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09D0C" w14:textId="77777777" w:rsidR="00983176" w:rsidRDefault="00983176" w:rsidP="00983176">
      <w:pPr>
        <w:pStyle w:val="Header"/>
        <w:spacing w:line="360" w:lineRule="auto"/>
        <w:rPr>
          <w:b/>
          <w:sz w:val="28"/>
          <w:szCs w:val="28"/>
        </w:rPr>
      </w:pPr>
      <w:r w:rsidRPr="00C60DB2">
        <w:rPr>
          <w:b/>
          <w:sz w:val="28"/>
          <w:szCs w:val="28"/>
        </w:rPr>
        <w:t xml:space="preserve">The efficacy of </w:t>
      </w:r>
      <w:r>
        <w:rPr>
          <w:b/>
          <w:sz w:val="28"/>
          <w:szCs w:val="28"/>
        </w:rPr>
        <w:t>V</w:t>
      </w:r>
      <w:r w:rsidRPr="00C60DB2">
        <w:rPr>
          <w:b/>
          <w:sz w:val="28"/>
          <w:szCs w:val="28"/>
        </w:rPr>
        <w:t>ernakalant, an atrial selective fibrillat</w:t>
      </w:r>
      <w:r>
        <w:rPr>
          <w:b/>
          <w:sz w:val="28"/>
          <w:szCs w:val="28"/>
        </w:rPr>
        <w:t>ing agent</w:t>
      </w:r>
    </w:p>
    <w:p w14:paraId="60B09D0D" w14:textId="77777777" w:rsidR="00983176" w:rsidRPr="00763CA5" w:rsidRDefault="00983176" w:rsidP="00983176">
      <w:pPr>
        <w:pStyle w:val="Header"/>
        <w:spacing w:line="360" w:lineRule="auto"/>
        <w:rPr>
          <w:bCs/>
          <w:szCs w:val="24"/>
        </w:rPr>
      </w:pPr>
      <w:r w:rsidRPr="00763CA5">
        <w:rPr>
          <w:bCs/>
          <w:szCs w:val="24"/>
        </w:rPr>
        <w:t>Dr. Devid Chutia</w:t>
      </w:r>
      <w:r w:rsidRPr="00763CA5">
        <w:rPr>
          <w:bCs/>
          <w:szCs w:val="24"/>
          <w:vertAlign w:val="superscript"/>
        </w:rPr>
        <w:t>1</w:t>
      </w:r>
      <w:r w:rsidRPr="00763CA5">
        <w:rPr>
          <w:bCs/>
          <w:szCs w:val="24"/>
        </w:rPr>
        <w:t>, Bramhajit Chatterjee</w:t>
      </w:r>
      <w:r w:rsidRPr="00763CA5">
        <w:rPr>
          <w:bCs/>
          <w:szCs w:val="24"/>
          <w:vertAlign w:val="superscript"/>
        </w:rPr>
        <w:t>2</w:t>
      </w:r>
      <w:r w:rsidRPr="00763CA5">
        <w:rPr>
          <w:bCs/>
          <w:szCs w:val="24"/>
        </w:rPr>
        <w:t>, Nilutpal Hazarika</w:t>
      </w:r>
      <w:r w:rsidRPr="00763CA5">
        <w:rPr>
          <w:bCs/>
          <w:szCs w:val="24"/>
          <w:vertAlign w:val="superscript"/>
        </w:rPr>
        <w:t>3</w:t>
      </w:r>
      <w:r w:rsidRPr="00763CA5">
        <w:rPr>
          <w:bCs/>
          <w:szCs w:val="24"/>
        </w:rPr>
        <w:t xml:space="preserve">, </w:t>
      </w:r>
      <w:r w:rsidRPr="00763CA5">
        <w:rPr>
          <w:bCs/>
          <w:szCs w:val="24"/>
          <w:vertAlign w:val="superscript"/>
        </w:rPr>
        <w:t>1</w:t>
      </w:r>
      <w:r w:rsidRPr="00763CA5">
        <w:rPr>
          <w:bCs/>
          <w:szCs w:val="24"/>
        </w:rPr>
        <w:t>Dr</w:t>
      </w:r>
      <w:r w:rsidR="00A81EC8">
        <w:rPr>
          <w:bCs/>
          <w:szCs w:val="24"/>
        </w:rPr>
        <w:t>.</w:t>
      </w:r>
      <w:r w:rsidRPr="00763CA5">
        <w:rPr>
          <w:bCs/>
          <w:szCs w:val="24"/>
        </w:rPr>
        <w:t xml:space="preserve"> Nihar Ranjan Bhuyan</w:t>
      </w:r>
      <w:r w:rsidRPr="00763CA5">
        <w:rPr>
          <w:bCs/>
          <w:szCs w:val="24"/>
          <w:vertAlign w:val="superscript"/>
        </w:rPr>
        <w:t>1</w:t>
      </w:r>
    </w:p>
    <w:p w14:paraId="60B09D0E" w14:textId="77777777" w:rsidR="00983176" w:rsidRPr="00763CA5" w:rsidRDefault="00983176" w:rsidP="00983176">
      <w:pPr>
        <w:pStyle w:val="Heading1"/>
        <w:spacing w:line="360" w:lineRule="auto"/>
        <w:ind w:left="0"/>
        <w:rPr>
          <w:b w:val="0"/>
        </w:rPr>
      </w:pPr>
      <w:r w:rsidRPr="00763CA5">
        <w:rPr>
          <w:bCs w:val="0"/>
          <w:vertAlign w:val="superscript"/>
        </w:rPr>
        <w:t>1</w:t>
      </w:r>
      <w:r w:rsidRPr="00763CA5">
        <w:rPr>
          <w:b w:val="0"/>
        </w:rPr>
        <w:t>Himalayan Pharmacy Institute, Majhitar, East Sikkim-737136, India</w:t>
      </w:r>
    </w:p>
    <w:p w14:paraId="60B09D0F" w14:textId="77777777" w:rsidR="00983176" w:rsidRPr="00763CA5" w:rsidRDefault="00983176" w:rsidP="00983176">
      <w:pPr>
        <w:pStyle w:val="Header"/>
        <w:spacing w:line="360" w:lineRule="auto"/>
        <w:rPr>
          <w:bCs/>
          <w:szCs w:val="24"/>
        </w:rPr>
      </w:pPr>
      <w:r w:rsidRPr="00603CFF">
        <w:rPr>
          <w:b/>
          <w:szCs w:val="24"/>
          <w:vertAlign w:val="superscript"/>
        </w:rPr>
        <w:t>2</w:t>
      </w:r>
      <w:r w:rsidRPr="00763CA5">
        <w:rPr>
          <w:bCs/>
          <w:szCs w:val="24"/>
        </w:rPr>
        <w:t>Brainware University, Barasat, West Bengal, Pin-700125</w:t>
      </w:r>
    </w:p>
    <w:p w14:paraId="60B09D10" w14:textId="77777777" w:rsidR="00983176" w:rsidRPr="00763CA5" w:rsidRDefault="00983176" w:rsidP="00983176">
      <w:pPr>
        <w:pStyle w:val="Header"/>
        <w:spacing w:line="360" w:lineRule="auto"/>
        <w:rPr>
          <w:bCs/>
          <w:szCs w:val="24"/>
        </w:rPr>
      </w:pPr>
      <w:r w:rsidRPr="00603CFF">
        <w:rPr>
          <w:b/>
          <w:szCs w:val="24"/>
          <w:vertAlign w:val="superscript"/>
        </w:rPr>
        <w:t>3</w:t>
      </w:r>
      <w:r w:rsidRPr="00763CA5">
        <w:rPr>
          <w:bCs/>
          <w:szCs w:val="24"/>
        </w:rPr>
        <w:t>The Assam Royal Global University</w:t>
      </w:r>
      <w:r>
        <w:rPr>
          <w:bCs/>
          <w:szCs w:val="24"/>
        </w:rPr>
        <w:t>, Betkuchi, Guwahati, Pin-781035</w:t>
      </w:r>
    </w:p>
    <w:p w14:paraId="60B09D11" w14:textId="77777777" w:rsidR="00983176" w:rsidRDefault="00983176" w:rsidP="00983176">
      <w:pPr>
        <w:pStyle w:val="Header"/>
        <w:spacing w:line="360" w:lineRule="auto"/>
        <w:rPr>
          <w:b/>
          <w:sz w:val="28"/>
          <w:szCs w:val="28"/>
        </w:rPr>
      </w:pPr>
    </w:p>
    <w:p w14:paraId="60B09D12" w14:textId="77777777" w:rsidR="00983176" w:rsidRDefault="00983176" w:rsidP="00983176">
      <w:pPr>
        <w:pStyle w:val="Header"/>
        <w:spacing w:line="360" w:lineRule="auto"/>
        <w:rPr>
          <w:b/>
          <w:sz w:val="28"/>
          <w:szCs w:val="28"/>
        </w:rPr>
      </w:pPr>
    </w:p>
    <w:p w14:paraId="60B09D13" w14:textId="77777777" w:rsidR="00983176" w:rsidRPr="000C61F6" w:rsidRDefault="00983176" w:rsidP="00983176">
      <w:pPr>
        <w:pStyle w:val="Header"/>
        <w:spacing w:line="360" w:lineRule="auto"/>
        <w:rPr>
          <w:b/>
          <w:sz w:val="28"/>
          <w:szCs w:val="28"/>
        </w:rPr>
      </w:pPr>
    </w:p>
    <w:p w14:paraId="60B09D14" w14:textId="77777777" w:rsidR="00983176" w:rsidRPr="0093796E" w:rsidRDefault="00983176" w:rsidP="00983176">
      <w:pPr>
        <w:pStyle w:val="Heading1"/>
        <w:spacing w:line="360" w:lineRule="auto"/>
        <w:ind w:left="0"/>
      </w:pPr>
      <w:r w:rsidRPr="0093796E">
        <w:t>Correspondence author details</w:t>
      </w:r>
    </w:p>
    <w:p w14:paraId="60B09D15" w14:textId="7CF1FDC1" w:rsidR="00983176" w:rsidRPr="0093796E" w:rsidRDefault="00983176" w:rsidP="00983176">
      <w:pPr>
        <w:pStyle w:val="Heading1"/>
        <w:spacing w:line="360" w:lineRule="auto"/>
        <w:ind w:left="0"/>
        <w:rPr>
          <w:b w:val="0"/>
        </w:rPr>
      </w:pPr>
      <w:r>
        <w:rPr>
          <w:b w:val="0"/>
        </w:rPr>
        <w:t xml:space="preserve">Dr </w:t>
      </w:r>
      <w:r w:rsidRPr="0093796E">
        <w:rPr>
          <w:b w:val="0"/>
        </w:rPr>
        <w:t>Devid Chutia</w:t>
      </w:r>
    </w:p>
    <w:p w14:paraId="60B09D16" w14:textId="77777777" w:rsidR="00983176" w:rsidRPr="0093796E" w:rsidRDefault="00983176" w:rsidP="00983176">
      <w:pPr>
        <w:pStyle w:val="Heading1"/>
        <w:spacing w:line="360" w:lineRule="auto"/>
        <w:ind w:left="0"/>
        <w:rPr>
          <w:b w:val="0"/>
        </w:rPr>
      </w:pPr>
      <w:r w:rsidRPr="0093796E">
        <w:rPr>
          <w:b w:val="0"/>
        </w:rPr>
        <w:t>Himalayan Pharmacy Institute, Majhitar, East Sikkim-737136, India</w:t>
      </w:r>
    </w:p>
    <w:p w14:paraId="60B09D17" w14:textId="77777777" w:rsidR="00983176" w:rsidRDefault="00B5711F" w:rsidP="00983176">
      <w:pPr>
        <w:pStyle w:val="Heading1"/>
        <w:spacing w:line="360" w:lineRule="auto"/>
        <w:ind w:left="0"/>
        <w:rPr>
          <w:b w:val="0"/>
        </w:rPr>
      </w:pPr>
      <w:hyperlink r:id="rId8" w:history="1">
        <w:r w:rsidR="00983176" w:rsidRPr="00D015E1">
          <w:rPr>
            <w:rStyle w:val="Hyperlink"/>
            <w:b w:val="0"/>
          </w:rPr>
          <w:t>devidchutia@gmail.com</w:t>
        </w:r>
      </w:hyperlink>
    </w:p>
    <w:p w14:paraId="60B09D18" w14:textId="77777777" w:rsidR="00983176" w:rsidRPr="0093796E" w:rsidRDefault="00983176" w:rsidP="00983176">
      <w:pPr>
        <w:pStyle w:val="Heading1"/>
        <w:spacing w:line="360" w:lineRule="auto"/>
        <w:ind w:left="0"/>
        <w:rPr>
          <w:b w:val="0"/>
        </w:rPr>
      </w:pPr>
    </w:p>
    <w:p w14:paraId="60B09D19" w14:textId="77777777" w:rsidR="00144066" w:rsidRPr="0093796E" w:rsidRDefault="00144066" w:rsidP="0093796E">
      <w:pPr>
        <w:spacing w:line="360" w:lineRule="auto"/>
        <w:rPr>
          <w:b/>
          <w:szCs w:val="24"/>
        </w:rPr>
      </w:pPr>
    </w:p>
    <w:p w14:paraId="60B09D1A" w14:textId="77777777" w:rsidR="00144066" w:rsidRPr="0093796E" w:rsidRDefault="00144066" w:rsidP="0093796E">
      <w:pPr>
        <w:spacing w:line="360" w:lineRule="auto"/>
        <w:rPr>
          <w:b/>
          <w:szCs w:val="24"/>
        </w:rPr>
      </w:pPr>
    </w:p>
    <w:p w14:paraId="60B09D1B" w14:textId="77777777" w:rsidR="00144066" w:rsidRPr="0093796E" w:rsidRDefault="00144066" w:rsidP="0093796E">
      <w:pPr>
        <w:spacing w:line="360" w:lineRule="auto"/>
        <w:rPr>
          <w:b/>
          <w:szCs w:val="24"/>
        </w:rPr>
      </w:pPr>
    </w:p>
    <w:p w14:paraId="60B09D1C" w14:textId="77777777" w:rsidR="00144066" w:rsidRPr="0093796E" w:rsidRDefault="00144066" w:rsidP="0093796E">
      <w:pPr>
        <w:spacing w:line="360" w:lineRule="auto"/>
        <w:rPr>
          <w:b/>
          <w:szCs w:val="24"/>
        </w:rPr>
      </w:pPr>
    </w:p>
    <w:p w14:paraId="60B09D1D" w14:textId="77777777" w:rsidR="00144066" w:rsidRPr="0093796E" w:rsidRDefault="00144066" w:rsidP="0093796E">
      <w:pPr>
        <w:spacing w:line="360" w:lineRule="auto"/>
        <w:rPr>
          <w:b/>
          <w:szCs w:val="24"/>
        </w:rPr>
      </w:pPr>
    </w:p>
    <w:p w14:paraId="60B09D1E" w14:textId="77777777" w:rsidR="00144066" w:rsidRPr="0093796E" w:rsidRDefault="00144066" w:rsidP="0093796E">
      <w:pPr>
        <w:spacing w:line="360" w:lineRule="auto"/>
        <w:rPr>
          <w:b/>
          <w:szCs w:val="24"/>
        </w:rPr>
      </w:pPr>
    </w:p>
    <w:p w14:paraId="60B09D1F" w14:textId="77777777" w:rsidR="00144066" w:rsidRPr="0093796E" w:rsidRDefault="00144066" w:rsidP="0093796E">
      <w:pPr>
        <w:spacing w:line="360" w:lineRule="auto"/>
        <w:rPr>
          <w:b/>
          <w:szCs w:val="24"/>
        </w:rPr>
      </w:pPr>
    </w:p>
    <w:p w14:paraId="60B09D20" w14:textId="77777777" w:rsidR="00144066" w:rsidRPr="0093796E" w:rsidRDefault="00144066" w:rsidP="0093796E">
      <w:pPr>
        <w:spacing w:line="360" w:lineRule="auto"/>
        <w:rPr>
          <w:b/>
          <w:szCs w:val="24"/>
        </w:rPr>
      </w:pPr>
    </w:p>
    <w:p w14:paraId="60B09D21" w14:textId="77777777" w:rsidR="00144066" w:rsidRPr="0093796E" w:rsidRDefault="00144066" w:rsidP="0093796E">
      <w:pPr>
        <w:spacing w:line="360" w:lineRule="auto"/>
        <w:rPr>
          <w:b/>
          <w:szCs w:val="24"/>
        </w:rPr>
      </w:pPr>
    </w:p>
    <w:p w14:paraId="60B09D22" w14:textId="77777777" w:rsidR="00144066" w:rsidRPr="0093796E" w:rsidRDefault="00144066" w:rsidP="0093796E">
      <w:pPr>
        <w:spacing w:line="360" w:lineRule="auto"/>
        <w:rPr>
          <w:b/>
          <w:szCs w:val="24"/>
        </w:rPr>
      </w:pPr>
    </w:p>
    <w:p w14:paraId="60B09D23" w14:textId="77777777" w:rsidR="00144066" w:rsidRPr="0093796E" w:rsidRDefault="00144066" w:rsidP="0093796E">
      <w:pPr>
        <w:spacing w:line="360" w:lineRule="auto"/>
        <w:rPr>
          <w:b/>
          <w:szCs w:val="24"/>
        </w:rPr>
      </w:pPr>
    </w:p>
    <w:p w14:paraId="60B09D24" w14:textId="77777777" w:rsidR="00144066" w:rsidRPr="0093796E" w:rsidRDefault="00144066" w:rsidP="0093796E">
      <w:pPr>
        <w:spacing w:line="360" w:lineRule="auto"/>
        <w:rPr>
          <w:b/>
          <w:szCs w:val="24"/>
        </w:rPr>
      </w:pPr>
    </w:p>
    <w:p w14:paraId="60B09D25" w14:textId="77777777" w:rsidR="00144066" w:rsidRPr="0093796E" w:rsidRDefault="00144066" w:rsidP="0093796E">
      <w:pPr>
        <w:spacing w:line="360" w:lineRule="auto"/>
        <w:rPr>
          <w:b/>
          <w:szCs w:val="24"/>
        </w:rPr>
      </w:pPr>
    </w:p>
    <w:p w14:paraId="60B09D26" w14:textId="77777777" w:rsidR="00144066" w:rsidRPr="0093796E" w:rsidRDefault="00144066" w:rsidP="0093796E">
      <w:pPr>
        <w:spacing w:line="360" w:lineRule="auto"/>
        <w:rPr>
          <w:b/>
          <w:szCs w:val="24"/>
        </w:rPr>
      </w:pPr>
    </w:p>
    <w:p w14:paraId="60B09D27" w14:textId="77777777" w:rsidR="003618E7" w:rsidRDefault="003618E7" w:rsidP="0093796E">
      <w:pPr>
        <w:spacing w:line="360" w:lineRule="auto"/>
        <w:rPr>
          <w:b/>
          <w:szCs w:val="24"/>
        </w:rPr>
      </w:pPr>
    </w:p>
    <w:p w14:paraId="60B09D28" w14:textId="77777777" w:rsidR="003618E7" w:rsidRDefault="003618E7" w:rsidP="0093796E">
      <w:pPr>
        <w:spacing w:line="360" w:lineRule="auto"/>
        <w:rPr>
          <w:b/>
          <w:szCs w:val="24"/>
        </w:rPr>
      </w:pPr>
    </w:p>
    <w:p w14:paraId="60B09D29" w14:textId="77777777" w:rsidR="001D5A3C" w:rsidRDefault="001D5A3C" w:rsidP="0093796E">
      <w:pPr>
        <w:spacing w:line="360" w:lineRule="auto"/>
        <w:rPr>
          <w:bCs/>
          <w:szCs w:val="24"/>
        </w:rPr>
      </w:pPr>
    </w:p>
    <w:p w14:paraId="60B09D2A" w14:textId="77777777" w:rsidR="001D5A3C" w:rsidRDefault="001D5A3C" w:rsidP="0093796E">
      <w:pPr>
        <w:spacing w:line="360" w:lineRule="auto"/>
        <w:rPr>
          <w:bCs/>
          <w:szCs w:val="24"/>
        </w:rPr>
      </w:pPr>
    </w:p>
    <w:p w14:paraId="60B09D2B" w14:textId="77777777" w:rsidR="001D5A3C" w:rsidRDefault="001D5A3C" w:rsidP="0093796E">
      <w:pPr>
        <w:spacing w:line="360" w:lineRule="auto"/>
        <w:rPr>
          <w:bCs/>
          <w:szCs w:val="24"/>
        </w:rPr>
      </w:pPr>
    </w:p>
    <w:p w14:paraId="60B09D2C" w14:textId="77777777" w:rsidR="00F77FA1" w:rsidRDefault="00F77FA1" w:rsidP="0093796E">
      <w:pPr>
        <w:spacing w:line="360" w:lineRule="auto"/>
        <w:rPr>
          <w:bCs/>
          <w:szCs w:val="24"/>
        </w:rPr>
      </w:pPr>
    </w:p>
    <w:p w14:paraId="60B09D2D" w14:textId="77777777" w:rsidR="006461CD" w:rsidRPr="002C30CF" w:rsidRDefault="00486137" w:rsidP="0093796E">
      <w:pPr>
        <w:spacing w:line="360" w:lineRule="auto"/>
        <w:rPr>
          <w:b/>
          <w:szCs w:val="24"/>
        </w:rPr>
      </w:pPr>
      <w:r w:rsidRPr="002C30CF">
        <w:rPr>
          <w:b/>
          <w:szCs w:val="24"/>
        </w:rPr>
        <w:lastRenderedPageBreak/>
        <w:t>Abstract</w:t>
      </w:r>
    </w:p>
    <w:p w14:paraId="60B09D2E" w14:textId="77777777" w:rsidR="00E76842" w:rsidRPr="0093796E" w:rsidRDefault="00E76842" w:rsidP="0093796E">
      <w:pPr>
        <w:spacing w:line="360" w:lineRule="auto"/>
        <w:rPr>
          <w:szCs w:val="24"/>
        </w:rPr>
      </w:pPr>
      <w:r w:rsidRPr="002C30CF">
        <w:rPr>
          <w:szCs w:val="24"/>
        </w:rPr>
        <w:t>A</w:t>
      </w:r>
      <w:r w:rsidR="00330C98" w:rsidRPr="002C30CF">
        <w:rPr>
          <w:szCs w:val="24"/>
        </w:rPr>
        <w:t>n arrhythmia is a disturbance in the rate or rhythm of a normal heartbeat</w:t>
      </w:r>
      <w:r w:rsidRPr="002C30CF">
        <w:rPr>
          <w:szCs w:val="24"/>
        </w:rPr>
        <w:t xml:space="preserve">. It indicates that the heart is beating too fast, too slowly, or </w:t>
      </w:r>
      <w:r w:rsidR="005440BE" w:rsidRPr="002C30CF">
        <w:rPr>
          <w:szCs w:val="24"/>
        </w:rPr>
        <w:t>unevenly</w:t>
      </w:r>
      <w:r w:rsidRPr="002C30CF">
        <w:rPr>
          <w:szCs w:val="24"/>
        </w:rPr>
        <w:t>. Atrial fibrillation is the most frequent arrhythmia</w:t>
      </w:r>
      <w:r w:rsidR="005C2A79">
        <w:rPr>
          <w:szCs w:val="24"/>
        </w:rPr>
        <w:t xml:space="preserve"> </w:t>
      </w:r>
      <w:r w:rsidR="00310F4D" w:rsidRPr="002C30CF">
        <w:rPr>
          <w:szCs w:val="24"/>
        </w:rPr>
        <w:t>that can lead to blood clotting, which may cause cardiac and related complications</w:t>
      </w:r>
      <w:r w:rsidR="007D07DD" w:rsidRPr="002C30CF">
        <w:rPr>
          <w:szCs w:val="24"/>
        </w:rPr>
        <w:t>.</w:t>
      </w:r>
      <w:r w:rsidR="00C01CEE">
        <w:rPr>
          <w:szCs w:val="24"/>
        </w:rPr>
        <w:t xml:space="preserve"> </w:t>
      </w:r>
      <w:r w:rsidRPr="002C30CF">
        <w:rPr>
          <w:szCs w:val="24"/>
        </w:rPr>
        <w:t xml:space="preserve">Medication, therapy to reset the heart rhythm, and catheter operations to block incorrect heart signals are all possible treatments for atrial fibrillation. </w:t>
      </w:r>
      <w:r w:rsidR="007C43C9" w:rsidRPr="002C30CF">
        <w:rPr>
          <w:szCs w:val="24"/>
        </w:rPr>
        <w:t>Intravenous Vernakalant is successful regardless of sex, age, or rate o</w:t>
      </w:r>
      <w:r w:rsidR="00330C98" w:rsidRPr="002C30CF">
        <w:rPr>
          <w:szCs w:val="24"/>
        </w:rPr>
        <w:t>f</w:t>
      </w:r>
      <w:r w:rsidR="007C43C9" w:rsidRPr="002C30CF">
        <w:rPr>
          <w:szCs w:val="24"/>
        </w:rPr>
        <w:t xml:space="preserve"> rhythm control treatment usage</w:t>
      </w:r>
      <w:r w:rsidRPr="002C30CF">
        <w:rPr>
          <w:szCs w:val="24"/>
        </w:rPr>
        <w:t xml:space="preserve">. </w:t>
      </w:r>
      <w:r w:rsidR="005440BE" w:rsidRPr="002C30CF">
        <w:rPr>
          <w:szCs w:val="24"/>
        </w:rPr>
        <w:t>It is a safe and well-tolerated medication for patients suffering from atrial fibrill</w:t>
      </w:r>
      <w:r w:rsidRPr="002C30CF">
        <w:rPr>
          <w:szCs w:val="24"/>
        </w:rPr>
        <w:t>ation.</w:t>
      </w:r>
      <w:r w:rsidR="0095213F">
        <w:rPr>
          <w:szCs w:val="24"/>
        </w:rPr>
        <w:t xml:space="preserve"> </w:t>
      </w:r>
      <w:r w:rsidRPr="002C30CF">
        <w:rPr>
          <w:szCs w:val="24"/>
        </w:rPr>
        <w:t xml:space="preserve">In individuals with a history of </w:t>
      </w:r>
      <w:r w:rsidR="00DF3BBD" w:rsidRPr="002C30CF">
        <w:rPr>
          <w:szCs w:val="24"/>
        </w:rPr>
        <w:t>ischemic heart disease</w:t>
      </w:r>
      <w:r w:rsidRPr="002C30CF">
        <w:rPr>
          <w:szCs w:val="24"/>
        </w:rPr>
        <w:t xml:space="preserve">, it also provides a successful treatment option for </w:t>
      </w:r>
      <w:r w:rsidR="00696CF0" w:rsidRPr="002C30CF">
        <w:rPr>
          <w:szCs w:val="24"/>
        </w:rPr>
        <w:t>converting</w:t>
      </w:r>
      <w:r w:rsidR="00CB7562">
        <w:rPr>
          <w:szCs w:val="24"/>
        </w:rPr>
        <w:t xml:space="preserve"> a</w:t>
      </w:r>
      <w:r w:rsidRPr="002C30CF">
        <w:rPr>
          <w:szCs w:val="24"/>
        </w:rPr>
        <w:t xml:space="preserve">trial fibrillation with an acceptable safety profile. Vernakalant was faster than placebo, </w:t>
      </w:r>
      <w:r w:rsidR="00863751">
        <w:rPr>
          <w:szCs w:val="24"/>
        </w:rPr>
        <w:t>a</w:t>
      </w:r>
      <w:r w:rsidRPr="002C30CF">
        <w:rPr>
          <w:szCs w:val="24"/>
        </w:rPr>
        <w:t>miodarone, propafenone, and flecainide at converting recent-onset atrial fibrillation to sinus rhythm</w:t>
      </w:r>
      <w:r w:rsidR="0024619D" w:rsidRPr="002C30CF">
        <w:rPr>
          <w:szCs w:val="24"/>
        </w:rPr>
        <w:t xml:space="preserve">. </w:t>
      </w:r>
      <w:r w:rsidR="00E64458" w:rsidRPr="002C30CF">
        <w:rPr>
          <w:szCs w:val="24"/>
        </w:rPr>
        <w:t>Therefore, i</w:t>
      </w:r>
      <w:r w:rsidR="0024619D" w:rsidRPr="002C30CF">
        <w:rPr>
          <w:szCs w:val="24"/>
        </w:rPr>
        <w:t>t</w:t>
      </w:r>
      <w:r w:rsidRPr="002C30CF">
        <w:rPr>
          <w:szCs w:val="24"/>
        </w:rPr>
        <w:t xml:space="preserve"> is recommended as a therapy of choice based on clinical trials with real-world evidence.</w:t>
      </w:r>
    </w:p>
    <w:p w14:paraId="60B09D2F" w14:textId="77777777" w:rsidR="00C748D0" w:rsidRPr="0093796E" w:rsidRDefault="00C748D0" w:rsidP="0093796E">
      <w:pPr>
        <w:spacing w:line="360" w:lineRule="auto"/>
        <w:rPr>
          <w:color w:val="222222"/>
          <w:szCs w:val="24"/>
        </w:rPr>
      </w:pPr>
    </w:p>
    <w:p w14:paraId="60B09D30" w14:textId="77777777" w:rsidR="008F3DBE" w:rsidRPr="0093796E" w:rsidRDefault="005440BE" w:rsidP="0093796E">
      <w:pPr>
        <w:tabs>
          <w:tab w:val="left" w:pos="1155"/>
        </w:tabs>
        <w:spacing w:line="360" w:lineRule="auto"/>
        <w:rPr>
          <w:b/>
          <w:szCs w:val="24"/>
          <w:lang w:val="en-IN"/>
        </w:rPr>
      </w:pPr>
      <w:r w:rsidRPr="0093796E">
        <w:rPr>
          <w:b/>
          <w:szCs w:val="24"/>
          <w:lang w:val="en-IN"/>
        </w:rPr>
        <w:t xml:space="preserve">Keywords: </w:t>
      </w:r>
      <w:r w:rsidR="00380941" w:rsidRPr="002328F4">
        <w:rPr>
          <w:szCs w:val="24"/>
          <w:lang w:val="en-IN"/>
        </w:rPr>
        <w:t>V</w:t>
      </w:r>
      <w:r w:rsidR="00380941" w:rsidRPr="0093796E">
        <w:rPr>
          <w:szCs w:val="24"/>
          <w:lang w:val="en-IN"/>
        </w:rPr>
        <w:t xml:space="preserve">ernakalant, </w:t>
      </w:r>
      <w:r w:rsidR="00380941">
        <w:rPr>
          <w:szCs w:val="24"/>
          <w:lang w:val="en-IN"/>
        </w:rPr>
        <w:t>Atrial</w:t>
      </w:r>
      <w:r w:rsidR="002328F4">
        <w:rPr>
          <w:szCs w:val="24"/>
          <w:lang w:val="en-IN"/>
        </w:rPr>
        <w:t xml:space="preserve"> </w:t>
      </w:r>
      <w:r w:rsidR="00380941" w:rsidRPr="0093796E">
        <w:rPr>
          <w:szCs w:val="24"/>
        </w:rPr>
        <w:t>fibrillation</w:t>
      </w:r>
      <w:r w:rsidR="00380941">
        <w:rPr>
          <w:szCs w:val="24"/>
        </w:rPr>
        <w:t>, Atrial</w:t>
      </w:r>
      <w:r w:rsidR="00DC328B" w:rsidRPr="0093796E">
        <w:rPr>
          <w:color w:val="222222"/>
        </w:rPr>
        <w:t xml:space="preserve"> selective</w:t>
      </w:r>
      <w:r w:rsidR="00046F1A">
        <w:rPr>
          <w:color w:val="222222"/>
        </w:rPr>
        <w:t xml:space="preserve"> </w:t>
      </w:r>
      <w:r w:rsidR="00380941">
        <w:rPr>
          <w:color w:val="222222"/>
        </w:rPr>
        <w:t>agonist, RSD</w:t>
      </w:r>
      <w:r w:rsidR="00146335">
        <w:t>1235.</w:t>
      </w:r>
    </w:p>
    <w:p w14:paraId="60B09D31" w14:textId="77777777" w:rsidR="003618E7" w:rsidRDefault="003618E7" w:rsidP="0093796E">
      <w:pPr>
        <w:spacing w:line="360" w:lineRule="auto"/>
        <w:rPr>
          <w:b/>
          <w:szCs w:val="24"/>
          <w:lang w:val="en-IN"/>
        </w:rPr>
      </w:pPr>
    </w:p>
    <w:p w14:paraId="60B09D32" w14:textId="77777777" w:rsidR="004C0423" w:rsidRDefault="004C0423" w:rsidP="00CF09CF">
      <w:pPr>
        <w:spacing w:line="360" w:lineRule="auto"/>
        <w:rPr>
          <w:b/>
          <w:sz w:val="28"/>
          <w:szCs w:val="28"/>
          <w:lang w:val="en-IN"/>
        </w:rPr>
      </w:pPr>
    </w:p>
    <w:p w14:paraId="60B09D33" w14:textId="77777777" w:rsidR="004C0423" w:rsidRDefault="004C0423" w:rsidP="00CF09CF">
      <w:pPr>
        <w:spacing w:line="360" w:lineRule="auto"/>
        <w:rPr>
          <w:b/>
          <w:sz w:val="28"/>
          <w:szCs w:val="28"/>
          <w:lang w:val="en-IN"/>
        </w:rPr>
      </w:pPr>
    </w:p>
    <w:p w14:paraId="60B09D34" w14:textId="77777777" w:rsidR="004C0423" w:rsidRDefault="004C0423" w:rsidP="00CF09CF">
      <w:pPr>
        <w:spacing w:line="360" w:lineRule="auto"/>
        <w:rPr>
          <w:b/>
          <w:sz w:val="28"/>
          <w:szCs w:val="28"/>
          <w:lang w:val="en-IN"/>
        </w:rPr>
      </w:pPr>
    </w:p>
    <w:p w14:paraId="60B09D35" w14:textId="77777777" w:rsidR="004C0423" w:rsidRDefault="004C0423" w:rsidP="00CF09CF">
      <w:pPr>
        <w:spacing w:line="360" w:lineRule="auto"/>
        <w:rPr>
          <w:b/>
          <w:sz w:val="28"/>
          <w:szCs w:val="28"/>
          <w:lang w:val="en-IN"/>
        </w:rPr>
      </w:pPr>
    </w:p>
    <w:p w14:paraId="60B09D36" w14:textId="77777777" w:rsidR="004C0423" w:rsidRDefault="004C0423" w:rsidP="00CF09CF">
      <w:pPr>
        <w:spacing w:line="360" w:lineRule="auto"/>
        <w:rPr>
          <w:b/>
          <w:sz w:val="28"/>
          <w:szCs w:val="28"/>
          <w:lang w:val="en-IN"/>
        </w:rPr>
      </w:pPr>
    </w:p>
    <w:p w14:paraId="60B09D37" w14:textId="77777777" w:rsidR="004C0423" w:rsidRDefault="004C0423" w:rsidP="00CF09CF">
      <w:pPr>
        <w:spacing w:line="360" w:lineRule="auto"/>
        <w:rPr>
          <w:b/>
          <w:sz w:val="28"/>
          <w:szCs w:val="28"/>
          <w:lang w:val="en-IN"/>
        </w:rPr>
      </w:pPr>
    </w:p>
    <w:p w14:paraId="60B09D38" w14:textId="77777777" w:rsidR="004C0423" w:rsidRDefault="004C0423" w:rsidP="00CF09CF">
      <w:pPr>
        <w:spacing w:line="360" w:lineRule="auto"/>
        <w:rPr>
          <w:b/>
          <w:sz w:val="28"/>
          <w:szCs w:val="28"/>
          <w:lang w:val="en-IN"/>
        </w:rPr>
      </w:pPr>
    </w:p>
    <w:p w14:paraId="60B09D39" w14:textId="77777777" w:rsidR="004C0423" w:rsidRDefault="004C0423" w:rsidP="00CF09CF">
      <w:pPr>
        <w:spacing w:line="360" w:lineRule="auto"/>
        <w:rPr>
          <w:b/>
          <w:sz w:val="28"/>
          <w:szCs w:val="28"/>
          <w:lang w:val="en-IN"/>
        </w:rPr>
      </w:pPr>
    </w:p>
    <w:p w14:paraId="60B09D3A" w14:textId="77777777" w:rsidR="004C0423" w:rsidRDefault="004C0423" w:rsidP="00CF09CF">
      <w:pPr>
        <w:spacing w:line="360" w:lineRule="auto"/>
        <w:rPr>
          <w:b/>
          <w:sz w:val="28"/>
          <w:szCs w:val="28"/>
          <w:lang w:val="en-IN"/>
        </w:rPr>
      </w:pPr>
    </w:p>
    <w:p w14:paraId="60B09D3B" w14:textId="77777777" w:rsidR="004C0423" w:rsidRDefault="004C0423" w:rsidP="00CF09CF">
      <w:pPr>
        <w:spacing w:line="360" w:lineRule="auto"/>
        <w:rPr>
          <w:b/>
          <w:sz w:val="28"/>
          <w:szCs w:val="28"/>
          <w:lang w:val="en-IN"/>
        </w:rPr>
      </w:pPr>
    </w:p>
    <w:p w14:paraId="60B09D3C" w14:textId="77777777" w:rsidR="004C0423" w:rsidRDefault="004C0423" w:rsidP="00CF09CF">
      <w:pPr>
        <w:spacing w:line="360" w:lineRule="auto"/>
        <w:rPr>
          <w:b/>
          <w:sz w:val="28"/>
          <w:szCs w:val="28"/>
          <w:lang w:val="en-IN"/>
        </w:rPr>
      </w:pPr>
    </w:p>
    <w:p w14:paraId="60B09D3D" w14:textId="77777777" w:rsidR="004C0423" w:rsidRDefault="004C0423" w:rsidP="00CF09CF">
      <w:pPr>
        <w:spacing w:line="360" w:lineRule="auto"/>
        <w:rPr>
          <w:b/>
          <w:sz w:val="28"/>
          <w:szCs w:val="28"/>
          <w:lang w:val="en-IN"/>
        </w:rPr>
      </w:pPr>
    </w:p>
    <w:p w14:paraId="60B09D3E" w14:textId="77777777" w:rsidR="004C0423" w:rsidRDefault="004C0423" w:rsidP="00CF09CF">
      <w:pPr>
        <w:spacing w:line="360" w:lineRule="auto"/>
        <w:rPr>
          <w:b/>
          <w:sz w:val="28"/>
          <w:szCs w:val="28"/>
          <w:lang w:val="en-IN"/>
        </w:rPr>
      </w:pPr>
    </w:p>
    <w:p w14:paraId="60B09D3F" w14:textId="77777777" w:rsidR="004C0423" w:rsidRDefault="004C0423" w:rsidP="00CF09CF">
      <w:pPr>
        <w:spacing w:line="360" w:lineRule="auto"/>
        <w:rPr>
          <w:b/>
          <w:sz w:val="28"/>
          <w:szCs w:val="28"/>
          <w:lang w:val="en-IN"/>
        </w:rPr>
      </w:pPr>
    </w:p>
    <w:p w14:paraId="60B09D40" w14:textId="77777777" w:rsidR="004C0423" w:rsidRDefault="004C0423" w:rsidP="00CF09CF">
      <w:pPr>
        <w:spacing w:line="360" w:lineRule="auto"/>
        <w:rPr>
          <w:b/>
          <w:sz w:val="28"/>
          <w:szCs w:val="28"/>
          <w:lang w:val="en-IN"/>
        </w:rPr>
      </w:pPr>
    </w:p>
    <w:p w14:paraId="60B09D41" w14:textId="77777777" w:rsidR="00893F0B" w:rsidRPr="00D02987" w:rsidRDefault="00D02987" w:rsidP="00CF09CF">
      <w:pPr>
        <w:spacing w:line="360" w:lineRule="auto"/>
        <w:rPr>
          <w:b/>
          <w:szCs w:val="24"/>
          <w:lang w:val="en-IN"/>
        </w:rPr>
      </w:pPr>
      <w:r w:rsidRPr="00D02987">
        <w:rPr>
          <w:b/>
          <w:szCs w:val="24"/>
          <w:lang w:val="en-IN"/>
        </w:rPr>
        <w:t xml:space="preserve">Introduction </w:t>
      </w:r>
    </w:p>
    <w:p w14:paraId="60B09D42" w14:textId="77777777" w:rsidR="0072324A" w:rsidRPr="00A11484" w:rsidRDefault="0072324A" w:rsidP="0072324A">
      <w:pPr>
        <w:spacing w:line="360" w:lineRule="auto"/>
        <w:rPr>
          <w:bCs/>
          <w:szCs w:val="24"/>
        </w:rPr>
      </w:pPr>
      <w:r w:rsidRPr="00A11484">
        <w:rPr>
          <w:bCs/>
          <w:szCs w:val="24"/>
        </w:rPr>
        <w:lastRenderedPageBreak/>
        <w:t xml:space="preserve">It was one hundred years; Willem Einthoven reported the electrocardiogram showing atrial fibrillation (AF) in 1906, which affects a minimum of 1-2% of the world's population </w:t>
      </w:r>
      <w:r w:rsidR="00FF3FD7" w:rsidRPr="00A11484">
        <w:rPr>
          <w:rStyle w:val="FootnoteReference"/>
          <w:bCs/>
          <w:szCs w:val="24"/>
        </w:rPr>
        <w:fldChar w:fldCharType="begin" w:fldLock="1"/>
      </w:r>
      <w:r w:rsidR="00682AC0" w:rsidRPr="00A11484">
        <w:rPr>
          <w:bCs/>
          <w:szCs w:val="24"/>
        </w:rPr>
        <w:instrText>ADDIN CSL_CITATION {"citationItems":[{"id":"ITEM-1","itemData":{"DOI":"10.3390/jcm11175061","ISSN":"20770383","abstract":"Aim: Medication for the pharmacological cardioversion of atrial fibrillation (AF) and atrial flutter (AFL) is applied either in a fixed dose or adapted to body weight. Individual body weight might be a relevant confounder for anti-arrhythmic treatment success. Therefore, the aim of this study was to elucidate the impact of body weight on pharmacological cardioversion success, comparing weight adapted (Vernakalant) and fixed dose (Ibutilide) pharmacotherapeutic cardioversion regimes. Methods: Within this prospective observational trial, a total of 316 episodes of AF and AFL were enrolled. Patients were stratified in either a Vernakalant (n = 181) or Ibutilide (n = 135) treatment arm, based on the chosen regime, for direct comparison of treatment efficacy. Results: Conversion to sinus rhythm was achieved in 76.3% of all cases. Of note, there was no difference comparing the Vernakalant and Ibutilide treatment arms (Vernakalant 76.2% vs. Ibutilide 76.3%; p = 0.991). Within the whole study population, decreasing conversion rates with increasing body weight (adjusted odds ratio (OR) = 0.69 (0.51–0.94); p = 0.018) were observed. An independent effect of body weight within the Ibutilide treatment arm was noted, which remained stable after adjustment for potential confounders (adjusted OR = 0.55 (0.38–0.92), p = 0.022. Conclusion: Both, the Vernakalant and Ibutilide treatment arms showed comparable rates of treatment success in pharmacotherapeutic cardioversion of AF and AFL. Of utmost importance, we observed that the fixed dose of Ibutilide—as compared to the weight-adapted dose of Vernakalant—showed a reduced treatment success with increasing body weight.","author":[{"dropping-particle":"","family":"Lindmayr","given":"Teresa","non-dropping-particle":"","parse-names":false,"suffix":""},{"dropping-particle":"","family":"Schnaubelt","given":"Sebastian","non-dropping-particle":"","parse-names":false,"suffix":""},{"dropping-particle":"","family":"Sulzgruber","given":"Patrick","non-dropping-particle":"","parse-names":false,"suffix":""},{"dropping-particle":"","family":"Simon","given":"Alexander","non-dropping-particle":"","parse-names":false,"suffix":""},{"dropping-particle":"","family":"Niederdoeckl","given":"Jan","non-dropping-particle":"","parse-names":false,"suffix":""},{"dropping-particle":"","family":"Cacioppo","given":"Filippo","non-dropping-particle":"","parse-names":false,"suffix":""},{"dropping-particle":"","family":"Schuetz","given":"Nikola","non-dropping-particle":"","parse-names":false,"suffix":""},{"dropping-particle":"","family":"Domanovits","given":"Hans","non-dropping-particle":"","parse-names":false,"suffix":""},{"dropping-particle":"","family":"Spiel","given":"Alexander Oskar","non-dropping-particle":"","parse-names":false,"suffix":""}],"container-title":"Journal of Clinical Medicine","id":"ITEM-1","issue":"17","issued":{"date-parts":[["2022"]]},"title":"Body Weight Counts—Cardioversion with Vernakalant or Ibutilide at the Emergency Department","type":"article-journal","volume":"11"},"uris":["http://www.mendeley.com/documents/?uuid=cd117dda-5f0c-42ef-b921-35696cfedb5b"]}],"mendeley":{"formattedCitation":"(1)","plainTextFormattedCitation":"(1)","previouslyFormattedCitation":"(1)"},"properties":{"noteIndex":0},"schema":"https://github.com/citation-style-language/schema/raw/master/csl-citation.json"}</w:instrText>
      </w:r>
      <w:r w:rsidR="00FF3FD7" w:rsidRPr="00A11484">
        <w:rPr>
          <w:rStyle w:val="FootnoteReference"/>
          <w:bCs/>
          <w:szCs w:val="24"/>
        </w:rPr>
        <w:fldChar w:fldCharType="separate"/>
      </w:r>
      <w:r w:rsidR="00F9052F" w:rsidRPr="00A11484">
        <w:rPr>
          <w:noProof/>
          <w:szCs w:val="24"/>
        </w:rPr>
        <w:t>(1)</w:t>
      </w:r>
      <w:r w:rsidR="00FF3FD7" w:rsidRPr="00A11484">
        <w:rPr>
          <w:rStyle w:val="FootnoteReference"/>
          <w:bCs/>
          <w:szCs w:val="24"/>
        </w:rPr>
        <w:fldChar w:fldCharType="end"/>
      </w:r>
      <w:r w:rsidRPr="00A11484">
        <w:rPr>
          <w:bCs/>
          <w:szCs w:val="24"/>
        </w:rPr>
        <w:t xml:space="preserve">. </w:t>
      </w:r>
      <w:r w:rsidR="003C05F7" w:rsidRPr="00A11484">
        <w:rPr>
          <w:bCs/>
          <w:szCs w:val="24"/>
        </w:rPr>
        <w:t xml:space="preserve">When a generation reaches the age of seventy-five, 8% of them will have developed AF, up from the </w:t>
      </w:r>
      <w:r w:rsidR="006E25D7" w:rsidRPr="00A11484">
        <w:rPr>
          <w:bCs/>
          <w:szCs w:val="24"/>
        </w:rPr>
        <w:t>period</w:t>
      </w:r>
      <w:r w:rsidR="003C05F7" w:rsidRPr="00A11484">
        <w:rPr>
          <w:bCs/>
          <w:szCs w:val="24"/>
        </w:rPr>
        <w:t xml:space="preserve"> of 65's 5% prevalence. Different modules, such as rate or rhythm control, are used to treat or manage patients in </w:t>
      </w:r>
      <w:r w:rsidR="006E25D7" w:rsidRPr="00A11484">
        <w:rPr>
          <w:bCs/>
          <w:szCs w:val="24"/>
        </w:rPr>
        <w:t>various</w:t>
      </w:r>
      <w:r w:rsidR="003C05F7" w:rsidRPr="00A11484">
        <w:rPr>
          <w:bCs/>
          <w:szCs w:val="24"/>
        </w:rPr>
        <w:t xml:space="preserve"> stages of AF. Both electrical cardioversion and pharmaceutical agents to aid chemical cardioversion were usually considered initial AF therapies. Under the auspices of the European Society of Cardiology, this treatment was observed in 41 nations worldwide in 2016 using the promising novel ligand RSD1235</w:t>
      </w:r>
      <w:r w:rsidR="00106941">
        <w:rPr>
          <w:bCs/>
          <w:szCs w:val="24"/>
        </w:rPr>
        <w:t xml:space="preserve"> </w:t>
      </w:r>
      <w:r w:rsidR="00FF3FD7" w:rsidRPr="00A11484">
        <w:rPr>
          <w:rStyle w:val="FootnoteReference"/>
          <w:bCs/>
        </w:rPr>
        <w:fldChar w:fldCharType="begin" w:fldLock="1"/>
      </w:r>
      <w:r w:rsidR="00682AC0" w:rsidRPr="00A11484">
        <w:rPr>
          <w:bCs/>
        </w:rP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f374d0e-6451-4bfb-84f0-7c87a76dac88"]}],"mendeley":{"formattedCitation":"(2)","plainTextFormattedCitation":"(2)","previouslyFormattedCitation":"(2)"},"properties":{"noteIndex":0},"schema":"https://github.com/citation-style-language/schema/raw/master/csl-citation.json"}</w:instrText>
      </w:r>
      <w:r w:rsidR="00FF3FD7" w:rsidRPr="00A11484">
        <w:rPr>
          <w:rStyle w:val="FootnoteReference"/>
          <w:bCs/>
        </w:rPr>
        <w:fldChar w:fldCharType="separate"/>
      </w:r>
      <w:r w:rsidR="00F9052F" w:rsidRPr="00A11484">
        <w:rPr>
          <w:noProof/>
        </w:rPr>
        <w:t>(2)</w:t>
      </w:r>
      <w:r w:rsidR="00FF3FD7" w:rsidRPr="00A11484">
        <w:rPr>
          <w:rStyle w:val="FootnoteReference"/>
          <w:bCs/>
        </w:rPr>
        <w:fldChar w:fldCharType="end"/>
      </w:r>
      <w:r w:rsidRPr="00A11484">
        <w:rPr>
          <w:bCs/>
        </w:rPr>
        <w:t>.</w:t>
      </w:r>
    </w:p>
    <w:p w14:paraId="60B09D43" w14:textId="7A5ADDBF" w:rsidR="0072324A" w:rsidRPr="00B605D9" w:rsidRDefault="00A72C70" w:rsidP="008F2A8B">
      <w:pPr>
        <w:spacing w:line="360" w:lineRule="auto"/>
        <w:rPr>
          <w:bCs/>
          <w:color w:val="FF0000"/>
          <w:szCs w:val="24"/>
        </w:rPr>
      </w:pPr>
      <w:r w:rsidRPr="00A11484">
        <w:rPr>
          <w:bCs/>
        </w:rPr>
        <w:t>Unde</w:t>
      </w:r>
      <w:r w:rsidR="00106941">
        <w:rPr>
          <w:bCs/>
        </w:rPr>
        <w:t>r AF-converting agents</w:t>
      </w:r>
      <w:r w:rsidR="00B5711F">
        <w:rPr>
          <w:bCs/>
        </w:rPr>
        <w:t>,</w:t>
      </w:r>
      <w:r w:rsidR="00106941">
        <w:rPr>
          <w:bCs/>
        </w:rPr>
        <w:t xml:space="preserve"> RSD1235, </w:t>
      </w:r>
      <w:r w:rsidRPr="00A11484">
        <w:rPr>
          <w:bCs/>
        </w:rPr>
        <w:t xml:space="preserve">later known as Vernakalant, amino </w:t>
      </w:r>
      <w:r w:rsidR="00106941">
        <w:rPr>
          <w:bCs/>
        </w:rPr>
        <w:t>cyclohexyl ether</w:t>
      </w:r>
      <w:r w:rsidR="00B5711F">
        <w:rPr>
          <w:bCs/>
        </w:rPr>
        <w:t xml:space="preserve"> </w:t>
      </w:r>
      <w:r w:rsidRPr="00A11484">
        <w:rPr>
          <w:bCs/>
        </w:rPr>
        <w:t xml:space="preserve">produces </w:t>
      </w:r>
      <w:r w:rsidR="006E25D7" w:rsidRPr="00A11484">
        <w:rPr>
          <w:bCs/>
        </w:rPr>
        <w:t>vigorous</w:t>
      </w:r>
      <w:r w:rsidRPr="00A11484">
        <w:rPr>
          <w:bCs/>
        </w:rPr>
        <w:t xml:space="preserve"> activity </w:t>
      </w:r>
      <w:r w:rsidR="006E25D7" w:rsidRPr="00A11484">
        <w:rPr>
          <w:bCs/>
        </w:rPr>
        <w:t>i</w:t>
      </w:r>
      <w:r w:rsidRPr="00A11484">
        <w:rPr>
          <w:bCs/>
        </w:rPr>
        <w:t xml:space="preserve">n the </w:t>
      </w:r>
      <w:r w:rsidR="006E25D7" w:rsidRPr="00A11484">
        <w:rPr>
          <w:bCs/>
        </w:rPr>
        <w:t>heart's upper chamber</w:t>
      </w:r>
      <w:r w:rsidRPr="00A11484">
        <w:rPr>
          <w:bCs/>
        </w:rPr>
        <w:t xml:space="preserve"> and non-significant effects on the lower region of the heart. Vernakalant, which affects the refractory period of the atria but has little impact on the ventricles, is the preferred marked antiarrhythmic medication for atrial tissue. Vernakalant is intended for persons with no or minimal heart disease and some types of structural heart disease, such as stable coronary heart disease, left ventricular hypertrophy, or mild heart failure, to rapidly terminate acute onset AF</w:t>
      </w:r>
      <w:r w:rsidR="00B60FF2" w:rsidRPr="00A11484">
        <w:rPr>
          <w:bCs/>
        </w:rPr>
        <w:t xml:space="preserve">. </w:t>
      </w:r>
      <w:r w:rsidR="006E25D7" w:rsidRPr="00A11484">
        <w:rPr>
          <w:bCs/>
        </w:rPr>
        <w:t>According to prior findings and critical evaluations, Vernakalant is a promising drug for the targeted therapy of AF</w:t>
      </w:r>
      <w:r w:rsidR="00B60FF2" w:rsidRPr="00A11484">
        <w:rPr>
          <w:bCs/>
        </w:rPr>
        <w:t xml:space="preserve">. As a result of this review, researchers will be reminded to </w:t>
      </w:r>
      <w:r w:rsidR="006E25D7" w:rsidRPr="00A11484">
        <w:rPr>
          <w:bCs/>
        </w:rPr>
        <w:t>consider Vernakala</w:t>
      </w:r>
      <w:r w:rsidR="00B60FF2" w:rsidRPr="00A11484">
        <w:rPr>
          <w:bCs/>
        </w:rPr>
        <w:t xml:space="preserve">nt as an antiarrhythmic agent for future perspectives in a larger population </w:t>
      </w:r>
      <w:r w:rsidR="00FF3FD7" w:rsidRPr="00A11484">
        <w:rPr>
          <w:rStyle w:val="FootnoteReference"/>
          <w:bCs/>
          <w:szCs w:val="24"/>
        </w:rPr>
        <w:fldChar w:fldCharType="begin" w:fldLock="1"/>
      </w:r>
      <w:r w:rsidR="00682AC0" w:rsidRPr="00A11484">
        <w:rPr>
          <w:bCs/>
          <w:szCs w:val="24"/>
        </w:rPr>
        <w:instrText>ADDIN CSL_CITATION {"citationItems":[{"id":"ITEM-1","itemData":{"DOI":"10.1007/s10557-020-07103-9/Published","abstract":"Aims Rapid restoration of sinus rhythm using pharmacological cardioversion is commonly indicated in patients with symptomatic recent-onset atrial fibrillation (AF). The objectives of this large, international, multicenter observational study were to determine the safety and effectiveness of intravenous (IV) vernakalant for conversion of AF to sinus rhythm in daily practice. Methods and Results Consenting patients with symptomatic recent-onset AF (&lt; 7 days) treated with IV vernakalant were enrolled and followed up to 24 h after the last infusion or until discharge, in order to determine the incidence of predefined serious adverse events (SAEs) and other observed SAEs and evaluate the conversion rate within the first 90 min. Overall, 2009 treatment episodes in 1778 patients were analyzed. The age of patients was 62.3 ± 13.0 years (mean ± standard deviation). Median AF duration before treatment was 11.1 h (IQR 5.4-27.0 h). A total of 28 SAEs occurred in 26 patients including 19 predefined SAEs, i.e., sinus arrest (n = 4, 0.2%), significant bradycardia (n = 11, 0.5%), significant hypotension (n = 2, 0.1%), and atrial flutter with 1:1 conduction (n = 2, 0.1%). There were no cases of sustained ventricular arrhythmias or deaths. All patients who experienced SAEs recovered fully (n = 25) or with sequelae (n = 1). Conversion rate to sinus rhythm was 70.2%, within a median of 12 min (IQR 8.0-28.0 min). Conclusions This large multicenter, international observational study confirms the good safety profile and the high effectiveness of vernakalant for the rapid cardioversion of recent-onset AF in daily hospital practice.","author":[{"dropping-particle":"","family":"Lévy","given":"Samuel","non-dropping-particle":"","parse-names":false,"suffix":""},{"dropping-particle":"","family":"Hartikainen","given":"Juha","non-dropping-particle":"","parse-names":false,"suffix":""},{"dropping-particle":"","family":"Ritz","given":"Beate","non-dropping-particle":"","parse-names":false,"suffix":""},{"dropping-particle":"","family":"Juhlin","given":"Tord","non-dropping-particle":"","parse-names":false,"suffix":""},{"dropping-particle":"","family":"Carbajosa-Dalmau","given":"José","non-dropping-particle":"","parse-names":false,"suffix":""},{"dropping-particle":"","family":"Domanovits","given":"Hans","non-dropping-particle":"","parse-names":false,"suffix":""}],"id":"ITEM-1","issued":{"date-parts":[["0"]]},"title":"Vernakalant for Rapid Cardioversion of Recent-Onset Atrial Fibrillation: Results from the SPECTRUM Study","type":"article-journal"},"uris":["http://www.mendeley.com/documents/?uuid=2882df62-38c6-3c4c-8733-1742ad652089"]}],"mendeley":{"formattedCitation":"(3)","plainTextFormattedCitation":"(3)","previouslyFormattedCitation":"(3)"},"properties":{"noteIndex":0},"schema":"https://github.com/citation-style-language/schema/raw/master/csl-citation.json"}</w:instrText>
      </w:r>
      <w:r w:rsidR="00FF3FD7" w:rsidRPr="00A11484">
        <w:rPr>
          <w:rStyle w:val="FootnoteReference"/>
          <w:bCs/>
          <w:szCs w:val="24"/>
        </w:rPr>
        <w:fldChar w:fldCharType="separate"/>
      </w:r>
      <w:r w:rsidR="00F9052F" w:rsidRPr="00A11484">
        <w:rPr>
          <w:bCs/>
          <w:noProof/>
          <w:szCs w:val="24"/>
        </w:rPr>
        <w:t>(3)</w:t>
      </w:r>
      <w:r w:rsidR="00FF3FD7" w:rsidRPr="00A11484">
        <w:rPr>
          <w:rStyle w:val="FootnoteReference"/>
          <w:bCs/>
          <w:szCs w:val="24"/>
        </w:rPr>
        <w:fldChar w:fldCharType="end"/>
      </w:r>
      <w:r w:rsidR="0072324A" w:rsidRPr="00A11484">
        <w:rPr>
          <w:bCs/>
          <w:szCs w:val="24"/>
        </w:rPr>
        <w:t>.</w:t>
      </w:r>
    </w:p>
    <w:p w14:paraId="60B09D44" w14:textId="7CA0A7ED" w:rsidR="00345E6B" w:rsidRPr="00D02987" w:rsidRDefault="00F77FBA" w:rsidP="003618E7">
      <w:pPr>
        <w:spacing w:line="360" w:lineRule="auto"/>
        <w:rPr>
          <w:szCs w:val="24"/>
        </w:rPr>
      </w:pPr>
      <w:r w:rsidRPr="00344765">
        <w:rPr>
          <w:szCs w:val="24"/>
        </w:rPr>
        <w:t>Vernakalant</w:t>
      </w:r>
      <w:r w:rsidR="00D26072">
        <w:rPr>
          <w:szCs w:val="24"/>
        </w:rPr>
        <w:t xml:space="preserve"> </w:t>
      </w:r>
      <w:r w:rsidRPr="00344765">
        <w:rPr>
          <w:szCs w:val="24"/>
        </w:rPr>
        <w:t>i</w:t>
      </w:r>
      <w:r w:rsidR="00FE1F90">
        <w:rPr>
          <w:szCs w:val="24"/>
        </w:rPr>
        <w:t>s a rapid-acting, relatively atrial</w:t>
      </w:r>
      <w:r w:rsidR="00313246">
        <w:rPr>
          <w:szCs w:val="24"/>
        </w:rPr>
        <w:t>-</w:t>
      </w:r>
      <w:r w:rsidRPr="00344765">
        <w:rPr>
          <w:szCs w:val="24"/>
        </w:rPr>
        <w:t>selective</w:t>
      </w:r>
      <w:r w:rsidR="00BB180D">
        <w:rPr>
          <w:szCs w:val="24"/>
        </w:rPr>
        <w:t xml:space="preserve"> </w:t>
      </w:r>
      <w:r w:rsidRPr="00344765">
        <w:rPr>
          <w:szCs w:val="24"/>
        </w:rPr>
        <w:t>antiarrhythmic</w:t>
      </w:r>
      <w:r w:rsidR="00BB180D">
        <w:rPr>
          <w:szCs w:val="24"/>
        </w:rPr>
        <w:t xml:space="preserve"> </w:t>
      </w:r>
      <w:r w:rsidRPr="00344765">
        <w:rPr>
          <w:szCs w:val="24"/>
        </w:rPr>
        <w:t>drug</w:t>
      </w:r>
      <w:r w:rsidR="00BB180D">
        <w:rPr>
          <w:szCs w:val="24"/>
        </w:rPr>
        <w:t xml:space="preserve"> </w:t>
      </w:r>
      <w:r w:rsidRPr="00344765">
        <w:rPr>
          <w:szCs w:val="24"/>
        </w:rPr>
        <w:t>approved</w:t>
      </w:r>
      <w:r w:rsidR="00BB180D">
        <w:rPr>
          <w:szCs w:val="24"/>
        </w:rPr>
        <w:t xml:space="preserve"> </w:t>
      </w:r>
      <w:r w:rsidRPr="00344765">
        <w:rPr>
          <w:szCs w:val="24"/>
        </w:rPr>
        <w:t>in</w:t>
      </w:r>
      <w:r w:rsidR="00BB180D">
        <w:rPr>
          <w:szCs w:val="24"/>
        </w:rPr>
        <w:t xml:space="preserve"> </w:t>
      </w:r>
      <w:r w:rsidRPr="00344765">
        <w:rPr>
          <w:szCs w:val="24"/>
        </w:rPr>
        <w:t>Canada</w:t>
      </w:r>
      <w:r w:rsidR="00BB180D">
        <w:rPr>
          <w:szCs w:val="24"/>
        </w:rPr>
        <w:t xml:space="preserve"> </w:t>
      </w:r>
      <w:r w:rsidRPr="00344765">
        <w:rPr>
          <w:szCs w:val="24"/>
        </w:rPr>
        <w:t>and</w:t>
      </w:r>
      <w:r w:rsidR="00BB180D">
        <w:rPr>
          <w:szCs w:val="24"/>
        </w:rPr>
        <w:t xml:space="preserve"> </w:t>
      </w:r>
      <w:r w:rsidRPr="00344765">
        <w:rPr>
          <w:szCs w:val="24"/>
        </w:rPr>
        <w:t>Europe</w:t>
      </w:r>
      <w:r w:rsidR="00BB180D">
        <w:rPr>
          <w:szCs w:val="24"/>
        </w:rPr>
        <w:t xml:space="preserve"> </w:t>
      </w:r>
      <w:r w:rsidRPr="00344765">
        <w:rPr>
          <w:szCs w:val="24"/>
        </w:rPr>
        <w:t>for</w:t>
      </w:r>
      <w:r w:rsidR="00BB180D">
        <w:rPr>
          <w:szCs w:val="24"/>
        </w:rPr>
        <w:t xml:space="preserve"> </w:t>
      </w:r>
      <w:r w:rsidRPr="00344765">
        <w:rPr>
          <w:szCs w:val="24"/>
        </w:rPr>
        <w:t>the</w:t>
      </w:r>
      <w:r w:rsidR="00BB180D">
        <w:rPr>
          <w:szCs w:val="24"/>
        </w:rPr>
        <w:t xml:space="preserve"> </w:t>
      </w:r>
      <w:r w:rsidRPr="00344765">
        <w:rPr>
          <w:szCs w:val="24"/>
        </w:rPr>
        <w:t>pharmacological</w:t>
      </w:r>
      <w:r w:rsidR="00BB180D">
        <w:rPr>
          <w:szCs w:val="24"/>
        </w:rPr>
        <w:t xml:space="preserve"> </w:t>
      </w:r>
      <w:r w:rsidRPr="00344765">
        <w:rPr>
          <w:szCs w:val="24"/>
        </w:rPr>
        <w:t>cardioversion</w:t>
      </w:r>
      <w:r w:rsidR="00BB180D">
        <w:rPr>
          <w:szCs w:val="24"/>
        </w:rPr>
        <w:t xml:space="preserve"> </w:t>
      </w:r>
      <w:r w:rsidRPr="00344765">
        <w:rPr>
          <w:szCs w:val="24"/>
        </w:rPr>
        <w:t>of</w:t>
      </w:r>
      <w:r w:rsidR="00EF6399">
        <w:rPr>
          <w:szCs w:val="24"/>
        </w:rPr>
        <w:t xml:space="preserve"> </w:t>
      </w:r>
      <w:r w:rsidRPr="00344765">
        <w:rPr>
          <w:szCs w:val="24"/>
        </w:rPr>
        <w:t>recent-onset</w:t>
      </w:r>
      <w:r>
        <w:rPr>
          <w:szCs w:val="24"/>
        </w:rPr>
        <w:t xml:space="preserve"> Atrial</w:t>
      </w:r>
      <w:r w:rsidRPr="0093796E">
        <w:rPr>
          <w:szCs w:val="24"/>
        </w:rPr>
        <w:t xml:space="preserve"> fibrillation</w:t>
      </w:r>
      <w:r>
        <w:rPr>
          <w:szCs w:val="24"/>
        </w:rPr>
        <w:t xml:space="preserve">. </w:t>
      </w:r>
      <w:r w:rsidR="00CC6292" w:rsidRPr="00771A77">
        <w:rPr>
          <w:color w:val="222222"/>
          <w:szCs w:val="24"/>
        </w:rPr>
        <w:t>Considering that recent-onset symptomatic AF resolves spontaneously within 24 hours in more than 70% of cases, it may be best to wait</w:t>
      </w:r>
      <w:r w:rsidR="00CC6292">
        <w:rPr>
          <w:color w:val="222222"/>
          <w:szCs w:val="24"/>
        </w:rPr>
        <w:t xml:space="preserve"> and </w:t>
      </w:r>
      <w:r w:rsidR="00CC6292" w:rsidRPr="00771A77">
        <w:rPr>
          <w:color w:val="222222"/>
          <w:szCs w:val="24"/>
        </w:rPr>
        <w:t>see with rate control medication for patients in the emergency room who have recently developed the condition.</w:t>
      </w:r>
      <w:r w:rsidR="00A32775">
        <w:rPr>
          <w:color w:val="222222"/>
          <w:szCs w:val="24"/>
        </w:rPr>
        <w:t xml:space="preserve"> </w:t>
      </w:r>
      <w:r w:rsidR="00CC6292" w:rsidRPr="00771A77">
        <w:rPr>
          <w:color w:val="222222"/>
          <w:szCs w:val="24"/>
        </w:rPr>
        <w:t xml:space="preserve">In addition, the 2016 </w:t>
      </w:r>
      <w:r w:rsidR="001C6B86">
        <w:rPr>
          <w:color w:val="222222"/>
          <w:szCs w:val="24"/>
        </w:rPr>
        <w:t>European Society of Cardiology (</w:t>
      </w:r>
      <w:r w:rsidR="00CC6292" w:rsidRPr="00771A77">
        <w:rPr>
          <w:color w:val="222222"/>
          <w:szCs w:val="24"/>
        </w:rPr>
        <w:t>ESC</w:t>
      </w:r>
      <w:r w:rsidR="001C6B86">
        <w:rPr>
          <w:color w:val="222222"/>
          <w:szCs w:val="24"/>
        </w:rPr>
        <w:t>)</w:t>
      </w:r>
      <w:r w:rsidR="00CC6292" w:rsidRPr="00771A77">
        <w:rPr>
          <w:color w:val="222222"/>
          <w:szCs w:val="24"/>
        </w:rPr>
        <w:t xml:space="preserve"> Guidelines advised that </w:t>
      </w:r>
      <w:r w:rsidR="00CC6292">
        <w:rPr>
          <w:color w:val="222222"/>
          <w:szCs w:val="24"/>
        </w:rPr>
        <w:t xml:space="preserve">rhythm control should be </w:t>
      </w:r>
      <w:r w:rsidR="008A713E">
        <w:rPr>
          <w:color w:val="222222"/>
          <w:szCs w:val="24"/>
        </w:rPr>
        <w:t>considered</w:t>
      </w:r>
      <w:r w:rsidR="00CC6292">
        <w:rPr>
          <w:color w:val="222222"/>
          <w:szCs w:val="24"/>
        </w:rPr>
        <w:t xml:space="preserve"> in patients who continue to experience symptoms despite </w:t>
      </w:r>
      <w:r w:rsidR="008A713E">
        <w:rPr>
          <w:color w:val="222222"/>
          <w:szCs w:val="24"/>
        </w:rPr>
        <w:t xml:space="preserve">the </w:t>
      </w:r>
      <w:r w:rsidR="00CC6292">
        <w:rPr>
          <w:color w:val="222222"/>
          <w:szCs w:val="24"/>
        </w:rPr>
        <w:t>rate control method</w:t>
      </w:r>
      <w:r w:rsidR="00CC6292" w:rsidRPr="00771A77">
        <w:rPr>
          <w:color w:val="222222"/>
          <w:szCs w:val="24"/>
        </w:rPr>
        <w:t>.</w:t>
      </w:r>
      <w:r w:rsidR="009F4600">
        <w:rPr>
          <w:color w:val="222222"/>
          <w:szCs w:val="24"/>
        </w:rPr>
        <w:t xml:space="preserve"> </w:t>
      </w:r>
      <w:r w:rsidR="00CC6292">
        <w:rPr>
          <w:color w:val="222222"/>
          <w:szCs w:val="24"/>
        </w:rPr>
        <w:t>N</w:t>
      </w:r>
      <w:r w:rsidR="00CC6292" w:rsidRPr="00771A77">
        <w:rPr>
          <w:color w:val="222222"/>
          <w:szCs w:val="24"/>
        </w:rPr>
        <w:t xml:space="preserve">onetheless, that rhythm control is preferable to stop atrial </w:t>
      </w:r>
      <w:proofErr w:type="spellStart"/>
      <w:r w:rsidR="00CC6292" w:rsidRPr="00771A77">
        <w:rPr>
          <w:color w:val="222222"/>
          <w:szCs w:val="24"/>
        </w:rPr>
        <w:t>remodelling</w:t>
      </w:r>
      <w:proofErr w:type="spellEnd"/>
      <w:r w:rsidR="00CC6292" w:rsidRPr="00771A77">
        <w:rPr>
          <w:color w:val="222222"/>
          <w:szCs w:val="24"/>
        </w:rPr>
        <w:t xml:space="preserve"> and the development of paroxysmal or persistent AF into permanent AF.</w:t>
      </w:r>
      <w:r w:rsidR="004A0DF2">
        <w:rPr>
          <w:color w:val="222222"/>
          <w:szCs w:val="24"/>
        </w:rPr>
        <w:t xml:space="preserve"> </w:t>
      </w:r>
      <w:r w:rsidR="00CC6292" w:rsidRPr="00586A8A">
        <w:rPr>
          <w:color w:val="222222"/>
          <w:szCs w:val="24"/>
        </w:rPr>
        <w:t xml:space="preserve">Electrical or pharmaceutical cardioversion can be used to control rhythm; the choice depends on the physician's preference and may be influenced by prior knowledge, regional customs, and legal requirements. In particular, where there is no hemodynamic compromise, pharmaceutical cardioversion is chosen as a first-line strategy in patients who tolerate their arrhythmia. Pharmacological cardioversion has the benefit of not requiring general </w:t>
      </w:r>
      <w:proofErr w:type="spellStart"/>
      <w:r w:rsidR="00CC6292" w:rsidRPr="00586A8A">
        <w:rPr>
          <w:color w:val="222222"/>
          <w:szCs w:val="24"/>
        </w:rPr>
        <w:t>anaesthesia</w:t>
      </w:r>
      <w:proofErr w:type="spellEnd"/>
      <w:r w:rsidR="00CC6292" w:rsidRPr="00586A8A">
        <w:rPr>
          <w:color w:val="222222"/>
          <w:szCs w:val="24"/>
        </w:rPr>
        <w:t xml:space="preserve"> or conscious sedation while the patient is fasting, as well as perhaps having less psychological effects than electrical cardioversion and possibly having a lower risk of immediate recurrence; </w:t>
      </w:r>
      <w:r w:rsidR="00CC6292" w:rsidRPr="00CA342B">
        <w:rPr>
          <w:color w:val="222222"/>
          <w:szCs w:val="24"/>
        </w:rPr>
        <w:t xml:space="preserve">The </w:t>
      </w:r>
      <w:r w:rsidR="00CC6292">
        <w:rPr>
          <w:color w:val="222222"/>
          <w:szCs w:val="24"/>
        </w:rPr>
        <w:t>more muscula</w:t>
      </w:r>
      <w:r w:rsidR="00CC6292" w:rsidRPr="00CA342B">
        <w:rPr>
          <w:color w:val="222222"/>
          <w:szCs w:val="24"/>
        </w:rPr>
        <w:t xml:space="preserve">r </w:t>
      </w:r>
      <w:r w:rsidR="00EA54A2">
        <w:rPr>
          <w:color w:val="222222"/>
          <w:szCs w:val="24"/>
        </w:rPr>
        <w:t>antiarrhythmic drug (</w:t>
      </w:r>
      <w:r w:rsidR="00CC6292" w:rsidRPr="00CA342B">
        <w:rPr>
          <w:color w:val="222222"/>
          <w:szCs w:val="24"/>
        </w:rPr>
        <w:t>AAD</w:t>
      </w:r>
      <w:r w:rsidR="00EA54A2">
        <w:rPr>
          <w:color w:val="222222"/>
          <w:szCs w:val="24"/>
        </w:rPr>
        <w:t>)</w:t>
      </w:r>
      <w:r w:rsidR="00CC6292" w:rsidRPr="00CA342B">
        <w:rPr>
          <w:color w:val="222222"/>
          <w:szCs w:val="24"/>
        </w:rPr>
        <w:t xml:space="preserve"> loading often used in </w:t>
      </w:r>
      <w:r w:rsidR="00CC6292" w:rsidRPr="00CA342B">
        <w:rPr>
          <w:color w:val="222222"/>
          <w:szCs w:val="24"/>
        </w:rPr>
        <w:lastRenderedPageBreak/>
        <w:t xml:space="preserve">pharmacological cardioversion, which provides a significant efficacy immediately and for the hours and days following cardioversion, is probably connected to the lower chance of an immediate recurrence. </w:t>
      </w:r>
      <w:r w:rsidR="00CC6292">
        <w:rPr>
          <w:color w:val="222222"/>
          <w:szCs w:val="24"/>
        </w:rPr>
        <w:t>Whether the "pill-in-the-pocket" pharmacological treatment (Flecainide, Propafenone, and Sotalol) can end paroxysmal AF quickly is debatable</w:t>
      </w:r>
      <w:r w:rsidR="00CC6292" w:rsidRPr="00CA342B">
        <w:rPr>
          <w:color w:val="222222"/>
          <w:szCs w:val="24"/>
        </w:rPr>
        <w:t xml:space="preserve">. The </w:t>
      </w:r>
      <w:r w:rsidR="00CC6292">
        <w:rPr>
          <w:color w:val="222222"/>
          <w:szCs w:val="24"/>
        </w:rPr>
        <w:t>situation's urgency influences the "pill-in-the-pocket" technique's use and effectiveness</w:t>
      </w:r>
      <w:r w:rsidR="00CC6292" w:rsidRPr="00CA342B">
        <w:rPr>
          <w:color w:val="222222"/>
          <w:szCs w:val="24"/>
        </w:rPr>
        <w:t>, the patient's cooperation, the doctor's experience, the drug's availability, any underlying heart conditions, and other factors.</w:t>
      </w:r>
      <w:r w:rsidR="00CC6292">
        <w:rPr>
          <w:color w:val="222222"/>
          <w:szCs w:val="24"/>
        </w:rPr>
        <w:t xml:space="preserve"> T</w:t>
      </w:r>
      <w:r w:rsidR="00CC6292" w:rsidRPr="002D19DF">
        <w:rPr>
          <w:color w:val="222222"/>
          <w:szCs w:val="24"/>
        </w:rPr>
        <w:t xml:space="preserve">here is </w:t>
      </w:r>
      <w:r w:rsidR="008A713E">
        <w:rPr>
          <w:color w:val="222222"/>
          <w:szCs w:val="24"/>
        </w:rPr>
        <w:t>insufficient</w:t>
      </w:r>
      <w:r w:rsidR="00CC6292" w:rsidRPr="002D19DF">
        <w:rPr>
          <w:color w:val="222222"/>
          <w:szCs w:val="24"/>
        </w:rPr>
        <w:t xml:space="preserve"> data to advocate the "pill-in-the-pocket" approach for treating patients with paroxysmal AF.</w:t>
      </w:r>
      <w:r w:rsidR="00ED2413">
        <w:rPr>
          <w:color w:val="222222"/>
          <w:szCs w:val="24"/>
        </w:rPr>
        <w:t xml:space="preserve"> </w:t>
      </w:r>
      <w:r w:rsidR="00CC6292" w:rsidRPr="002D19DF">
        <w:rPr>
          <w:color w:val="222222"/>
          <w:szCs w:val="24"/>
        </w:rPr>
        <w:t xml:space="preserve">Furthermore, many AADs (such as amiodarone and beta-blockers) have a sluggish beginning of </w:t>
      </w:r>
      <w:r w:rsidR="00CC6292">
        <w:rPr>
          <w:color w:val="222222"/>
          <w:szCs w:val="24"/>
        </w:rPr>
        <w:t xml:space="preserve">the </w:t>
      </w:r>
      <w:r w:rsidR="00CC6292" w:rsidRPr="002D19DF">
        <w:rPr>
          <w:color w:val="222222"/>
          <w:szCs w:val="24"/>
        </w:rPr>
        <w:t>action in paroxysmal AF or may have some limitations for usage in patients with underlying cardiac disease (class 1 AAD). As a result, it was sought after to create innovative and efficient AAD to treat patients with paroxysmal AF.</w:t>
      </w:r>
      <w:r w:rsidR="008F4DDF">
        <w:rPr>
          <w:color w:val="222222"/>
          <w:szCs w:val="24"/>
        </w:rPr>
        <w:t xml:space="preserve"> </w:t>
      </w:r>
    </w:p>
    <w:p w14:paraId="60B09D45" w14:textId="77777777" w:rsidR="004468B9" w:rsidRDefault="000F350D" w:rsidP="003618E7">
      <w:pPr>
        <w:spacing w:line="360" w:lineRule="auto"/>
        <w:rPr>
          <w:b/>
          <w:szCs w:val="24"/>
        </w:rPr>
      </w:pPr>
      <w:r>
        <w:rPr>
          <w:b/>
          <w:szCs w:val="24"/>
        </w:rPr>
        <w:t>Che</w:t>
      </w:r>
      <w:r w:rsidR="004468B9">
        <w:rPr>
          <w:b/>
          <w:szCs w:val="24"/>
        </w:rPr>
        <w:t>mistry of Vernakalant</w:t>
      </w:r>
    </w:p>
    <w:p w14:paraId="60B09D46" w14:textId="77777777" w:rsidR="00F82E38" w:rsidRPr="00476A69" w:rsidRDefault="00F82E38" w:rsidP="00F82E38">
      <w:pPr>
        <w:spacing w:line="360" w:lineRule="auto"/>
        <w:rPr>
          <w:b/>
          <w:i/>
          <w:iCs/>
          <w:szCs w:val="24"/>
        </w:rPr>
      </w:pPr>
      <w:r w:rsidRPr="00476A69">
        <w:rPr>
          <w:b/>
          <w:i/>
          <w:iCs/>
          <w:szCs w:val="24"/>
        </w:rPr>
        <w:t>Chemical name and properties</w:t>
      </w:r>
    </w:p>
    <w:p w14:paraId="60B09D47" w14:textId="30C715BE" w:rsidR="005B4196" w:rsidRPr="00CE33F8" w:rsidRDefault="003229F5" w:rsidP="00F82E38">
      <w:pPr>
        <w:spacing w:line="360" w:lineRule="auto"/>
        <w:rPr>
          <w:szCs w:val="24"/>
        </w:rPr>
      </w:pPr>
      <w:r>
        <w:rPr>
          <w:szCs w:val="24"/>
        </w:rPr>
        <w:t>Chemically V</w:t>
      </w:r>
      <w:r w:rsidR="00F82E38" w:rsidRPr="006F0950">
        <w:rPr>
          <w:szCs w:val="24"/>
        </w:rPr>
        <w:t>ernakalant is also known as “(1R,2R)-2-[(3R)-hydroxypyrrolidinyl]-1-(3,4-dimethoxyphenethoxy) cyclohexane monohydrochloride, With a chemical formula of C</w:t>
      </w:r>
      <w:r w:rsidR="00F82E38" w:rsidRPr="006B5A38">
        <w:rPr>
          <w:szCs w:val="24"/>
          <w:vertAlign w:val="subscript"/>
        </w:rPr>
        <w:t>20</w:t>
      </w:r>
      <w:r w:rsidR="00F82E38" w:rsidRPr="006F0950">
        <w:rPr>
          <w:szCs w:val="24"/>
        </w:rPr>
        <w:t>H</w:t>
      </w:r>
      <w:r w:rsidR="00F82E38" w:rsidRPr="006B5A38">
        <w:rPr>
          <w:szCs w:val="24"/>
          <w:vertAlign w:val="subscript"/>
        </w:rPr>
        <w:t>31</w:t>
      </w:r>
      <w:r w:rsidR="00F82E38" w:rsidRPr="006F0950">
        <w:rPr>
          <w:szCs w:val="24"/>
        </w:rPr>
        <w:t>NO</w:t>
      </w:r>
      <w:r w:rsidR="00F82E38" w:rsidRPr="006B5A38">
        <w:rPr>
          <w:szCs w:val="24"/>
          <w:vertAlign w:val="subscript"/>
        </w:rPr>
        <w:t>4</w:t>
      </w:r>
      <w:r w:rsidR="00F82E38" w:rsidRPr="006F0950">
        <w:rPr>
          <w:szCs w:val="24"/>
        </w:rPr>
        <w:t>.HCl</w:t>
      </w:r>
      <w:r w:rsidR="007C541D">
        <w:rPr>
          <w:szCs w:val="24"/>
        </w:rPr>
        <w:t xml:space="preserve">. </w:t>
      </w:r>
      <w:r w:rsidR="00F82E38" w:rsidRPr="006F0950">
        <w:rPr>
          <w:szCs w:val="24"/>
        </w:rPr>
        <w:t xml:space="preserve">The basic moiety of </w:t>
      </w:r>
      <w:r w:rsidR="00F82E38">
        <w:rPr>
          <w:szCs w:val="24"/>
        </w:rPr>
        <w:t>V</w:t>
      </w:r>
      <w:r w:rsidR="00F82E38" w:rsidRPr="006F0950">
        <w:rPr>
          <w:szCs w:val="24"/>
        </w:rPr>
        <w:t>ernakalant belong</w:t>
      </w:r>
      <w:r w:rsidR="00F82E38">
        <w:rPr>
          <w:szCs w:val="24"/>
        </w:rPr>
        <w:t>s to the cyclic class</w:t>
      </w:r>
      <w:r w:rsidR="00F82E38" w:rsidRPr="006F0950">
        <w:rPr>
          <w:szCs w:val="24"/>
        </w:rPr>
        <w:t xml:space="preserve"> imides with three chiral </w:t>
      </w:r>
      <w:proofErr w:type="spellStart"/>
      <w:r w:rsidR="003940AB">
        <w:rPr>
          <w:szCs w:val="24"/>
        </w:rPr>
        <w:t>cent</w:t>
      </w:r>
      <w:r w:rsidR="00B5711F">
        <w:rPr>
          <w:szCs w:val="24"/>
        </w:rPr>
        <w:t>res</w:t>
      </w:r>
      <w:proofErr w:type="spellEnd"/>
      <w:r w:rsidR="00B5711F">
        <w:rPr>
          <w:szCs w:val="24"/>
        </w:rPr>
        <w:t xml:space="preserve"> </w:t>
      </w:r>
      <w:r w:rsidR="00FF3FD7">
        <w:rPr>
          <w:szCs w:val="24"/>
        </w:rPr>
        <w:fldChar w:fldCharType="begin" w:fldLock="1"/>
      </w:r>
      <w:r w:rsidR="0047110D">
        <w:rPr>
          <w:szCs w:val="24"/>
        </w:rPr>
        <w:instrText>ADDIN CSL_CITATION {"citationItems":[{"id":"ITEM-1","itemData":{"DOI":"10.3762/bjoc.11.113","ISSN":"18605397","abstract":"Ammonium persulfate-dimethyl sulfoxide (APS-DMSO) has been developed as an efficient and new dehydrating reagent for a convenient one-pot process for the synthesis of miscellaneous cyclic imides in high yields starting from readily available primary amines and cyclic anhydrides. A plausible radical mechanism involving DMSO has been proposed. The application of this facile one-pot imide forming process has been demonstrated for a practical synthesis of vernakalant.","author":[{"dropping-particle":"","family":"Garad","given":"Dnyaneshwar N.","non-dropping-particle":"","parse-names":false,"suffix":""},{"dropping-particle":"","family":"Tanpure","given":"Subhash D.","non-dropping-particle":"","parse-names":false,"suffix":""},{"dropping-particle":"","family":"Mhaske","given":"Santosh B.","non-dropping-particle":"","parse-names":false,"suffix":""}],"container-title":"Beilstein Journal of Organic Chemistry","id":"ITEM-1","issued":{"date-parts":[["2015"]]},"page":"1008-1016","title":"Radical-mediated dehydrative preparation of cyclic imides using (NH4)2S2O8-DMSO: Application to the synthesis of vernakalant","type":"article-journal","volume":"11"},"uris":["http://www.mendeley.com/documents/?uuid=6ca4b5bb-075f-4cb2-bb1d-9e67438191f2"]}],"mendeley":{"formattedCitation":"(4)","plainTextFormattedCitation":"(4)","previouslyFormattedCitation":"(4)"},"properties":{"noteIndex":0},"schema":"https://github.com/citation-style-language/schema/raw/master/csl-citation.json"}</w:instrText>
      </w:r>
      <w:r w:rsidR="00FF3FD7">
        <w:rPr>
          <w:szCs w:val="24"/>
        </w:rPr>
        <w:fldChar w:fldCharType="separate"/>
      </w:r>
      <w:r w:rsidR="0047110D" w:rsidRPr="0047110D">
        <w:rPr>
          <w:noProof/>
          <w:szCs w:val="24"/>
        </w:rPr>
        <w:t>(4)</w:t>
      </w:r>
      <w:r w:rsidR="00FF3FD7">
        <w:rPr>
          <w:szCs w:val="24"/>
        </w:rPr>
        <w:fldChar w:fldCharType="end"/>
      </w:r>
      <w:r w:rsidR="002A0337">
        <w:rPr>
          <w:szCs w:val="24"/>
        </w:rPr>
        <w:t>.</w:t>
      </w:r>
    </w:p>
    <w:p w14:paraId="60B09D48" w14:textId="77777777" w:rsidR="00F82E38" w:rsidRPr="00476A69" w:rsidRDefault="00F82E38" w:rsidP="00F82E38">
      <w:pPr>
        <w:spacing w:line="360" w:lineRule="auto"/>
        <w:rPr>
          <w:b/>
          <w:i/>
          <w:iCs/>
          <w:szCs w:val="24"/>
        </w:rPr>
      </w:pPr>
      <w:r w:rsidRPr="00476A69">
        <w:rPr>
          <w:b/>
          <w:i/>
          <w:iCs/>
          <w:szCs w:val="24"/>
        </w:rPr>
        <w:t>Synthesis</w:t>
      </w:r>
    </w:p>
    <w:p w14:paraId="60B09D49" w14:textId="77777777" w:rsidR="00F82E38" w:rsidRPr="006F0950" w:rsidRDefault="00F82E38" w:rsidP="00F82E38">
      <w:pPr>
        <w:spacing w:line="360" w:lineRule="auto"/>
        <w:rPr>
          <w:szCs w:val="24"/>
        </w:rPr>
      </w:pPr>
      <w:r w:rsidRPr="006F0950">
        <w:rPr>
          <w:szCs w:val="24"/>
        </w:rPr>
        <w:t xml:space="preserve">Vernakalant hydrochloride is made primarily by chemical synthesis over </w:t>
      </w:r>
      <w:r>
        <w:rPr>
          <w:szCs w:val="24"/>
        </w:rPr>
        <w:t>a five-step procedure that guarantees the</w:t>
      </w:r>
      <w:r w:rsidRPr="006F0950">
        <w:rPr>
          <w:szCs w:val="24"/>
        </w:rPr>
        <w:t xml:space="preserve"> chirality of every chiral </w:t>
      </w:r>
      <w:proofErr w:type="spellStart"/>
      <w:r w:rsidR="00696CF0">
        <w:rPr>
          <w:szCs w:val="24"/>
        </w:rPr>
        <w:t>centre</w:t>
      </w:r>
      <w:proofErr w:type="spellEnd"/>
      <w:r w:rsidRPr="006F0950">
        <w:rPr>
          <w:szCs w:val="24"/>
        </w:rPr>
        <w:t xml:space="preserve">. </w:t>
      </w:r>
      <w:r>
        <w:rPr>
          <w:szCs w:val="24"/>
        </w:rPr>
        <w:t>A</w:t>
      </w:r>
      <w:r w:rsidR="005E136A">
        <w:rPr>
          <w:szCs w:val="24"/>
        </w:rPr>
        <w:t>s a result, a</w:t>
      </w:r>
      <w:r>
        <w:rPr>
          <w:szCs w:val="24"/>
        </w:rPr>
        <w:t xml:space="preserve"> single polymorphism pathway produces the anhydrous, non-solvated substance</w:t>
      </w:r>
      <w:r w:rsidR="000D703A">
        <w:rPr>
          <w:szCs w:val="24"/>
        </w:rPr>
        <w:t>.</w:t>
      </w:r>
    </w:p>
    <w:p w14:paraId="60B09D4A" w14:textId="77777777" w:rsidR="00476A69" w:rsidRDefault="00F82E38" w:rsidP="00F82E38">
      <w:pPr>
        <w:spacing w:line="360" w:lineRule="auto"/>
        <w:rPr>
          <w:sz w:val="16"/>
        </w:rPr>
      </w:pPr>
      <w:r w:rsidRPr="006F0950">
        <w:rPr>
          <w:rFonts w:eastAsia="Times New Roman"/>
          <w:szCs w:val="24"/>
        </w:rPr>
        <w:t xml:space="preserve">This method </w:t>
      </w:r>
      <w:r>
        <w:rPr>
          <w:rFonts w:eastAsia="Times New Roman"/>
          <w:szCs w:val="24"/>
        </w:rPr>
        <w:t xml:space="preserve">yields </w:t>
      </w:r>
      <w:r w:rsidRPr="006F0950">
        <w:rPr>
          <w:rFonts w:eastAsia="Times New Roman"/>
          <w:szCs w:val="24"/>
        </w:rPr>
        <w:t>56% overall yield by three new transformations, comprising a ZnCl</w:t>
      </w:r>
      <w:r w:rsidRPr="00523AD7">
        <w:rPr>
          <w:rFonts w:eastAsia="Times New Roman"/>
          <w:szCs w:val="24"/>
          <w:vertAlign w:val="subscript"/>
        </w:rPr>
        <w:t>2</w:t>
      </w:r>
      <w:r w:rsidR="00CE1EE1">
        <w:rPr>
          <w:rFonts w:eastAsia="Times New Roman"/>
          <w:szCs w:val="24"/>
        </w:rPr>
        <w:t xml:space="preserve"> and pyrrolidine-mediated</w:t>
      </w:r>
      <w:r w:rsidRPr="006F0950">
        <w:rPr>
          <w:rFonts w:eastAsia="Times New Roman"/>
          <w:szCs w:val="24"/>
        </w:rPr>
        <w:t>-eth</w:t>
      </w:r>
      <w:r w:rsidR="00B31448">
        <w:rPr>
          <w:rFonts w:eastAsia="Times New Roman"/>
          <w:szCs w:val="24"/>
        </w:rPr>
        <w:t>erification, a</w:t>
      </w:r>
      <w:r w:rsidR="006D138E">
        <w:rPr>
          <w:rFonts w:eastAsia="Times New Roman"/>
          <w:szCs w:val="24"/>
        </w:rPr>
        <w:t xml:space="preserve"> </w:t>
      </w:r>
      <w:r w:rsidR="009E6955">
        <w:rPr>
          <w:rFonts w:eastAsia="Times New Roman"/>
          <w:szCs w:val="24"/>
        </w:rPr>
        <w:t>versatile enzymatic</w:t>
      </w:r>
      <w:r w:rsidRPr="006F0950">
        <w:rPr>
          <w:rFonts w:eastAsia="Times New Roman"/>
          <w:szCs w:val="24"/>
        </w:rPr>
        <w:t xml:space="preserve"> asymmetric transamination (DA-TA) of a -substituted ketone, and an alkyl-B(OH)2-mediated amidation</w:t>
      </w:r>
      <w:r w:rsidR="003041ED">
        <w:rPr>
          <w:rFonts w:eastAsia="Times New Roman"/>
          <w:szCs w:val="24"/>
        </w:rPr>
        <w:t xml:space="preserve"> </w:t>
      </w:r>
      <w:r w:rsidR="00FF3FD7">
        <w:rPr>
          <w:rFonts w:eastAsia="Times New Roman"/>
          <w:szCs w:val="24"/>
        </w:rPr>
        <w:fldChar w:fldCharType="begin" w:fldLock="1"/>
      </w:r>
      <w:r w:rsidR="00350341">
        <w:rPr>
          <w:rFonts w:eastAsia="Times New Roman"/>
          <w:szCs w:val="24"/>
        </w:rPr>
        <w:instrText>ADDIN CSL_CITATION {"citationItems":[{"id":"ITEM-1","itemData":{"DOI":"10.1021/ol501002a","ISSN":"15237052","PMID":"24786635","abstract":"A novel synthesis of vernakalant is described. Using inexpensive and readily available reagents, the key transformations involve (1) an efficient zinc-amine-promoted etherification, (2) a highly stereoselective enzyme-catalyzed dynamic asymmetric transamination to set up the two contiguous chiral centers in the cyclohexane ring, and (3) a pyrrolidine ring formation via alkyl-B(OH)2-catalyzed amidation and subsequent imide reduction. © 2014 American Chemical Society.","author":[{"dropping-particle":"","family":"Limanto","given":"John","non-dropping-particle":"","parse-names":false,"suffix":""},{"dropping-particle":"","family":"Ashley","given":"Eric R.","non-dropping-particle":"","parse-names":false,"suffix":""},{"dropping-particle":"","family":"Yin","given":"Jingjun","non-dropping-particle":"","parse-names":false,"suffix":""},{"dropping-particle":"","family":"Beutner","given":"Gregory L.","non-dropping-particle":"","parse-names":false,"suffix":""},{"dropping-particle":"","family":"Grau","given":"Brendan T.","non-dropping-particle":"","parse-names":false,"suffix":""},{"dropping-particle":"","family":"Kassim","given":"Amude M.","non-dropping-particle":"","parse-names":false,"suffix":""},{"dropping-particle":"","family":"Kim","given":"Mary M.","non-dropping-particle":"","parse-names":false,"suffix":""},{"dropping-particle":"","family":"Klapars","given":"Artis","non-dropping-particle":"","parse-names":false,"suffix":""},{"dropping-particle":"","family":"Liu","given":"Zhijian","non-dropping-particle":"","parse-names":false,"suffix":""},{"dropping-particle":"","family":"Strotman","given":"Hallena R.","non-dropping-particle":"","parse-names":false,"suffix":""},{"dropping-particle":"","family":"Truppo","given":"Matthew D.","non-dropping-particle":"","parse-names":false,"suffix":""}],"container-title":"Organic Letters","id":"ITEM-1","issue":"10","issued":{"date-parts":[["2014"]]},"page":"2716-2719","title":"A highly efficient asymmetric synthesis of vernakalant","type":"article-journal","volume":"16"},"uris":["http://www.mendeley.com/documents/?uuid=7cdb21f5-45a9-4cc7-896c-ffb13e423508"]}],"mendeley":{"formattedCitation":"(5)","plainTextFormattedCitation":"(5)","previouslyFormattedCitation":"(5)"},"properties":{"noteIndex":0},"schema":"https://github.com/citation-style-language/schema/raw/master/csl-citation.json"}</w:instrText>
      </w:r>
      <w:r w:rsidR="00FF3FD7">
        <w:rPr>
          <w:rFonts w:eastAsia="Times New Roman"/>
          <w:szCs w:val="24"/>
        </w:rPr>
        <w:fldChar w:fldCharType="separate"/>
      </w:r>
      <w:r w:rsidR="0047110D" w:rsidRPr="0047110D">
        <w:rPr>
          <w:rFonts w:eastAsia="Times New Roman"/>
          <w:noProof/>
          <w:szCs w:val="24"/>
        </w:rPr>
        <w:t>(5)</w:t>
      </w:r>
      <w:r w:rsidR="00FF3FD7">
        <w:rPr>
          <w:rFonts w:eastAsia="Times New Roman"/>
          <w:szCs w:val="24"/>
        </w:rPr>
        <w:fldChar w:fldCharType="end"/>
      </w:r>
      <w:r w:rsidR="000D703A">
        <w:rPr>
          <w:rFonts w:eastAsia="Times New Roman"/>
          <w:szCs w:val="24"/>
        </w:rPr>
        <w:t>.</w:t>
      </w:r>
      <w:r>
        <w:rPr>
          <w:sz w:val="16"/>
        </w:rPr>
        <w:t>[</w:t>
      </w:r>
      <w:r w:rsidRPr="003B154A">
        <w:rPr>
          <w:sz w:val="16"/>
        </w:rPr>
        <w:t>Fig:</w:t>
      </w:r>
      <w:r w:rsidR="004C0AEA">
        <w:rPr>
          <w:sz w:val="16"/>
        </w:rPr>
        <w:t>1,2</w:t>
      </w:r>
      <w:r>
        <w:rPr>
          <w:sz w:val="16"/>
        </w:rPr>
        <w:t>]</w:t>
      </w:r>
    </w:p>
    <w:p w14:paraId="60B09D4B" w14:textId="77777777" w:rsidR="001656FB" w:rsidRDefault="00486240" w:rsidP="00F82E38">
      <w:pPr>
        <w:spacing w:line="360" w:lineRule="auto"/>
        <w:rPr>
          <w:sz w:val="16"/>
        </w:rPr>
      </w:pPr>
      <w:r>
        <w:rPr>
          <w:noProof/>
          <w:sz w:val="16"/>
        </w:rPr>
        <w:lastRenderedPageBreak/>
        <w:drawing>
          <wp:inline distT="0" distB="0" distL="0" distR="0" wp14:anchorId="60B09E24" wp14:editId="60B09E25">
            <wp:extent cx="4629150" cy="2943225"/>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9150" cy="2943225"/>
                    </a:xfrm>
                    <a:prstGeom prst="rect">
                      <a:avLst/>
                    </a:prstGeom>
                    <a:noFill/>
                    <a:ln>
                      <a:noFill/>
                    </a:ln>
                  </pic:spPr>
                </pic:pic>
              </a:graphicData>
            </a:graphic>
          </wp:inline>
        </w:drawing>
      </w:r>
    </w:p>
    <w:p w14:paraId="60B09D4C" w14:textId="77777777" w:rsidR="00486240" w:rsidRPr="001656FB" w:rsidRDefault="00486240" w:rsidP="00F82E38">
      <w:pPr>
        <w:spacing w:line="360" w:lineRule="auto"/>
        <w:rPr>
          <w:sz w:val="16"/>
        </w:rPr>
      </w:pPr>
      <w:r w:rsidRPr="00FA785E">
        <w:t>Fig-</w:t>
      </w:r>
      <w:r>
        <w:t>1:</w:t>
      </w:r>
      <w:r>
        <w:rPr>
          <w:rFonts w:eastAsia="Times New Roman"/>
        </w:rPr>
        <w:t xml:space="preserve"> Asymmetric</w:t>
      </w:r>
      <w:r w:rsidR="003041ED">
        <w:rPr>
          <w:rFonts w:eastAsia="Times New Roman"/>
        </w:rPr>
        <w:t xml:space="preserve"> transamination (DA-TA) of a </w:t>
      </w:r>
      <w:r w:rsidRPr="00FA785E">
        <w:rPr>
          <w:rFonts w:eastAsia="Times New Roman"/>
        </w:rPr>
        <w:t>substituted</w:t>
      </w:r>
      <w:r w:rsidR="008501C5">
        <w:rPr>
          <w:rFonts w:eastAsia="Times New Roman"/>
        </w:rPr>
        <w:t xml:space="preserve"> ketone</w:t>
      </w:r>
      <w:r w:rsidR="003041ED">
        <w:rPr>
          <w:rFonts w:eastAsia="Times New Roman"/>
        </w:rPr>
        <w:t xml:space="preserve"> </w:t>
      </w:r>
    </w:p>
    <w:p w14:paraId="60B09D4D" w14:textId="77777777" w:rsidR="001656FB" w:rsidRDefault="00486240" w:rsidP="001656FB">
      <w:pPr>
        <w:spacing w:line="360" w:lineRule="auto"/>
        <w:rPr>
          <w:szCs w:val="24"/>
        </w:rPr>
      </w:pPr>
      <w:r>
        <w:rPr>
          <w:noProof/>
          <w:szCs w:val="24"/>
        </w:rPr>
        <w:drawing>
          <wp:inline distT="0" distB="0" distL="0" distR="0" wp14:anchorId="60B09E26" wp14:editId="60B09E27">
            <wp:extent cx="4429125" cy="2790825"/>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9125" cy="2790825"/>
                    </a:xfrm>
                    <a:prstGeom prst="rect">
                      <a:avLst/>
                    </a:prstGeom>
                    <a:noFill/>
                    <a:ln>
                      <a:noFill/>
                    </a:ln>
                  </pic:spPr>
                </pic:pic>
              </a:graphicData>
            </a:graphic>
          </wp:inline>
        </w:drawing>
      </w:r>
    </w:p>
    <w:p w14:paraId="60B09D4E" w14:textId="77777777" w:rsidR="00486240" w:rsidRPr="001656FB" w:rsidRDefault="00486240" w:rsidP="001656FB">
      <w:pPr>
        <w:spacing w:line="360" w:lineRule="auto"/>
        <w:rPr>
          <w:szCs w:val="24"/>
        </w:rPr>
      </w:pPr>
      <w:r w:rsidRPr="00266C50">
        <w:rPr>
          <w:sz w:val="22"/>
        </w:rPr>
        <w:t>Fig-</w:t>
      </w:r>
      <w:r>
        <w:rPr>
          <w:sz w:val="22"/>
        </w:rPr>
        <w:t>2</w:t>
      </w:r>
      <w:r w:rsidRPr="00266C50">
        <w:rPr>
          <w:sz w:val="22"/>
        </w:rPr>
        <w:t xml:space="preserve">: </w:t>
      </w:r>
      <w:r w:rsidRPr="00266C50">
        <w:rPr>
          <w:rFonts w:eastAsia="Times New Roman"/>
          <w:sz w:val="22"/>
        </w:rPr>
        <w:t>ZnCl</w:t>
      </w:r>
      <w:r w:rsidRPr="00B14AB3">
        <w:rPr>
          <w:rFonts w:eastAsia="Times New Roman"/>
          <w:sz w:val="22"/>
          <w:vertAlign w:val="subscript"/>
        </w:rPr>
        <w:t>2</w:t>
      </w:r>
      <w:r w:rsidR="00E84DB9">
        <w:rPr>
          <w:rFonts w:eastAsia="Times New Roman"/>
          <w:sz w:val="22"/>
        </w:rPr>
        <w:t xml:space="preserve"> and pyrrolidine-mediated</w:t>
      </w:r>
      <w:r w:rsidRPr="00266C50">
        <w:rPr>
          <w:rFonts w:eastAsia="Times New Roman"/>
          <w:sz w:val="22"/>
        </w:rPr>
        <w:t>-etherification and an alkyl-B(OH)2-mediated amidation</w:t>
      </w:r>
    </w:p>
    <w:p w14:paraId="60B09D4F" w14:textId="77777777" w:rsidR="005948A4" w:rsidRDefault="005948A4" w:rsidP="00F82E38">
      <w:pPr>
        <w:spacing w:line="360" w:lineRule="auto"/>
        <w:rPr>
          <w:rFonts w:eastAsia="Times New Roman"/>
          <w:szCs w:val="24"/>
        </w:rPr>
      </w:pPr>
    </w:p>
    <w:p w14:paraId="60B09D50" w14:textId="77777777" w:rsidR="00F82E38" w:rsidRDefault="00F82E38" w:rsidP="00F82E38">
      <w:pPr>
        <w:spacing w:line="360" w:lineRule="auto"/>
        <w:rPr>
          <w:sz w:val="16"/>
        </w:rPr>
      </w:pPr>
      <w:r w:rsidRPr="006F0950">
        <w:rPr>
          <w:rFonts w:eastAsia="Times New Roman"/>
          <w:szCs w:val="24"/>
        </w:rPr>
        <w:t xml:space="preserve">Recently another method has been developed with Ammonium </w:t>
      </w:r>
      <w:r w:rsidR="005948A4">
        <w:rPr>
          <w:rFonts w:eastAsia="Times New Roman"/>
          <w:szCs w:val="24"/>
        </w:rPr>
        <w:t>persulfate-dimethyl sulfoxide (APS-</w:t>
      </w:r>
      <w:r w:rsidRPr="006F0950">
        <w:rPr>
          <w:rFonts w:eastAsia="Times New Roman"/>
          <w:szCs w:val="24"/>
        </w:rPr>
        <w:t>DMSO), a new dehydrating agent for a simple one-pot procedure that produces high yields of various cyclic imides from primary amines and cyclic anhydrides which are widely available</w:t>
      </w:r>
      <w:r w:rsidR="00FF3FD7">
        <w:rPr>
          <w:rFonts w:eastAsia="Times New Roman"/>
          <w:szCs w:val="24"/>
        </w:rPr>
        <w:fldChar w:fldCharType="begin" w:fldLock="1"/>
      </w:r>
      <w:r w:rsidR="00A318B3">
        <w:rPr>
          <w:rFonts w:eastAsia="Times New Roman"/>
          <w:szCs w:val="24"/>
        </w:rPr>
        <w:instrText>ADDIN CSL_CITATION {"citationItems":[{"id":"ITEM-1","itemData":{"DOI":"10.3762/bjoc.11.113","ISSN":"18605397","abstract":"Ammonium persulfate-dimethyl sulfoxide (APS-DMSO) has been developed as an efficient and new dehydrating reagent for a convenient one-pot process for the synthesis of miscellaneous cyclic imides in high yields starting from readily available primary amines and cyclic anhydrides. A plausible radical mechanism involving DMSO has been proposed. The application of this facile one-pot imide forming process has been demonstrated for a practical synthesis of vernakalant.","author":[{"dropping-particle":"","family":"Garad","given":"Dnyaneshwar N.","non-dropping-particle":"","parse-names":false,"suffix":""},{"dropping-particle":"","family":"Tanpure","given":"Subhash D.","non-dropping-particle":"","parse-names":false,"suffix":""},{"dropping-particle":"","family":"Mhaske","given":"Santosh B.","non-dropping-particle":"","parse-names":false,"suffix":""}],"container-title":"Beilstein Journal of Organic Chemistry","id":"ITEM-1","issued":{"date-parts":[["2015"]]},"page":"1008-1016","title":"Radical-mediated dehydrative preparation of cyclic imides using (NH4)2S2O8-DMSO: Application to the synthesis of vernakalant","type":"article-journal","volume":"11"},"uris":["http://www.mendeley.com/documents/?uuid=6ca4b5bb-075f-4cb2-bb1d-9e67438191f2"]}],"mendeley":{"formattedCitation":"(4)","plainTextFormattedCitation":"(4)","previouslyFormattedCitation":"(4)"},"properties":{"noteIndex":0},"schema":"https://github.com/citation-style-language/schema/raw/master/csl-citation.json"}</w:instrText>
      </w:r>
      <w:r w:rsidR="00FF3FD7">
        <w:rPr>
          <w:rFonts w:eastAsia="Times New Roman"/>
          <w:szCs w:val="24"/>
        </w:rPr>
        <w:fldChar w:fldCharType="separate"/>
      </w:r>
      <w:r w:rsidR="00350341" w:rsidRPr="00350341">
        <w:rPr>
          <w:rFonts w:eastAsia="Times New Roman"/>
          <w:noProof/>
          <w:szCs w:val="24"/>
        </w:rPr>
        <w:t>(4)</w:t>
      </w:r>
      <w:r w:rsidR="00FF3FD7">
        <w:rPr>
          <w:rFonts w:eastAsia="Times New Roman"/>
          <w:szCs w:val="24"/>
        </w:rPr>
        <w:fldChar w:fldCharType="end"/>
      </w:r>
      <w:r w:rsidRPr="006F0950">
        <w:rPr>
          <w:rFonts w:eastAsia="Times New Roman"/>
          <w:szCs w:val="24"/>
        </w:rPr>
        <w:t>.</w:t>
      </w:r>
      <w:r w:rsidRPr="00A6389B">
        <w:rPr>
          <w:rFonts w:eastAsia="Times New Roman"/>
          <w:sz w:val="18"/>
          <w:szCs w:val="24"/>
        </w:rPr>
        <w:t>[</w:t>
      </w:r>
      <w:r w:rsidR="006A4F18">
        <w:rPr>
          <w:sz w:val="16"/>
        </w:rPr>
        <w:t>Fig:3</w:t>
      </w:r>
      <w:r>
        <w:rPr>
          <w:sz w:val="16"/>
        </w:rPr>
        <w:t>]</w:t>
      </w:r>
    </w:p>
    <w:p w14:paraId="60B09D51" w14:textId="77777777" w:rsidR="00486240" w:rsidRDefault="00486240" w:rsidP="00F82E38">
      <w:pPr>
        <w:spacing w:line="360" w:lineRule="auto"/>
        <w:rPr>
          <w:sz w:val="16"/>
        </w:rPr>
      </w:pPr>
    </w:p>
    <w:p w14:paraId="60B09D52" w14:textId="77777777" w:rsidR="00D02987" w:rsidRDefault="00D02987" w:rsidP="00F82E38">
      <w:pPr>
        <w:spacing w:line="360" w:lineRule="auto"/>
        <w:rPr>
          <w:sz w:val="16"/>
        </w:rPr>
      </w:pPr>
    </w:p>
    <w:p w14:paraId="60B09D53" w14:textId="77777777" w:rsidR="00D02987" w:rsidRDefault="00D02987" w:rsidP="00F82E38">
      <w:pPr>
        <w:spacing w:line="360" w:lineRule="auto"/>
        <w:rPr>
          <w:sz w:val="16"/>
        </w:rPr>
      </w:pPr>
    </w:p>
    <w:p w14:paraId="60B09D54" w14:textId="77777777" w:rsidR="001656FB" w:rsidRDefault="001656FB" w:rsidP="001656FB">
      <w:pPr>
        <w:spacing w:line="360" w:lineRule="auto"/>
        <w:rPr>
          <w:sz w:val="22"/>
        </w:rPr>
      </w:pPr>
    </w:p>
    <w:p w14:paraId="60B09D55" w14:textId="77777777" w:rsidR="001656FB" w:rsidRDefault="00486240" w:rsidP="001656FB">
      <w:pPr>
        <w:spacing w:line="360" w:lineRule="auto"/>
        <w:rPr>
          <w:sz w:val="22"/>
        </w:rPr>
      </w:pPr>
      <w:r>
        <w:rPr>
          <w:rFonts w:eastAsia="Times New Roman"/>
          <w:noProof/>
          <w:szCs w:val="24"/>
        </w:rPr>
        <w:lastRenderedPageBreak/>
        <w:drawing>
          <wp:inline distT="0" distB="0" distL="0" distR="0" wp14:anchorId="60B09E28" wp14:editId="60B09E29">
            <wp:extent cx="4695825" cy="29718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5825" cy="2971800"/>
                    </a:xfrm>
                    <a:prstGeom prst="rect">
                      <a:avLst/>
                    </a:prstGeom>
                    <a:noFill/>
                    <a:ln>
                      <a:noFill/>
                    </a:ln>
                  </pic:spPr>
                </pic:pic>
              </a:graphicData>
            </a:graphic>
          </wp:inline>
        </w:drawing>
      </w:r>
    </w:p>
    <w:p w14:paraId="60B09D56" w14:textId="77777777" w:rsidR="004806F3" w:rsidRPr="001656FB" w:rsidRDefault="00486240" w:rsidP="001656FB">
      <w:pPr>
        <w:spacing w:line="360" w:lineRule="auto"/>
        <w:rPr>
          <w:rFonts w:eastAsia="Times New Roman"/>
          <w:szCs w:val="24"/>
        </w:rPr>
      </w:pPr>
      <w:r w:rsidRPr="00F30AF9">
        <w:rPr>
          <w:sz w:val="22"/>
        </w:rPr>
        <w:t>Fig</w:t>
      </w:r>
      <w:r>
        <w:rPr>
          <w:sz w:val="22"/>
        </w:rPr>
        <w:t xml:space="preserve"> 3</w:t>
      </w:r>
      <w:r w:rsidR="008906BB">
        <w:rPr>
          <w:sz w:val="22"/>
        </w:rPr>
        <w:t>: Synthesis of V</w:t>
      </w:r>
      <w:r w:rsidRPr="00F30AF9">
        <w:rPr>
          <w:sz w:val="22"/>
        </w:rPr>
        <w:t xml:space="preserve">ernakalant with the help of </w:t>
      </w:r>
      <w:r w:rsidRPr="00F30AF9">
        <w:rPr>
          <w:rFonts w:eastAsia="Times New Roman"/>
          <w:sz w:val="22"/>
        </w:rPr>
        <w:t>Ammonium persulfate–dimethyl sulfoxide</w:t>
      </w:r>
    </w:p>
    <w:p w14:paraId="60B09D57" w14:textId="77777777" w:rsidR="00F82E38" w:rsidRPr="00B4632C" w:rsidRDefault="00F82E38" w:rsidP="00F82E38">
      <w:pPr>
        <w:spacing w:line="360" w:lineRule="auto"/>
        <w:rPr>
          <w:rFonts w:eastAsia="Times New Roman"/>
          <w:b/>
          <w:i/>
          <w:iCs/>
          <w:szCs w:val="24"/>
        </w:rPr>
      </w:pPr>
      <w:r w:rsidRPr="00B4632C">
        <w:rPr>
          <w:rFonts w:eastAsia="Times New Roman"/>
          <w:b/>
          <w:i/>
          <w:iCs/>
          <w:szCs w:val="24"/>
        </w:rPr>
        <w:t xml:space="preserve">The Chemistry Behind Vernakalant's High-Affinity </w:t>
      </w:r>
      <w:r w:rsidR="00696CF0" w:rsidRPr="00B4632C">
        <w:rPr>
          <w:rFonts w:eastAsia="Times New Roman"/>
          <w:b/>
          <w:i/>
          <w:iCs/>
          <w:szCs w:val="24"/>
        </w:rPr>
        <w:t>Association</w:t>
      </w:r>
    </w:p>
    <w:p w14:paraId="60B09D58" w14:textId="77777777" w:rsidR="00E00C99" w:rsidRPr="001C2989" w:rsidRDefault="00F82E38" w:rsidP="003618E7">
      <w:pPr>
        <w:spacing w:line="360" w:lineRule="auto"/>
        <w:rPr>
          <w:rFonts w:eastAsia="Times New Roman"/>
          <w:szCs w:val="24"/>
        </w:rPr>
      </w:pPr>
      <w:r>
        <w:rPr>
          <w:rFonts w:eastAsia="Times New Roman"/>
          <w:szCs w:val="24"/>
        </w:rPr>
        <w:t xml:space="preserve">A recent study of </w:t>
      </w:r>
      <w:r w:rsidRPr="00B92247">
        <w:rPr>
          <w:rFonts w:eastAsia="Times New Roman"/>
          <w:szCs w:val="24"/>
        </w:rPr>
        <w:t>Vernakalant</w:t>
      </w:r>
      <w:r>
        <w:rPr>
          <w:rFonts w:eastAsia="Times New Roman"/>
          <w:szCs w:val="24"/>
        </w:rPr>
        <w:t>'</w:t>
      </w:r>
      <w:r w:rsidRPr="00B92247">
        <w:rPr>
          <w:rFonts w:eastAsia="Times New Roman"/>
          <w:szCs w:val="24"/>
        </w:rPr>
        <w:t xml:space="preserve">s molecular aspects of interaction with the Kv1.5 channel's inner pore </w:t>
      </w:r>
      <w:r>
        <w:rPr>
          <w:rFonts w:eastAsia="Times New Roman"/>
          <w:szCs w:val="24"/>
        </w:rPr>
        <w:t>is</w:t>
      </w:r>
      <w:r w:rsidRPr="00B92247">
        <w:rPr>
          <w:rFonts w:eastAsia="Times New Roman"/>
          <w:szCs w:val="24"/>
        </w:rPr>
        <w:t xml:space="preserve"> compared to the interactions of the category IC compound flecainide</w:t>
      </w:r>
      <w:r>
        <w:rPr>
          <w:rFonts w:eastAsia="Times New Roman"/>
          <w:szCs w:val="24"/>
        </w:rPr>
        <w:t xml:space="preserve">, which shows that </w:t>
      </w:r>
      <w:r w:rsidRPr="0031505E">
        <w:rPr>
          <w:rFonts w:eastAsia="Times New Roman"/>
          <w:szCs w:val="24"/>
        </w:rPr>
        <w:t>Vernakalant</w:t>
      </w:r>
      <w:r>
        <w:rPr>
          <w:rFonts w:eastAsia="Times New Roman"/>
          <w:szCs w:val="24"/>
        </w:rPr>
        <w:t xml:space="preserve"> effectively</w:t>
      </w:r>
      <w:r w:rsidRPr="0031505E">
        <w:rPr>
          <w:rFonts w:eastAsia="Times New Roman"/>
          <w:szCs w:val="24"/>
        </w:rPr>
        <w:t xml:space="preserve"> inhibits channels that have been triggered and leave the interior vestibule as the </w:t>
      </w:r>
      <w:r>
        <w:rPr>
          <w:rFonts w:eastAsia="Times New Roman"/>
          <w:szCs w:val="24"/>
        </w:rPr>
        <w:t>track</w:t>
      </w:r>
      <w:r w:rsidRPr="0031505E">
        <w:rPr>
          <w:rFonts w:eastAsia="Times New Roman"/>
          <w:szCs w:val="24"/>
        </w:rPr>
        <w:t xml:space="preserve"> closes</w:t>
      </w:r>
      <w:r w:rsidR="00A318B3">
        <w:rPr>
          <w:rFonts w:eastAsia="Times New Roman"/>
          <w:szCs w:val="24"/>
        </w:rPr>
        <w:t xml:space="preserve">. </w:t>
      </w:r>
      <w:r>
        <w:rPr>
          <w:rFonts w:eastAsia="Times New Roman"/>
          <w:szCs w:val="24"/>
        </w:rPr>
        <w:t xml:space="preserve">The molecular docking study of </w:t>
      </w:r>
      <w:r w:rsidRPr="00C959E4">
        <w:rPr>
          <w:rFonts w:eastAsia="Times New Roman"/>
          <w:szCs w:val="24"/>
        </w:rPr>
        <w:t>Vernakalant binding mechanisms to the open</w:t>
      </w:r>
      <w:r w:rsidR="00BF7BD0">
        <w:rPr>
          <w:rFonts w:eastAsia="Times New Roman"/>
          <w:szCs w:val="24"/>
        </w:rPr>
        <w:t xml:space="preserve"> </w:t>
      </w:r>
      <w:r w:rsidRPr="00C959E4">
        <w:rPr>
          <w:rFonts w:eastAsia="Times New Roman"/>
          <w:szCs w:val="24"/>
        </w:rPr>
        <w:t xml:space="preserve">state of the Kv1.5 channel structure could be explored through </w:t>
      </w:r>
      <w:r w:rsidR="008F3E0F">
        <w:rPr>
          <w:rFonts w:eastAsia="Times New Roman"/>
          <w:szCs w:val="24"/>
        </w:rPr>
        <w:t>mode</w:t>
      </w:r>
      <w:r w:rsidR="00313246">
        <w:rPr>
          <w:rFonts w:eastAsia="Times New Roman"/>
          <w:szCs w:val="24"/>
        </w:rPr>
        <w:t>l</w:t>
      </w:r>
      <w:r w:rsidR="008F3E0F">
        <w:rPr>
          <w:rFonts w:eastAsia="Times New Roman"/>
          <w:szCs w:val="24"/>
        </w:rPr>
        <w:t xml:space="preserve">ling </w:t>
      </w:r>
      <w:proofErr w:type="spellStart"/>
      <w:r w:rsidR="00696CF0">
        <w:rPr>
          <w:rFonts w:eastAsia="Times New Roman"/>
          <w:szCs w:val="24"/>
        </w:rPr>
        <w:t>utilising</w:t>
      </w:r>
      <w:proofErr w:type="spellEnd"/>
      <w:r w:rsidRPr="00C959E4">
        <w:rPr>
          <w:rFonts w:eastAsia="Times New Roman"/>
          <w:szCs w:val="24"/>
        </w:rPr>
        <w:t xml:space="preserve"> AutoDock4</w:t>
      </w:r>
      <w:r w:rsidR="00607488">
        <w:rPr>
          <w:rFonts w:eastAsia="Times New Roman"/>
          <w:szCs w:val="24"/>
        </w:rPr>
        <w:t xml:space="preserve">. </w:t>
      </w:r>
      <w:r w:rsidR="00696CF0" w:rsidRPr="00696CF0">
        <w:rPr>
          <w:rFonts w:eastAsia="Times New Roman"/>
          <w:szCs w:val="24"/>
        </w:rPr>
        <w:t xml:space="preserve">The most convenient conformation </w:t>
      </w:r>
      <w:r w:rsidR="00313246">
        <w:rPr>
          <w:rFonts w:eastAsia="Times New Roman"/>
          <w:szCs w:val="24"/>
        </w:rPr>
        <w:t>had</w:t>
      </w:r>
      <w:r w:rsidR="000A10AF">
        <w:rPr>
          <w:rFonts w:eastAsia="Times New Roman"/>
          <w:szCs w:val="24"/>
        </w:rPr>
        <w:t xml:space="preserve"> </w:t>
      </w:r>
      <w:r w:rsidR="00014AF2">
        <w:rPr>
          <w:rFonts w:eastAsia="Times New Roman"/>
          <w:szCs w:val="24"/>
        </w:rPr>
        <w:t>free energy of binding (</w:t>
      </w:r>
      <w:r w:rsidRPr="00C959E4">
        <w:rPr>
          <w:rFonts w:eastAsia="Times New Roman"/>
          <w:szCs w:val="24"/>
        </w:rPr>
        <w:t>FEB</w:t>
      </w:r>
      <w:r w:rsidR="00014AF2">
        <w:rPr>
          <w:rFonts w:eastAsia="Times New Roman"/>
          <w:szCs w:val="24"/>
        </w:rPr>
        <w:t>)</w:t>
      </w:r>
      <w:r w:rsidRPr="00C959E4">
        <w:rPr>
          <w:rFonts w:eastAsia="Times New Roman"/>
          <w:szCs w:val="24"/>
        </w:rPr>
        <w:t xml:space="preserve"> of 7.12 kcal/mol and an estimated Ki of 6.08 mM (</w:t>
      </w:r>
      <w:r w:rsidR="005D6757">
        <w:rPr>
          <w:rFonts w:eastAsia="Times New Roman"/>
          <w:szCs w:val="24"/>
        </w:rPr>
        <w:t xml:space="preserve">the </w:t>
      </w:r>
      <w:r w:rsidRPr="00C959E4">
        <w:rPr>
          <w:rFonts w:eastAsia="Times New Roman"/>
          <w:szCs w:val="24"/>
        </w:rPr>
        <w:t>actual IC</w:t>
      </w:r>
      <w:r w:rsidRPr="00474DB2">
        <w:rPr>
          <w:rFonts w:eastAsia="Times New Roman"/>
          <w:szCs w:val="24"/>
          <w:vertAlign w:val="subscript"/>
        </w:rPr>
        <w:t>50</w:t>
      </w:r>
      <w:r w:rsidRPr="00C959E4">
        <w:rPr>
          <w:rFonts w:eastAsia="Times New Roman"/>
          <w:szCs w:val="24"/>
        </w:rPr>
        <w:t xml:space="preserve"> for </w:t>
      </w:r>
      <w:r>
        <w:rPr>
          <w:rFonts w:eastAsia="Times New Roman"/>
          <w:szCs w:val="24"/>
        </w:rPr>
        <w:t>V</w:t>
      </w:r>
      <w:r w:rsidRPr="00C959E4">
        <w:rPr>
          <w:rFonts w:eastAsia="Times New Roman"/>
          <w:szCs w:val="24"/>
        </w:rPr>
        <w:t>ernakalant is 13.8 mM)</w:t>
      </w:r>
      <w:r w:rsidR="00607488">
        <w:rPr>
          <w:rFonts w:eastAsia="Times New Roman"/>
          <w:szCs w:val="24"/>
        </w:rPr>
        <w:t>. T</w:t>
      </w:r>
      <w:r w:rsidRPr="000E3A25">
        <w:rPr>
          <w:rFonts w:eastAsia="Times New Roman"/>
          <w:szCs w:val="24"/>
        </w:rPr>
        <w:t xml:space="preserve">his conformation appears specifically designed to restrict the channel pore as it </w:t>
      </w:r>
      <w:r w:rsidR="006F5FD5">
        <w:rPr>
          <w:rFonts w:eastAsia="Times New Roman"/>
          <w:szCs w:val="24"/>
        </w:rPr>
        <w:t>interacts</w:t>
      </w:r>
      <w:r w:rsidRPr="000E3A25">
        <w:rPr>
          <w:rFonts w:eastAsia="Times New Roman"/>
          <w:szCs w:val="24"/>
        </w:rPr>
        <w:t xml:space="preserve"> with all four T480 residues</w:t>
      </w:r>
      <w:r w:rsidR="00B5128A">
        <w:rPr>
          <w:rFonts w:eastAsia="Times New Roman"/>
          <w:szCs w:val="24"/>
        </w:rPr>
        <w:t xml:space="preserve"> </w:t>
      </w:r>
      <w:r w:rsidR="00FF3FD7">
        <w:rPr>
          <w:rFonts w:eastAsia="Times New Roman"/>
          <w:szCs w:val="24"/>
        </w:rPr>
        <w:fldChar w:fldCharType="begin" w:fldLock="1"/>
      </w:r>
      <w:r w:rsidR="00D64C08">
        <w:rPr>
          <w:rFonts w:eastAsia="Times New Roman"/>
          <w:szCs w:val="24"/>
        </w:rPr>
        <w:instrText>ADDIN CSL_CITATION {"citationItems":[{"id":"ITEM-1","itemData":{"DOI":"10.1124/mol.107.039388","ISSN":"0026895X","PMID":"17872968","abstract":"Vernakalant (RSD1235) is an investigational drug recently shown to convert atrial fibrillation rapidly and safely in patients (J Am Coll Cardiol 44:2355-2361, 2004). Here, the molecular mechanisms of interaction of vernakalant with the inner pore of the Kv1.5 channel are compared with those of the class IC agent flecainide. Initial experiments showed that vernakalant blocks activated channels and vacates the inner vestibule as the channel closes, and thus mutations were made, targeting residues at the base of the selectivity filter and in S6, by drawing on studies of other Kv1.5-selective blocking agents. Block by vernakalant or flecainide of Kv1.5 wild type and mutants was assessed by whole-cell patch-clamp experiments in transiently transfected human embryonic kidney 293 cells. The mutational scan identified several highly conserved amino acids, Thr479, Thr480, Ile502, Val505, and Val508, as important residues for affecting block by both compounds. In general, mutations in S6 increased the IC50 for block by vernakalant; I502A caused an extremely local 25-fold decrease in potency. Specific changes in the voltage-dependence of block with I502A supported the crucial role of this position. A homology model of the pore region of Kv1.5 predicted that, of these residues, only Thr479, Thr480, Val505, and Val508 are potentially accessible for direct interaction, and that mutation at additional sites studied may therefore affect block through allosteric mechanisms. For some of the mutations, the direction of changes in IC50 were opposite for vernakalant and flecainide, highlighting differences in the forces that drive drug-channel interactions. Copyright © 2007 The American Society for Pharmacology and Experimental Therapeutics.","author":[{"dropping-particle":"","family":"Eldstrom","given":"Jodene","non-dropping-particle":"","parse-names":false,"suffix":""},{"dropping-particle":"","family":"Wang","given":"Zhuren","non-dropping-particle":"","parse-names":false,"suffix":""},{"dropping-particle":"","family":"Xu","given":"Hongjian","non-dropping-particle":"","parse-names":false,"suffix":""},{"dropping-particle":"","family":"Pourrier","given":"Marc","non-dropping-particle":"","parse-names":false,"suffix":""},{"dropping-particle":"","family":"Ezrin","given":"Alan","non-dropping-particle":"","parse-names":false,"suffix":""},{"dropping-particle":"","family":"Gibson","given":"Ken","non-dropping-particle":"","parse-names":false,"suffix":""},{"dropping-particle":"","family":"Fedida","given":"David","non-dropping-particle":"","parse-names":false,"suffix":""}],"container-title":"Molecular Pharmacology","id":"ITEM-1","issue":"6","issued":{"date-parts":[["2007"]]},"page":"1522-1534","title":"The molecular basis of high-affinity binding of the antiarrhythmic compound vernakalant (RSD1235) to Kv1.5 channels","type":"article-journal","volume":"72"},"uris":["http://www.mendeley.com/documents/?uuid=8f374d0e-6451-4bfb-84f0-7c87a76dac88"]}],"mendeley":{"formattedCitation":"(2)","plainTextFormattedCitation":"(2)","previouslyFormattedCitation":"(2)"},"properties":{"noteIndex":0},"schema":"https://github.com/citation-style-language/schema/raw/master/csl-citation.json"}</w:instrText>
      </w:r>
      <w:r w:rsidR="00FF3FD7">
        <w:rPr>
          <w:rFonts w:eastAsia="Times New Roman"/>
          <w:szCs w:val="24"/>
        </w:rPr>
        <w:fldChar w:fldCharType="separate"/>
      </w:r>
      <w:r w:rsidR="00A318B3" w:rsidRPr="00A318B3">
        <w:rPr>
          <w:rFonts w:eastAsia="Times New Roman"/>
          <w:noProof/>
          <w:szCs w:val="24"/>
        </w:rPr>
        <w:t>(2)</w:t>
      </w:r>
      <w:r w:rsidR="00FF3FD7">
        <w:rPr>
          <w:rFonts w:eastAsia="Times New Roman"/>
          <w:szCs w:val="24"/>
        </w:rPr>
        <w:fldChar w:fldCharType="end"/>
      </w:r>
      <w:r w:rsidR="002A0337">
        <w:rPr>
          <w:rFonts w:eastAsia="Times New Roman"/>
          <w:szCs w:val="24"/>
        </w:rPr>
        <w:t>.</w:t>
      </w:r>
    </w:p>
    <w:p w14:paraId="60B09D59" w14:textId="77777777" w:rsidR="004F475A" w:rsidRPr="00B4632C" w:rsidRDefault="00476A69" w:rsidP="004F475A">
      <w:pPr>
        <w:spacing w:line="360" w:lineRule="auto"/>
        <w:rPr>
          <w:b/>
          <w:i/>
          <w:iCs/>
          <w:szCs w:val="24"/>
          <w:vertAlign w:val="subscript"/>
        </w:rPr>
      </w:pPr>
      <w:r w:rsidRPr="00B4632C">
        <w:rPr>
          <w:b/>
          <w:i/>
          <w:iCs/>
          <w:szCs w:val="24"/>
        </w:rPr>
        <w:t>Mode of action</w:t>
      </w:r>
    </w:p>
    <w:p w14:paraId="60B09D5A" w14:textId="6099F463" w:rsidR="00EE0222" w:rsidRPr="00CA5115" w:rsidRDefault="0090188D" w:rsidP="004F475A">
      <w:pPr>
        <w:spacing w:line="360" w:lineRule="auto"/>
        <w:rPr>
          <w:color w:val="222222"/>
        </w:rPr>
      </w:pPr>
      <w:r>
        <w:rPr>
          <w:color w:val="222222"/>
        </w:rPr>
        <w:t>Vernakalant meekly</w:t>
      </w:r>
      <w:r w:rsidR="00A90711">
        <w:rPr>
          <w:color w:val="222222"/>
        </w:rPr>
        <w:t xml:space="preserve"> </w:t>
      </w:r>
      <w:r>
        <w:rPr>
          <w:color w:val="222222"/>
        </w:rPr>
        <w:t>hinders</w:t>
      </w:r>
      <w:r w:rsidR="00CC483F" w:rsidRPr="0093796E">
        <w:rPr>
          <w:color w:val="222222"/>
        </w:rPr>
        <w:t xml:space="preserve"> I</w:t>
      </w:r>
      <w:r w:rsidR="00CC483F" w:rsidRPr="00F06FE4">
        <w:rPr>
          <w:color w:val="222222"/>
          <w:vertAlign w:val="subscript"/>
        </w:rPr>
        <w:t>to</w:t>
      </w:r>
      <w:r w:rsidR="00CC483F" w:rsidRPr="0093796E">
        <w:rPr>
          <w:color w:val="222222"/>
        </w:rPr>
        <w:t xml:space="preserve">, </w:t>
      </w:r>
      <w:proofErr w:type="spellStart"/>
      <w:r w:rsidR="00CC483F" w:rsidRPr="0093796E">
        <w:rPr>
          <w:color w:val="222222"/>
        </w:rPr>
        <w:t>I</w:t>
      </w:r>
      <w:r w:rsidR="00CC483F" w:rsidRPr="00F06FE4">
        <w:rPr>
          <w:color w:val="222222"/>
          <w:vertAlign w:val="subscript"/>
        </w:rPr>
        <w:t>Kr</w:t>
      </w:r>
      <w:proofErr w:type="spellEnd"/>
      <w:r w:rsidR="00CC483F" w:rsidRPr="0093796E">
        <w:rPr>
          <w:color w:val="222222"/>
        </w:rPr>
        <w:t>,</w:t>
      </w:r>
      <w:r w:rsidR="00A965F1">
        <w:rPr>
          <w:color w:val="222222"/>
        </w:rPr>
        <w:t xml:space="preserve"> </w:t>
      </w:r>
      <w:r w:rsidR="008B5D17" w:rsidRPr="0093796E">
        <w:rPr>
          <w:color w:val="222222"/>
        </w:rPr>
        <w:t>I</w:t>
      </w:r>
      <w:r w:rsidR="008B5D17" w:rsidRPr="00F06FE4">
        <w:rPr>
          <w:color w:val="222222"/>
          <w:vertAlign w:val="subscript"/>
        </w:rPr>
        <w:t>K.ATP</w:t>
      </w:r>
      <w:r w:rsidR="00CC483F" w:rsidRPr="0093796E">
        <w:rPr>
          <w:color w:val="222222"/>
        </w:rPr>
        <w:t xml:space="preserve"> and late </w:t>
      </w:r>
      <w:proofErr w:type="spellStart"/>
      <w:r w:rsidR="00CC483F" w:rsidRPr="0093796E">
        <w:rPr>
          <w:color w:val="222222"/>
        </w:rPr>
        <w:t>I</w:t>
      </w:r>
      <w:r w:rsidR="00CC483F" w:rsidRPr="00F06FE4">
        <w:rPr>
          <w:color w:val="222222"/>
          <w:vertAlign w:val="subscript"/>
        </w:rPr>
        <w:t>Na</w:t>
      </w:r>
      <w:proofErr w:type="spellEnd"/>
      <w:r w:rsidR="00CC483F" w:rsidRPr="0093796E">
        <w:rPr>
          <w:color w:val="222222"/>
        </w:rPr>
        <w:t xml:space="preserve"> currents are </w:t>
      </w:r>
      <w:r w:rsidR="00D54BCE">
        <w:rPr>
          <w:color w:val="222222"/>
        </w:rPr>
        <w:t>found</w:t>
      </w:r>
      <w:r w:rsidR="00CC483F" w:rsidRPr="0093796E">
        <w:rPr>
          <w:color w:val="222222"/>
        </w:rPr>
        <w:t xml:space="preserve"> in the </w:t>
      </w:r>
      <w:r w:rsidR="00D54BCE">
        <w:rPr>
          <w:color w:val="222222"/>
        </w:rPr>
        <w:t>heart’s lower ch</w:t>
      </w:r>
      <w:r w:rsidR="00541A02">
        <w:rPr>
          <w:color w:val="222222"/>
        </w:rPr>
        <w:t>am</w:t>
      </w:r>
      <w:r w:rsidR="00D54BCE">
        <w:rPr>
          <w:color w:val="222222"/>
        </w:rPr>
        <w:t>bers</w:t>
      </w:r>
      <w:r w:rsidR="00CC483F" w:rsidRPr="0093796E">
        <w:rPr>
          <w:color w:val="222222"/>
        </w:rPr>
        <w:t xml:space="preserve">, </w:t>
      </w:r>
      <w:proofErr w:type="spellStart"/>
      <w:r w:rsidR="0009670A">
        <w:rPr>
          <w:color w:val="222222"/>
        </w:rPr>
        <w:t>characterising</w:t>
      </w:r>
      <w:proofErr w:type="spellEnd"/>
      <w:r w:rsidR="0009670A">
        <w:rPr>
          <w:color w:val="222222"/>
        </w:rPr>
        <w:t xml:space="preserve"> them</w:t>
      </w:r>
      <w:r w:rsidR="00CC483F" w:rsidRPr="0093796E">
        <w:rPr>
          <w:color w:val="222222"/>
        </w:rPr>
        <w:t xml:space="preserve"> as </w:t>
      </w:r>
      <w:r w:rsidR="00052720">
        <w:rPr>
          <w:color w:val="222222"/>
        </w:rPr>
        <w:t>"</w:t>
      </w:r>
      <w:r w:rsidR="00CC483F" w:rsidRPr="0093796E">
        <w:rPr>
          <w:color w:val="222222"/>
        </w:rPr>
        <w:t>Atrial selective.</w:t>
      </w:r>
      <w:r w:rsidR="00052720">
        <w:rPr>
          <w:color w:val="222222"/>
        </w:rPr>
        <w:t>"</w:t>
      </w:r>
      <w:r w:rsidR="00F2759B">
        <w:rPr>
          <w:color w:val="222222"/>
        </w:rPr>
        <w:t xml:space="preserve"> It shows dominant</w:t>
      </w:r>
      <w:r w:rsidR="00CC483F" w:rsidRPr="0093796E">
        <w:rPr>
          <w:color w:val="222222"/>
        </w:rPr>
        <w:t xml:space="preserve"> sensitivity </w:t>
      </w:r>
      <w:r w:rsidR="00F2759B">
        <w:rPr>
          <w:color w:val="222222"/>
        </w:rPr>
        <w:t>towards</w:t>
      </w:r>
      <w:r w:rsidR="00BF0268">
        <w:rPr>
          <w:color w:val="222222"/>
        </w:rPr>
        <w:t xml:space="preserve"> </w:t>
      </w:r>
      <w:proofErr w:type="spellStart"/>
      <w:r w:rsidR="00CC483F" w:rsidRPr="0093796E">
        <w:rPr>
          <w:color w:val="222222"/>
        </w:rPr>
        <w:t>I</w:t>
      </w:r>
      <w:r w:rsidR="00CC483F" w:rsidRPr="00106C25">
        <w:rPr>
          <w:color w:val="222222"/>
          <w:vertAlign w:val="subscript"/>
        </w:rPr>
        <w:t>Kur</w:t>
      </w:r>
      <w:proofErr w:type="spellEnd"/>
      <w:r w:rsidR="00BF0268">
        <w:rPr>
          <w:color w:val="222222"/>
          <w:vertAlign w:val="subscript"/>
        </w:rPr>
        <w:t xml:space="preserve"> </w:t>
      </w:r>
      <w:r w:rsidR="00F2759B" w:rsidRPr="00F2759B">
        <w:rPr>
          <w:color w:val="222222"/>
        </w:rPr>
        <w:t xml:space="preserve">(atria-specific </w:t>
      </w:r>
      <w:r w:rsidR="00F2759B">
        <w:rPr>
          <w:color w:val="222222"/>
        </w:rPr>
        <w:t>channel</w:t>
      </w:r>
      <w:r w:rsidR="00F2759B" w:rsidRPr="00F2759B">
        <w:rPr>
          <w:color w:val="222222"/>
        </w:rPr>
        <w:t>)</w:t>
      </w:r>
      <w:r w:rsidR="00CC483F" w:rsidRPr="0093796E">
        <w:rPr>
          <w:color w:val="222222"/>
        </w:rPr>
        <w:t xml:space="preserve"> over </w:t>
      </w:r>
      <w:r w:rsidR="00F2759B">
        <w:rPr>
          <w:color w:val="222222"/>
        </w:rPr>
        <w:t xml:space="preserve">the </w:t>
      </w:r>
      <w:r w:rsidR="00541A02">
        <w:rPr>
          <w:color w:val="222222"/>
        </w:rPr>
        <w:t>track</w:t>
      </w:r>
      <w:r w:rsidR="00CC483F" w:rsidRPr="0093796E">
        <w:rPr>
          <w:color w:val="222222"/>
        </w:rPr>
        <w:t xml:space="preserve">s </w:t>
      </w:r>
      <w:r w:rsidR="00F2759B">
        <w:rPr>
          <w:color w:val="222222"/>
        </w:rPr>
        <w:t xml:space="preserve">for </w:t>
      </w:r>
      <w:r w:rsidR="00CC483F" w:rsidRPr="0093796E">
        <w:rPr>
          <w:color w:val="222222"/>
        </w:rPr>
        <w:t xml:space="preserve">ventricular </w:t>
      </w:r>
      <w:proofErr w:type="spellStart"/>
      <w:r w:rsidR="00696CF0">
        <w:rPr>
          <w:color w:val="222222"/>
        </w:rPr>
        <w:t>repolarisation</w:t>
      </w:r>
      <w:proofErr w:type="spellEnd"/>
      <w:r w:rsidR="00CC483F" w:rsidRPr="0093796E">
        <w:rPr>
          <w:color w:val="222222"/>
        </w:rPr>
        <w:t xml:space="preserve">, such as </w:t>
      </w:r>
      <w:proofErr w:type="spellStart"/>
      <w:r w:rsidR="00CC483F" w:rsidRPr="0093796E">
        <w:rPr>
          <w:color w:val="222222"/>
        </w:rPr>
        <w:t>I</w:t>
      </w:r>
      <w:r w:rsidR="00CC483F" w:rsidRPr="00222005">
        <w:rPr>
          <w:color w:val="222222"/>
          <w:vertAlign w:val="subscript"/>
        </w:rPr>
        <w:t>Na</w:t>
      </w:r>
      <w:proofErr w:type="spellEnd"/>
      <w:r w:rsidR="00F2759B">
        <w:rPr>
          <w:color w:val="222222"/>
        </w:rPr>
        <w:t xml:space="preserve"> and</w:t>
      </w:r>
      <w:r w:rsidR="00666D33">
        <w:rPr>
          <w:color w:val="222222"/>
        </w:rPr>
        <w:t xml:space="preserve"> </w:t>
      </w:r>
      <w:proofErr w:type="spellStart"/>
      <w:r w:rsidR="00F2759B" w:rsidRPr="0093796E">
        <w:rPr>
          <w:color w:val="222222"/>
        </w:rPr>
        <w:t>I</w:t>
      </w:r>
      <w:r w:rsidR="00F2759B" w:rsidRPr="00F06FE4">
        <w:rPr>
          <w:color w:val="222222"/>
          <w:vertAlign w:val="subscript"/>
        </w:rPr>
        <w:t>Kr</w:t>
      </w:r>
      <w:proofErr w:type="spellEnd"/>
      <w:r w:rsidR="00F2759B">
        <w:rPr>
          <w:color w:val="222222"/>
        </w:rPr>
        <w:t xml:space="preserve">. This channel selectivity </w:t>
      </w:r>
      <w:r w:rsidR="00D17CC0">
        <w:rPr>
          <w:color w:val="222222"/>
        </w:rPr>
        <w:t>is chiefly</w:t>
      </w:r>
      <w:r w:rsidR="003B0C04">
        <w:rPr>
          <w:color w:val="222222"/>
        </w:rPr>
        <w:t xml:space="preserve"> </w:t>
      </w:r>
      <w:r w:rsidR="00F2759B">
        <w:rPr>
          <w:color w:val="222222"/>
        </w:rPr>
        <w:t>accountable</w:t>
      </w:r>
      <w:r w:rsidR="00CC483F" w:rsidRPr="0093796E">
        <w:rPr>
          <w:color w:val="222222"/>
        </w:rPr>
        <w:t xml:space="preserve"> for </w:t>
      </w:r>
      <w:r w:rsidR="00541A02">
        <w:rPr>
          <w:color w:val="222222"/>
        </w:rPr>
        <w:t xml:space="preserve">the </w:t>
      </w:r>
      <w:r w:rsidR="00F2759B">
        <w:rPr>
          <w:color w:val="222222"/>
        </w:rPr>
        <w:t xml:space="preserve">vernakalant’s </w:t>
      </w:r>
      <w:r w:rsidR="00CC483F" w:rsidRPr="0093796E">
        <w:rPr>
          <w:color w:val="222222"/>
        </w:rPr>
        <w:t>safety</w:t>
      </w:r>
      <w:r w:rsidR="005F7042">
        <w:rPr>
          <w:color w:val="222222"/>
        </w:rPr>
        <w:t xml:space="preserve"> </w:t>
      </w:r>
      <w:r w:rsidR="00FF3FD7">
        <w:rPr>
          <w:color w:val="222222"/>
        </w:rPr>
        <w:fldChar w:fldCharType="begin" w:fldLock="1"/>
      </w:r>
      <w:r w:rsidR="004118C8">
        <w:rPr>
          <w:color w:val="222222"/>
        </w:rPr>
        <w:instrText>ADDIN CSL_CITATION {"citationItems":[{"id":"ITEM-1","itemData":{"DOI":"10.4155/cli.11.27","ISSN":"2041-6792","abstract":"Pharmacological cardioversion is still a fundamental and readily available instrument to control symptoms and promptly restore sinus rhythm in atrial fibrillation. A rapidly acting, efficacious and safe agent that targets the fibrillating atria without affecting ventricular refractoriness is highly desirable. Among newer atrial-selective antiarrhythmic agents, vernakalant is in the most advanced phase of investigation and its intravenous formulation has recently been approved in the EU for atrial fibrillation pharmacological cardioversion. The present article reviews vernakalant's pharmacological features and safety and efficacy as emerged from clinical trials performed so far to give a comprehensive vision of available data and to discuss implications for the clinical practice in atrial fibrillation management. © 2011 Future Science Ltd.","author":[{"dropping-particle":"","family":"Marinelli","given":"Alessandro","non-dropping-particle":"","parse-names":false,"suffix":""},{"dropping-particle":"","family":"Ciccarelli","given":"Iacopo","non-dropping-particle":"","parse-names":false,"suffix":""},{"dropping-particle":"","family":"Capucci","given":"Alessandro","non-dropping-particle":"","parse-names":false,"suffix":""}],"container-title":"Clinical Investigation","id":"ITEM-1","issue":"4","issued":{"date-parts":[["2011"]]},"page":"579-588","title":"Vernakalant hydrochloride in the treatment of atrial fibrillation: a review of the latest clinical evidence","type":"article-journal","volume":"1"},"uris":["http://www.mendeley.com/documents/?uuid=5a2506db-c8db-4354-bbc5-7ec13528e6c6"]}],"mendeley":{"formattedCitation":"(6)","plainTextFormattedCitation":"(6)","previouslyFormattedCitation":"(6)"},"properties":{"noteIndex":0},"schema":"https://github.com/citation-style-language/schema/raw/master/csl-citation.json"}</w:instrText>
      </w:r>
      <w:r w:rsidR="00FF3FD7">
        <w:rPr>
          <w:color w:val="222222"/>
        </w:rPr>
        <w:fldChar w:fldCharType="separate"/>
      </w:r>
      <w:r w:rsidR="00D64C08" w:rsidRPr="00D64C08">
        <w:rPr>
          <w:noProof/>
          <w:color w:val="222222"/>
        </w:rPr>
        <w:t>(6)</w:t>
      </w:r>
      <w:r w:rsidR="00FF3FD7">
        <w:rPr>
          <w:color w:val="222222"/>
        </w:rPr>
        <w:fldChar w:fldCharType="end"/>
      </w:r>
      <w:r w:rsidR="00CC483F" w:rsidRPr="0093796E">
        <w:rPr>
          <w:color w:val="222222"/>
        </w:rPr>
        <w:t xml:space="preserve">. Vernakalant </w:t>
      </w:r>
      <w:r w:rsidR="003760B7">
        <w:rPr>
          <w:color w:val="222222"/>
        </w:rPr>
        <w:t>inhibits</w:t>
      </w:r>
      <w:r w:rsidR="00CC483F" w:rsidRPr="0093796E">
        <w:rPr>
          <w:color w:val="222222"/>
        </w:rPr>
        <w:t xml:space="preserve"> sodium channels, and</w:t>
      </w:r>
      <w:r w:rsidR="005F7042">
        <w:rPr>
          <w:color w:val="222222"/>
        </w:rPr>
        <w:t xml:space="preserve"> </w:t>
      </w:r>
      <w:r w:rsidR="00CC483F" w:rsidRPr="0093796E">
        <w:rPr>
          <w:color w:val="222222"/>
        </w:rPr>
        <w:t xml:space="preserve">this </w:t>
      </w:r>
      <w:r w:rsidR="003760B7">
        <w:rPr>
          <w:color w:val="222222"/>
        </w:rPr>
        <w:t>inhibitory activity</w:t>
      </w:r>
      <w:r w:rsidR="00CC483F" w:rsidRPr="0093796E">
        <w:rPr>
          <w:color w:val="222222"/>
        </w:rPr>
        <w:t xml:space="preserve"> varies with </w:t>
      </w:r>
      <w:r w:rsidR="003760B7">
        <w:rPr>
          <w:color w:val="222222"/>
        </w:rPr>
        <w:t xml:space="preserve">the </w:t>
      </w:r>
      <w:r w:rsidR="00CC483F" w:rsidRPr="0093796E">
        <w:rPr>
          <w:color w:val="222222"/>
        </w:rPr>
        <w:t>potential</w:t>
      </w:r>
      <w:r w:rsidR="003760B7">
        <w:rPr>
          <w:color w:val="222222"/>
        </w:rPr>
        <w:t xml:space="preserve"> of membranes and heart rate</w:t>
      </w:r>
      <w:r w:rsidR="00CC483F" w:rsidRPr="0093796E">
        <w:rPr>
          <w:color w:val="222222"/>
        </w:rPr>
        <w:t xml:space="preserve">. </w:t>
      </w:r>
      <w:r w:rsidR="003760B7">
        <w:rPr>
          <w:color w:val="222222"/>
        </w:rPr>
        <w:t xml:space="preserve">When </w:t>
      </w:r>
      <w:r w:rsidR="00541A02">
        <w:t>the membrane's resting potentials (</w:t>
      </w:r>
      <w:proofErr w:type="spellStart"/>
      <w:r w:rsidR="00541A02">
        <w:t>INa</w:t>
      </w:r>
      <w:proofErr w:type="spellEnd"/>
      <w:r w:rsidR="00541A02">
        <w:t>) are negative</w:t>
      </w:r>
      <w:r w:rsidR="00B5711F">
        <w:t>,</w:t>
      </w:r>
      <w:r w:rsidR="00541A02">
        <w:t xml:space="preserve"> and the</w:t>
      </w:r>
      <w:r w:rsidR="00EE44A5">
        <w:t xml:space="preserve"> </w:t>
      </w:r>
      <w:r w:rsidR="003760B7">
        <w:t xml:space="preserve">heart rate is low, </w:t>
      </w:r>
      <w:r w:rsidR="002D673D" w:rsidRPr="002D673D">
        <w:t xml:space="preserve">Vernakalant </w:t>
      </w:r>
      <w:r w:rsidR="003760B7">
        <w:t>acts as a</w:t>
      </w:r>
      <w:r w:rsidR="002D673D" w:rsidRPr="002D673D">
        <w:t xml:space="preserve"> mild activator of the sodium channel blocker</w:t>
      </w:r>
      <w:r w:rsidR="003760B7">
        <w:t xml:space="preserve">. </w:t>
      </w:r>
      <w:r w:rsidR="002D673D" w:rsidRPr="002D673D">
        <w:t xml:space="preserve">Due to Vernakalant's increased affinity for </w:t>
      </w:r>
      <w:proofErr w:type="spellStart"/>
      <w:r w:rsidR="002D673D" w:rsidRPr="002D673D">
        <w:t>I</w:t>
      </w:r>
      <w:r w:rsidR="002D673D" w:rsidRPr="005318DD">
        <w:rPr>
          <w:vertAlign w:val="subscript"/>
        </w:rPr>
        <w:t>Na</w:t>
      </w:r>
      <w:proofErr w:type="spellEnd"/>
      <w:r w:rsidR="002D673D">
        <w:t>,</w:t>
      </w:r>
      <w:r w:rsidR="002D673D" w:rsidRPr="002D673D">
        <w:t xml:space="preserve"> as the heart rate rises, there is a more pronounced </w:t>
      </w:r>
      <w:proofErr w:type="spellStart"/>
      <w:r w:rsidR="002D673D" w:rsidRPr="002D673D">
        <w:t>I</w:t>
      </w:r>
      <w:r w:rsidR="002D673D" w:rsidRPr="005318DD">
        <w:rPr>
          <w:vertAlign w:val="subscript"/>
        </w:rPr>
        <w:t>Na</w:t>
      </w:r>
      <w:proofErr w:type="spellEnd"/>
      <w:r w:rsidR="002D673D" w:rsidRPr="002D673D">
        <w:t xml:space="preserve"> blockage</w:t>
      </w:r>
      <w:r w:rsidR="002D673D">
        <w:t>,</w:t>
      </w:r>
      <w:r w:rsidR="002D673D" w:rsidRPr="002D673D">
        <w:t xml:space="preserve"> and the medicine starts to work quickly. </w:t>
      </w:r>
      <w:r w:rsidR="00F62805">
        <w:t xml:space="preserve">Vernakalant has a </w:t>
      </w:r>
      <w:proofErr w:type="gramStart"/>
      <w:r w:rsidR="00F62805">
        <w:t>fast</w:t>
      </w:r>
      <w:r w:rsidR="002D673D" w:rsidRPr="002D673D">
        <w:t xml:space="preserve"> binding</w:t>
      </w:r>
      <w:proofErr w:type="gramEnd"/>
      <w:r w:rsidR="00795231">
        <w:t xml:space="preserve"> offset</w:t>
      </w:r>
      <w:r w:rsidR="002D673D" w:rsidRPr="002D673D">
        <w:t xml:space="preserve">, which is highly desirable in an antiarrhythmic medication after the heart rate lowers and the </w:t>
      </w:r>
      <w:proofErr w:type="spellStart"/>
      <w:r w:rsidR="002D673D" w:rsidRPr="002D673D">
        <w:t>I</w:t>
      </w:r>
      <w:r w:rsidR="002D673D" w:rsidRPr="005318DD">
        <w:rPr>
          <w:vertAlign w:val="subscript"/>
        </w:rPr>
        <w:t>Na</w:t>
      </w:r>
      <w:proofErr w:type="spellEnd"/>
      <w:r w:rsidR="002D673D" w:rsidRPr="002D673D">
        <w:t xml:space="preserve"> blockage is no</w:t>
      </w:r>
      <w:r w:rsidR="00541A02">
        <w:t xml:space="preserve"> longer necessary</w:t>
      </w:r>
      <w:r w:rsidR="002D673D" w:rsidRPr="002D673D">
        <w:t xml:space="preserve">. </w:t>
      </w:r>
      <w:r w:rsidR="00CA5115" w:rsidRPr="002D673D">
        <w:t>State</w:t>
      </w:r>
      <w:r w:rsidR="00CA5115" w:rsidRPr="00CA5115">
        <w:t xml:space="preserve">-dependent </w:t>
      </w:r>
      <w:proofErr w:type="spellStart"/>
      <w:r w:rsidR="00CA5115" w:rsidRPr="00CA5115">
        <w:t>I</w:t>
      </w:r>
      <w:r w:rsidR="00CA5115" w:rsidRPr="005318DD">
        <w:rPr>
          <w:vertAlign w:val="subscript"/>
        </w:rPr>
        <w:t>Na</w:t>
      </w:r>
      <w:proofErr w:type="spellEnd"/>
      <w:r w:rsidR="00CA5115" w:rsidRPr="00CA5115">
        <w:t xml:space="preserve"> blockage may be the basis for Vernakalant's AF-selective </w:t>
      </w:r>
      <w:r w:rsidR="00CA5115" w:rsidRPr="00CA5115">
        <w:lastRenderedPageBreak/>
        <w:t xml:space="preserve">activities. However, Vernakalant's </w:t>
      </w:r>
      <w:r w:rsidR="00541A02">
        <w:t xml:space="preserve">late </w:t>
      </w:r>
      <w:proofErr w:type="spellStart"/>
      <w:r w:rsidR="00541A02">
        <w:t>INa</w:t>
      </w:r>
      <w:proofErr w:type="spellEnd"/>
      <w:r w:rsidR="00541A02">
        <w:t xml:space="preserve"> kinetics is</w:t>
      </w:r>
      <w:r w:rsidR="00EE7EEB">
        <w:t xml:space="preserve"> fast offset and frequency-dependent. This property </w:t>
      </w:r>
      <w:r w:rsidR="00541A02">
        <w:t>mean</w:t>
      </w:r>
      <w:r w:rsidR="00EE7EEB">
        <w:t xml:space="preserve">s that at higher atrial rates, the inhibition of </w:t>
      </w:r>
      <w:r w:rsidR="00EE7EEB" w:rsidRPr="00CA5115">
        <w:t xml:space="preserve">late </w:t>
      </w:r>
      <w:proofErr w:type="spellStart"/>
      <w:r w:rsidR="00EE7EEB" w:rsidRPr="00CA5115">
        <w:t>I</w:t>
      </w:r>
      <w:r w:rsidR="00EE7EEB" w:rsidRPr="005318DD">
        <w:rPr>
          <w:vertAlign w:val="subscript"/>
        </w:rPr>
        <w:t>Na</w:t>
      </w:r>
      <w:proofErr w:type="spellEnd"/>
      <w:r w:rsidR="007C541B">
        <w:rPr>
          <w:vertAlign w:val="subscript"/>
        </w:rPr>
        <w:t xml:space="preserve"> </w:t>
      </w:r>
      <w:r w:rsidR="00CA5115" w:rsidRPr="00CA5115">
        <w:t xml:space="preserve">current and </w:t>
      </w:r>
      <w:r w:rsidR="00EE7EEB">
        <w:t>deceleration</w:t>
      </w:r>
      <w:r w:rsidR="00CA5115" w:rsidRPr="00CA5115">
        <w:t xml:space="preserve"> of atrial conduction are more noticeable. </w:t>
      </w:r>
      <w:r w:rsidR="0083124D">
        <w:t>Vernakalant is</w:t>
      </w:r>
      <w:r w:rsidR="00A414B6">
        <w:t xml:space="preserve"> </w:t>
      </w:r>
      <w:r w:rsidR="0083124D">
        <w:t>ideal</w:t>
      </w:r>
      <w:r w:rsidR="00CA5115" w:rsidRPr="00CA5115">
        <w:t xml:space="preserve"> for treati</w:t>
      </w:r>
      <w:r w:rsidR="007E44DB">
        <w:t xml:space="preserve">ng rapid atrial fibrillation or </w:t>
      </w:r>
      <w:r w:rsidR="00CA5115" w:rsidRPr="00CA5115">
        <w:t xml:space="preserve">other atrial tachyarrhythmias. Furthermore, further data support the idea that Vernakalant exhibits a ranolazine-like antiarrhythmic activity by late </w:t>
      </w:r>
      <w:proofErr w:type="spellStart"/>
      <w:r w:rsidR="00CA5115" w:rsidRPr="00CA5115">
        <w:t>I</w:t>
      </w:r>
      <w:r w:rsidR="00CA5115" w:rsidRPr="005318DD">
        <w:rPr>
          <w:vertAlign w:val="subscript"/>
        </w:rPr>
        <w:t>Na</w:t>
      </w:r>
      <w:proofErr w:type="spellEnd"/>
      <w:r w:rsidR="00CA5115" w:rsidRPr="00CA5115">
        <w:t xml:space="preserve"> current reduction, inhibiting drug-induced proarrhythmic from dofetilide and acting as a protective factor for the ventricular myocardium.</w:t>
      </w:r>
      <w:r w:rsidR="00F778AE">
        <w:t xml:space="preserve"> </w:t>
      </w:r>
    </w:p>
    <w:p w14:paraId="60B09D5B" w14:textId="77777777" w:rsidR="00A57DA1" w:rsidRPr="00A57DA1" w:rsidRDefault="007860DE" w:rsidP="00A57DA1">
      <w:pPr>
        <w:pStyle w:val="NormalWeb"/>
        <w:spacing w:before="0" w:beforeAutospacing="0" w:after="0" w:afterAutospacing="0" w:line="360" w:lineRule="auto"/>
        <w:jc w:val="both"/>
      </w:pPr>
      <w:r w:rsidRPr="007860DE">
        <w:t xml:space="preserve">Normal atria have a resting membrane potential between -70 and -80 mV, roughly </w:t>
      </w:r>
      <w:r w:rsidR="00117C9A">
        <w:t>ten</w:t>
      </w:r>
      <w:r w:rsidRPr="007860DE">
        <w:t xml:space="preserve"> mV more positive than the ventricles. The discrepancy between the atria and ventricles' resting membrane potentials rises in AF as the atria fail to </w:t>
      </w:r>
      <w:proofErr w:type="spellStart"/>
      <w:r w:rsidR="00696CF0">
        <w:t>repolarise</w:t>
      </w:r>
      <w:proofErr w:type="spellEnd"/>
      <w:r w:rsidR="00E53359">
        <w:t xml:space="preserve"> entirely</w:t>
      </w:r>
      <w:r w:rsidRPr="007860DE">
        <w:t xml:space="preserve">. It is </w:t>
      </w:r>
      <w:proofErr w:type="spellStart"/>
      <w:r w:rsidR="00696CF0">
        <w:t>theorised</w:t>
      </w:r>
      <w:proofErr w:type="spellEnd"/>
      <w:r w:rsidRPr="007860DE">
        <w:t xml:space="preserve"> that Vernakalant selectively blocks sodium channels in the diseased tissue and atria rather than the healthy ventricles because of this increased disparity in membrane potential. </w:t>
      </w:r>
      <w:r w:rsidR="00A57DA1" w:rsidRPr="007860DE">
        <w:t>However</w:t>
      </w:r>
      <w:r w:rsidR="00A57DA1" w:rsidRPr="00A57DA1">
        <w:t xml:space="preserve">, Vernakalant's mode of action </w:t>
      </w:r>
      <w:r w:rsidR="00696CF0">
        <w:t xml:space="preserve">greatly </w:t>
      </w:r>
      <w:proofErr w:type="spellStart"/>
      <w:r w:rsidR="00696CF0">
        <w:t>emphasises</w:t>
      </w:r>
      <w:proofErr w:type="spellEnd"/>
      <w:r w:rsidR="00A57DA1" w:rsidRPr="00A57DA1">
        <w:t xml:space="preserve"> its capacity to block particular potassium channels. It inhibits the potassium current </w:t>
      </w:r>
      <w:proofErr w:type="spellStart"/>
      <w:r w:rsidR="00A57DA1" w:rsidRPr="00A57DA1">
        <w:t>I</w:t>
      </w:r>
      <w:r w:rsidR="00A57DA1" w:rsidRPr="005318DD">
        <w:rPr>
          <w:vertAlign w:val="subscript"/>
        </w:rPr>
        <w:t>Kur</w:t>
      </w:r>
      <w:proofErr w:type="spellEnd"/>
      <w:r w:rsidR="00A57DA1" w:rsidRPr="00A57DA1">
        <w:t xml:space="preserve">, which is involved in atrial </w:t>
      </w:r>
      <w:proofErr w:type="spellStart"/>
      <w:r w:rsidR="0009670A">
        <w:t>repolarisation</w:t>
      </w:r>
      <w:proofErr w:type="spellEnd"/>
      <w:r w:rsidR="0009670A">
        <w:t xml:space="preserve"> repolarization-selective</w:t>
      </w:r>
      <w:r w:rsidR="00A57DA1" w:rsidRPr="00A57DA1">
        <w:t xml:space="preserve">. Additionally, Vernakalant blocks the second atrial-selective potassium channel, </w:t>
      </w:r>
      <w:proofErr w:type="spellStart"/>
      <w:r w:rsidR="00A57DA1" w:rsidRPr="00A57DA1">
        <w:t>I</w:t>
      </w:r>
      <w:r w:rsidR="00A57DA1" w:rsidRPr="005318DD">
        <w:rPr>
          <w:vertAlign w:val="subscript"/>
        </w:rPr>
        <w:t>KACh</w:t>
      </w:r>
      <w:proofErr w:type="spellEnd"/>
      <w:r w:rsidR="00A57DA1" w:rsidRPr="00A57DA1">
        <w:t>, at low concentrations, lengthening the atrial action potential duration and extending the plateau</w:t>
      </w:r>
      <w:r w:rsidR="006D5645">
        <w:t xml:space="preserve"> </w:t>
      </w:r>
      <w:r w:rsidR="00FF3FD7">
        <w:fldChar w:fldCharType="begin" w:fldLock="1"/>
      </w:r>
      <w:r w:rsidR="00DA6554">
        <w:instrText>ADDIN CSL_CITATION {"citationItems":[{"id":"ITEM-1","itemData":{"DOI":"10.2217/fca-2020-0039","ISSN":"17448298","PMID":"32460637","abstract":"Vernakalant is an intravenous anti-arrhythmic drug available in Europe, Canada and some countries in Asia for the restoration of sinus rhythm in acute onset atrial fibrillation. Currently, it is not available in USA because the US FDA have ongoing concerns about its safety. Vernakalant has a unique pharmacological profile of multi-ion channel activity and atrial-specificity that distinguishes it from other anti-arrhythmic drugs. This is thought to enhance efficacy but there are concerns of adverse events stemming from its diverse pharmacology. This ambiguity has prompted a review of the available clinical evidence on efficacy and safety to help re-evaluate its place in clinical practice.","author":[{"dropping-particle":"","family":"Ritchie","given":"Leona A.","non-dropping-particle":"","parse-names":false,"suffix":""},{"dropping-particle":"","family":"Qin","given":"Shuguang","non-dropping-particle":"","parse-names":false,"suffix":""},{"dropping-particle":"","family":"Penson","given":"Peter E.","non-dropping-particle":"","parse-names":false,"suffix":""},{"dropping-particle":"","family":"Henney","given":"Neil C.","non-dropping-particle":"","parse-names":false,"suffix":""},{"dropping-particle":"","family":"Lip","given":"Gregory Y.H.","non-dropping-particle":"","parse-names":false,"suffix":""}],"container-title":"Future Cardiology","id":"ITEM-1","issue":"6","issued":{"date-parts":[["2020","11","1"]]},"page":"585-595","publisher":"Future Medicine Ltd.","title":"Vernakalant hydrochloride for the treatment of atrial fibrillation: Evaluation of its place in clinical practice","type":"article","volume":"16"},"uris":["http://www.mendeley.com/documents/?uuid=6ce54c65-aff5-35aa-ac72-5c745ba28345"]}],"mendeley":{"formattedCitation":"(7)","plainTextFormattedCitation":"(7)","previouslyFormattedCitation":"(7)"},"properties":{"noteIndex":0},"schema":"https://github.com/citation-style-language/schema/raw/master/csl-citation.json"}</w:instrText>
      </w:r>
      <w:r w:rsidR="00FF3FD7">
        <w:fldChar w:fldCharType="separate"/>
      </w:r>
      <w:r w:rsidR="004118C8" w:rsidRPr="004118C8">
        <w:rPr>
          <w:noProof/>
        </w:rPr>
        <w:t>(7)</w:t>
      </w:r>
      <w:r w:rsidR="00FF3FD7">
        <w:fldChar w:fldCharType="end"/>
      </w:r>
      <w:r w:rsidR="00A57DA1" w:rsidRPr="00A57DA1">
        <w:t>.</w:t>
      </w:r>
    </w:p>
    <w:p w14:paraId="60B09D5C" w14:textId="77777777" w:rsidR="00373CBE" w:rsidRPr="00A57DA1" w:rsidRDefault="00CC483F" w:rsidP="00A57DA1">
      <w:pPr>
        <w:pStyle w:val="NormalWeb"/>
        <w:spacing w:before="0" w:beforeAutospacing="0" w:after="0" w:afterAutospacing="0" w:line="360" w:lineRule="auto"/>
        <w:jc w:val="both"/>
      </w:pPr>
      <w:r w:rsidRPr="00B4632C">
        <w:rPr>
          <w:b/>
          <w:bCs/>
        </w:rPr>
        <w:t xml:space="preserve">Table 1: </w:t>
      </w:r>
      <w:r w:rsidR="00A57DA1" w:rsidRPr="00A57DA1">
        <w:t>Action potential</w:t>
      </w:r>
      <w:r w:rsidR="004139AA">
        <w:t xml:space="preserve"> in a</w:t>
      </w:r>
      <w:r w:rsidRPr="00A57DA1">
        <w:t>tria and ventricular myocardium.</w:t>
      </w:r>
    </w:p>
    <w:tbl>
      <w:tblPr>
        <w:tblStyle w:val="TableGrid"/>
        <w:tblpPr w:leftFromText="180" w:rightFromText="180" w:vertAnchor="text" w:horzAnchor="margin" w:tblpXSpec="center" w:tblpY="254"/>
        <w:tblW w:w="0" w:type="auto"/>
        <w:tblLayout w:type="fixed"/>
        <w:tblLook w:val="04A0" w:firstRow="1" w:lastRow="0" w:firstColumn="1" w:lastColumn="0" w:noHBand="0" w:noVBand="1"/>
      </w:tblPr>
      <w:tblGrid>
        <w:gridCol w:w="959"/>
        <w:gridCol w:w="1276"/>
        <w:gridCol w:w="1842"/>
        <w:gridCol w:w="1418"/>
        <w:gridCol w:w="850"/>
        <w:gridCol w:w="1134"/>
      </w:tblGrid>
      <w:tr w:rsidR="00CC483F" w:rsidRPr="00DE3F46" w14:paraId="60B09D63" w14:textId="77777777" w:rsidTr="003B01E7">
        <w:trPr>
          <w:trHeight w:val="20"/>
        </w:trPr>
        <w:tc>
          <w:tcPr>
            <w:tcW w:w="959" w:type="dxa"/>
          </w:tcPr>
          <w:p w14:paraId="60B09D5D" w14:textId="77777777" w:rsidR="00CC483F" w:rsidRPr="00DE3F46" w:rsidRDefault="00DE3F46" w:rsidP="00CE3F68">
            <w:pPr>
              <w:ind w:right="-108"/>
              <w:jc w:val="left"/>
              <w:rPr>
                <w:b/>
                <w:bCs/>
                <w:sz w:val="20"/>
                <w:szCs w:val="20"/>
              </w:rPr>
            </w:pPr>
            <w:r w:rsidRPr="00DE3F46">
              <w:rPr>
                <w:b/>
                <w:bCs/>
                <w:sz w:val="20"/>
                <w:szCs w:val="20"/>
              </w:rPr>
              <w:t>Current</w:t>
            </w:r>
          </w:p>
        </w:tc>
        <w:tc>
          <w:tcPr>
            <w:tcW w:w="1276" w:type="dxa"/>
          </w:tcPr>
          <w:p w14:paraId="60B09D5E" w14:textId="77777777" w:rsidR="00CC483F" w:rsidRPr="00DE3F46" w:rsidRDefault="00DE3F46" w:rsidP="00CE3F68">
            <w:pPr>
              <w:ind w:right="0"/>
              <w:jc w:val="left"/>
              <w:rPr>
                <w:b/>
                <w:bCs/>
                <w:sz w:val="20"/>
                <w:szCs w:val="20"/>
              </w:rPr>
            </w:pPr>
            <w:r w:rsidRPr="00DE3F46">
              <w:rPr>
                <w:b/>
                <w:bCs/>
                <w:sz w:val="20"/>
                <w:szCs w:val="20"/>
              </w:rPr>
              <w:t>Gene</w:t>
            </w:r>
          </w:p>
        </w:tc>
        <w:tc>
          <w:tcPr>
            <w:tcW w:w="1842" w:type="dxa"/>
          </w:tcPr>
          <w:p w14:paraId="60B09D5F" w14:textId="77777777" w:rsidR="00CC483F" w:rsidRPr="00DE3F46" w:rsidRDefault="00DE3F46" w:rsidP="003C13BA">
            <w:pPr>
              <w:ind w:right="0"/>
              <w:jc w:val="left"/>
              <w:rPr>
                <w:b/>
                <w:bCs/>
                <w:sz w:val="20"/>
                <w:szCs w:val="20"/>
              </w:rPr>
            </w:pPr>
            <w:r w:rsidRPr="00DE3F46">
              <w:rPr>
                <w:b/>
                <w:bCs/>
                <w:sz w:val="20"/>
                <w:szCs w:val="20"/>
              </w:rPr>
              <w:t>The phase of action potential</w:t>
            </w:r>
          </w:p>
        </w:tc>
        <w:tc>
          <w:tcPr>
            <w:tcW w:w="1418" w:type="dxa"/>
          </w:tcPr>
          <w:p w14:paraId="60B09D60" w14:textId="77777777" w:rsidR="00CC483F" w:rsidRPr="00DE3F46" w:rsidRDefault="00DE3F46" w:rsidP="003B01E7">
            <w:pPr>
              <w:ind w:right="0"/>
              <w:jc w:val="left"/>
              <w:rPr>
                <w:b/>
                <w:bCs/>
                <w:sz w:val="20"/>
                <w:szCs w:val="20"/>
              </w:rPr>
            </w:pPr>
            <w:r w:rsidRPr="00DE3F46">
              <w:rPr>
                <w:b/>
                <w:bCs/>
                <w:sz w:val="20"/>
                <w:szCs w:val="20"/>
              </w:rPr>
              <w:t>Ion direction</w:t>
            </w:r>
          </w:p>
        </w:tc>
        <w:tc>
          <w:tcPr>
            <w:tcW w:w="850" w:type="dxa"/>
          </w:tcPr>
          <w:p w14:paraId="60B09D61" w14:textId="77777777" w:rsidR="00CC483F" w:rsidRPr="00DE3F46" w:rsidRDefault="00DE3F46" w:rsidP="00CE3F68">
            <w:pPr>
              <w:ind w:right="0"/>
              <w:jc w:val="left"/>
              <w:rPr>
                <w:b/>
                <w:bCs/>
                <w:sz w:val="20"/>
                <w:szCs w:val="20"/>
              </w:rPr>
            </w:pPr>
            <w:r w:rsidRPr="00DE3F46">
              <w:rPr>
                <w:b/>
                <w:bCs/>
                <w:sz w:val="20"/>
                <w:szCs w:val="20"/>
              </w:rPr>
              <w:t>Atria</w:t>
            </w:r>
          </w:p>
        </w:tc>
        <w:tc>
          <w:tcPr>
            <w:tcW w:w="1134" w:type="dxa"/>
          </w:tcPr>
          <w:p w14:paraId="60B09D62" w14:textId="77777777" w:rsidR="00CC483F" w:rsidRPr="00DE3F46" w:rsidRDefault="00DE3F46" w:rsidP="003B01E7">
            <w:pPr>
              <w:ind w:right="34"/>
              <w:jc w:val="left"/>
              <w:rPr>
                <w:b/>
                <w:bCs/>
                <w:sz w:val="20"/>
                <w:szCs w:val="20"/>
              </w:rPr>
            </w:pPr>
            <w:r w:rsidRPr="00DE3F46">
              <w:rPr>
                <w:b/>
                <w:bCs/>
                <w:sz w:val="20"/>
                <w:szCs w:val="20"/>
              </w:rPr>
              <w:t>Ventricles</w:t>
            </w:r>
          </w:p>
        </w:tc>
      </w:tr>
      <w:tr w:rsidR="00CC483F" w:rsidRPr="00DE3F46" w14:paraId="60B09D6A" w14:textId="77777777" w:rsidTr="003B01E7">
        <w:trPr>
          <w:trHeight w:val="20"/>
        </w:trPr>
        <w:tc>
          <w:tcPr>
            <w:tcW w:w="959" w:type="dxa"/>
          </w:tcPr>
          <w:p w14:paraId="60B09D64"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Na</w:t>
            </w:r>
          </w:p>
        </w:tc>
        <w:tc>
          <w:tcPr>
            <w:tcW w:w="1276" w:type="dxa"/>
          </w:tcPr>
          <w:p w14:paraId="60B09D65" w14:textId="77777777" w:rsidR="00CC483F" w:rsidRPr="00DE3F46" w:rsidRDefault="00CC483F" w:rsidP="003C13BA">
            <w:pPr>
              <w:jc w:val="left"/>
              <w:rPr>
                <w:sz w:val="20"/>
                <w:szCs w:val="20"/>
              </w:rPr>
            </w:pPr>
            <w:r w:rsidRPr="00DE3F46">
              <w:rPr>
                <w:sz w:val="20"/>
                <w:szCs w:val="20"/>
              </w:rPr>
              <w:t>hH1</w:t>
            </w:r>
          </w:p>
        </w:tc>
        <w:tc>
          <w:tcPr>
            <w:tcW w:w="1842" w:type="dxa"/>
          </w:tcPr>
          <w:p w14:paraId="60B09D66" w14:textId="77777777" w:rsidR="00CC483F" w:rsidRPr="00DE3F46" w:rsidRDefault="00CC483F" w:rsidP="003C13BA">
            <w:pPr>
              <w:jc w:val="left"/>
              <w:rPr>
                <w:sz w:val="20"/>
                <w:szCs w:val="20"/>
              </w:rPr>
            </w:pPr>
            <w:r w:rsidRPr="00DE3F46">
              <w:rPr>
                <w:sz w:val="20"/>
                <w:szCs w:val="20"/>
              </w:rPr>
              <w:t>o</w:t>
            </w:r>
          </w:p>
        </w:tc>
        <w:tc>
          <w:tcPr>
            <w:tcW w:w="1418" w:type="dxa"/>
          </w:tcPr>
          <w:p w14:paraId="60B09D67" w14:textId="77777777" w:rsidR="00CC483F" w:rsidRPr="00DE3F46" w:rsidRDefault="00536315" w:rsidP="003C13BA">
            <w:pPr>
              <w:jc w:val="left"/>
              <w:rPr>
                <w:sz w:val="20"/>
                <w:szCs w:val="20"/>
              </w:rPr>
            </w:pPr>
            <w:r>
              <w:rPr>
                <w:sz w:val="20"/>
                <w:szCs w:val="20"/>
              </w:rPr>
              <w:t>I</w:t>
            </w:r>
            <w:r w:rsidR="00CC483F" w:rsidRPr="00DE3F46">
              <w:rPr>
                <w:sz w:val="20"/>
                <w:szCs w:val="20"/>
              </w:rPr>
              <w:t>nward</w:t>
            </w:r>
          </w:p>
        </w:tc>
        <w:tc>
          <w:tcPr>
            <w:tcW w:w="850" w:type="dxa"/>
          </w:tcPr>
          <w:p w14:paraId="60B09D68" w14:textId="77777777" w:rsidR="00CC483F" w:rsidRPr="00DE3F46" w:rsidRDefault="00CC483F" w:rsidP="003C13BA">
            <w:pPr>
              <w:jc w:val="left"/>
              <w:rPr>
                <w:sz w:val="20"/>
                <w:szCs w:val="20"/>
              </w:rPr>
            </w:pPr>
            <w:r w:rsidRPr="00DE3F46">
              <w:rPr>
                <w:sz w:val="20"/>
                <w:szCs w:val="20"/>
              </w:rPr>
              <w:t>+</w:t>
            </w:r>
          </w:p>
        </w:tc>
        <w:tc>
          <w:tcPr>
            <w:tcW w:w="1134" w:type="dxa"/>
          </w:tcPr>
          <w:p w14:paraId="60B09D69" w14:textId="77777777" w:rsidR="00CC483F" w:rsidRPr="00DE3F46" w:rsidRDefault="00CC483F" w:rsidP="003C13BA">
            <w:pPr>
              <w:jc w:val="left"/>
              <w:rPr>
                <w:sz w:val="20"/>
                <w:szCs w:val="20"/>
              </w:rPr>
            </w:pPr>
            <w:r w:rsidRPr="00DE3F46">
              <w:rPr>
                <w:sz w:val="20"/>
                <w:szCs w:val="20"/>
              </w:rPr>
              <w:t>+</w:t>
            </w:r>
          </w:p>
        </w:tc>
      </w:tr>
      <w:tr w:rsidR="00CC483F" w:rsidRPr="00DE3F46" w14:paraId="60B09D71" w14:textId="77777777" w:rsidTr="003B01E7">
        <w:trPr>
          <w:trHeight w:val="20"/>
        </w:trPr>
        <w:tc>
          <w:tcPr>
            <w:tcW w:w="959" w:type="dxa"/>
          </w:tcPr>
          <w:p w14:paraId="60B09D6B"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Ca, L, T</w:t>
            </w:r>
          </w:p>
        </w:tc>
        <w:tc>
          <w:tcPr>
            <w:tcW w:w="1276" w:type="dxa"/>
          </w:tcPr>
          <w:p w14:paraId="60B09D6C" w14:textId="77777777" w:rsidR="00CC483F" w:rsidRPr="00DE3F46" w:rsidRDefault="00CC483F" w:rsidP="003C13BA">
            <w:pPr>
              <w:jc w:val="left"/>
              <w:rPr>
                <w:sz w:val="20"/>
                <w:szCs w:val="20"/>
              </w:rPr>
            </w:pPr>
            <w:r w:rsidRPr="00DE3F46">
              <w:rPr>
                <w:sz w:val="20"/>
                <w:szCs w:val="20"/>
              </w:rPr>
              <w:t>SCN5A</w:t>
            </w:r>
          </w:p>
        </w:tc>
        <w:tc>
          <w:tcPr>
            <w:tcW w:w="1842" w:type="dxa"/>
          </w:tcPr>
          <w:p w14:paraId="60B09D6D" w14:textId="77777777" w:rsidR="00CC483F" w:rsidRPr="00DE3F46" w:rsidRDefault="00CC483F" w:rsidP="003C13BA">
            <w:pPr>
              <w:jc w:val="left"/>
              <w:rPr>
                <w:sz w:val="20"/>
                <w:szCs w:val="20"/>
              </w:rPr>
            </w:pPr>
            <w:r w:rsidRPr="00DE3F46">
              <w:rPr>
                <w:sz w:val="20"/>
                <w:szCs w:val="20"/>
              </w:rPr>
              <w:t>2</w:t>
            </w:r>
          </w:p>
        </w:tc>
        <w:tc>
          <w:tcPr>
            <w:tcW w:w="1418" w:type="dxa"/>
          </w:tcPr>
          <w:p w14:paraId="60B09D6E" w14:textId="77777777" w:rsidR="00CC483F" w:rsidRPr="00DE3F46" w:rsidRDefault="00CC483F" w:rsidP="003C13BA">
            <w:pPr>
              <w:jc w:val="left"/>
              <w:rPr>
                <w:sz w:val="20"/>
                <w:szCs w:val="20"/>
              </w:rPr>
            </w:pPr>
            <w:r w:rsidRPr="00DE3F46">
              <w:rPr>
                <w:sz w:val="20"/>
                <w:szCs w:val="20"/>
              </w:rPr>
              <w:t>Inward</w:t>
            </w:r>
          </w:p>
        </w:tc>
        <w:tc>
          <w:tcPr>
            <w:tcW w:w="850" w:type="dxa"/>
          </w:tcPr>
          <w:p w14:paraId="60B09D6F" w14:textId="77777777" w:rsidR="00CC483F" w:rsidRPr="00DE3F46" w:rsidRDefault="00CC483F" w:rsidP="003C13BA">
            <w:pPr>
              <w:jc w:val="left"/>
              <w:rPr>
                <w:sz w:val="20"/>
                <w:szCs w:val="20"/>
              </w:rPr>
            </w:pPr>
            <w:r w:rsidRPr="00DE3F46">
              <w:rPr>
                <w:sz w:val="20"/>
                <w:szCs w:val="20"/>
              </w:rPr>
              <w:t>+</w:t>
            </w:r>
          </w:p>
        </w:tc>
        <w:tc>
          <w:tcPr>
            <w:tcW w:w="1134" w:type="dxa"/>
          </w:tcPr>
          <w:p w14:paraId="60B09D70" w14:textId="77777777" w:rsidR="00CC483F" w:rsidRPr="00DE3F46" w:rsidRDefault="00CC483F" w:rsidP="003C13BA">
            <w:pPr>
              <w:jc w:val="left"/>
              <w:rPr>
                <w:sz w:val="20"/>
                <w:szCs w:val="20"/>
              </w:rPr>
            </w:pPr>
            <w:r w:rsidRPr="00DE3F46">
              <w:rPr>
                <w:sz w:val="20"/>
                <w:szCs w:val="20"/>
              </w:rPr>
              <w:t>+</w:t>
            </w:r>
          </w:p>
        </w:tc>
      </w:tr>
      <w:tr w:rsidR="00CC483F" w:rsidRPr="00DE3F46" w14:paraId="60B09D78" w14:textId="77777777" w:rsidTr="003B01E7">
        <w:trPr>
          <w:trHeight w:val="20"/>
        </w:trPr>
        <w:tc>
          <w:tcPr>
            <w:tcW w:w="959" w:type="dxa"/>
          </w:tcPr>
          <w:p w14:paraId="60B09D72"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to</w:t>
            </w:r>
          </w:p>
        </w:tc>
        <w:tc>
          <w:tcPr>
            <w:tcW w:w="1276" w:type="dxa"/>
          </w:tcPr>
          <w:p w14:paraId="60B09D73" w14:textId="77777777" w:rsidR="00CC483F" w:rsidRPr="00DE3F46" w:rsidRDefault="00CC483F" w:rsidP="003C13BA">
            <w:pPr>
              <w:jc w:val="left"/>
              <w:rPr>
                <w:sz w:val="20"/>
                <w:szCs w:val="20"/>
                <w:vertAlign w:val="subscript"/>
              </w:rPr>
            </w:pPr>
            <w:r w:rsidRPr="00DE3F46">
              <w:rPr>
                <w:sz w:val="20"/>
                <w:szCs w:val="20"/>
              </w:rPr>
              <w:t>K</w:t>
            </w:r>
            <w:r w:rsidR="00261496">
              <w:rPr>
                <w:sz w:val="20"/>
                <w:szCs w:val="20"/>
              </w:rPr>
              <w:t xml:space="preserve"> </w:t>
            </w:r>
            <w:r w:rsidRPr="00DE3F46">
              <w:rPr>
                <w:sz w:val="20"/>
                <w:szCs w:val="20"/>
                <w:vertAlign w:val="subscript"/>
              </w:rPr>
              <w:t>v4.2/4.3</w:t>
            </w:r>
          </w:p>
        </w:tc>
        <w:tc>
          <w:tcPr>
            <w:tcW w:w="1842" w:type="dxa"/>
          </w:tcPr>
          <w:p w14:paraId="60B09D74" w14:textId="77777777" w:rsidR="00CC483F" w:rsidRPr="00DE3F46" w:rsidRDefault="00CC483F" w:rsidP="003C13BA">
            <w:pPr>
              <w:jc w:val="left"/>
              <w:rPr>
                <w:sz w:val="20"/>
                <w:szCs w:val="20"/>
              </w:rPr>
            </w:pPr>
            <w:r w:rsidRPr="00DE3F46">
              <w:rPr>
                <w:sz w:val="20"/>
                <w:szCs w:val="20"/>
              </w:rPr>
              <w:t>1</w:t>
            </w:r>
          </w:p>
        </w:tc>
        <w:tc>
          <w:tcPr>
            <w:tcW w:w="1418" w:type="dxa"/>
          </w:tcPr>
          <w:p w14:paraId="60B09D75" w14:textId="77777777" w:rsidR="00CC483F" w:rsidRPr="00DE3F46" w:rsidRDefault="00536315" w:rsidP="003C13BA">
            <w:pPr>
              <w:jc w:val="left"/>
              <w:rPr>
                <w:sz w:val="20"/>
                <w:szCs w:val="20"/>
              </w:rPr>
            </w:pPr>
            <w:r>
              <w:rPr>
                <w:sz w:val="20"/>
                <w:szCs w:val="20"/>
              </w:rPr>
              <w:t>I</w:t>
            </w:r>
            <w:r w:rsidR="00CC483F" w:rsidRPr="00DE3F46">
              <w:rPr>
                <w:sz w:val="20"/>
                <w:szCs w:val="20"/>
              </w:rPr>
              <w:t>nward</w:t>
            </w:r>
          </w:p>
        </w:tc>
        <w:tc>
          <w:tcPr>
            <w:tcW w:w="850" w:type="dxa"/>
          </w:tcPr>
          <w:p w14:paraId="60B09D76" w14:textId="77777777" w:rsidR="00CC483F" w:rsidRPr="00DE3F46" w:rsidRDefault="00CC483F" w:rsidP="003C13BA">
            <w:pPr>
              <w:jc w:val="left"/>
              <w:rPr>
                <w:sz w:val="20"/>
                <w:szCs w:val="20"/>
              </w:rPr>
            </w:pPr>
            <w:r w:rsidRPr="00DE3F46">
              <w:rPr>
                <w:sz w:val="20"/>
                <w:szCs w:val="20"/>
              </w:rPr>
              <w:t>+</w:t>
            </w:r>
          </w:p>
        </w:tc>
        <w:tc>
          <w:tcPr>
            <w:tcW w:w="1134" w:type="dxa"/>
          </w:tcPr>
          <w:p w14:paraId="60B09D77" w14:textId="77777777" w:rsidR="00CC483F" w:rsidRPr="00DE3F46" w:rsidRDefault="00CC483F" w:rsidP="003C13BA">
            <w:pPr>
              <w:jc w:val="left"/>
              <w:rPr>
                <w:sz w:val="20"/>
                <w:szCs w:val="20"/>
              </w:rPr>
            </w:pPr>
            <w:r w:rsidRPr="00DE3F46">
              <w:rPr>
                <w:sz w:val="20"/>
                <w:szCs w:val="20"/>
              </w:rPr>
              <w:t>+</w:t>
            </w:r>
          </w:p>
        </w:tc>
      </w:tr>
      <w:tr w:rsidR="00CC483F" w:rsidRPr="00DE3F46" w14:paraId="60B09D7F" w14:textId="77777777" w:rsidTr="003B01E7">
        <w:trPr>
          <w:trHeight w:val="20"/>
        </w:trPr>
        <w:tc>
          <w:tcPr>
            <w:tcW w:w="959" w:type="dxa"/>
          </w:tcPr>
          <w:p w14:paraId="60B09D79"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Ks</w:t>
            </w:r>
          </w:p>
        </w:tc>
        <w:tc>
          <w:tcPr>
            <w:tcW w:w="1276" w:type="dxa"/>
          </w:tcPr>
          <w:p w14:paraId="60B09D7A" w14:textId="77777777" w:rsidR="00CC483F" w:rsidRPr="00DE3F46" w:rsidRDefault="00CC483F" w:rsidP="003C13BA">
            <w:pPr>
              <w:jc w:val="left"/>
              <w:rPr>
                <w:sz w:val="20"/>
                <w:szCs w:val="20"/>
              </w:rPr>
            </w:pPr>
            <w:r w:rsidRPr="00DE3F46">
              <w:rPr>
                <w:sz w:val="20"/>
                <w:szCs w:val="20"/>
              </w:rPr>
              <w:t>KCNQ1</w:t>
            </w:r>
          </w:p>
        </w:tc>
        <w:tc>
          <w:tcPr>
            <w:tcW w:w="1842" w:type="dxa"/>
          </w:tcPr>
          <w:p w14:paraId="60B09D7B" w14:textId="77777777" w:rsidR="00CC483F" w:rsidRPr="00DE3F46" w:rsidRDefault="00CC483F" w:rsidP="003C13BA">
            <w:pPr>
              <w:jc w:val="left"/>
              <w:rPr>
                <w:sz w:val="20"/>
                <w:szCs w:val="20"/>
              </w:rPr>
            </w:pPr>
            <w:r w:rsidRPr="00DE3F46">
              <w:rPr>
                <w:sz w:val="20"/>
                <w:szCs w:val="20"/>
              </w:rPr>
              <w:t>3</w:t>
            </w:r>
          </w:p>
        </w:tc>
        <w:tc>
          <w:tcPr>
            <w:tcW w:w="1418" w:type="dxa"/>
          </w:tcPr>
          <w:p w14:paraId="60B09D7C" w14:textId="77777777" w:rsidR="00CC483F" w:rsidRPr="00DE3F46" w:rsidRDefault="00CC483F" w:rsidP="003C13BA">
            <w:pPr>
              <w:jc w:val="left"/>
              <w:rPr>
                <w:sz w:val="20"/>
                <w:szCs w:val="20"/>
              </w:rPr>
            </w:pPr>
            <w:r w:rsidRPr="00DE3F46">
              <w:rPr>
                <w:sz w:val="20"/>
                <w:szCs w:val="20"/>
              </w:rPr>
              <w:t>Outward</w:t>
            </w:r>
          </w:p>
        </w:tc>
        <w:tc>
          <w:tcPr>
            <w:tcW w:w="850" w:type="dxa"/>
          </w:tcPr>
          <w:p w14:paraId="60B09D7D" w14:textId="77777777" w:rsidR="00CC483F" w:rsidRPr="00DE3F46" w:rsidRDefault="00CC483F" w:rsidP="003C13BA">
            <w:pPr>
              <w:jc w:val="left"/>
              <w:rPr>
                <w:sz w:val="20"/>
                <w:szCs w:val="20"/>
              </w:rPr>
            </w:pPr>
            <w:r w:rsidRPr="00DE3F46">
              <w:rPr>
                <w:sz w:val="20"/>
                <w:szCs w:val="20"/>
              </w:rPr>
              <w:t>+</w:t>
            </w:r>
          </w:p>
        </w:tc>
        <w:tc>
          <w:tcPr>
            <w:tcW w:w="1134" w:type="dxa"/>
          </w:tcPr>
          <w:p w14:paraId="60B09D7E" w14:textId="77777777" w:rsidR="00CC483F" w:rsidRPr="00DE3F46" w:rsidRDefault="00CC483F" w:rsidP="003C13BA">
            <w:pPr>
              <w:jc w:val="left"/>
              <w:rPr>
                <w:sz w:val="20"/>
                <w:szCs w:val="20"/>
              </w:rPr>
            </w:pPr>
            <w:r w:rsidRPr="00DE3F46">
              <w:rPr>
                <w:sz w:val="20"/>
                <w:szCs w:val="20"/>
              </w:rPr>
              <w:t>+</w:t>
            </w:r>
          </w:p>
        </w:tc>
      </w:tr>
      <w:tr w:rsidR="00CC483F" w:rsidRPr="00DE3F46" w14:paraId="60B09D86" w14:textId="77777777" w:rsidTr="003B01E7">
        <w:trPr>
          <w:trHeight w:val="20"/>
        </w:trPr>
        <w:tc>
          <w:tcPr>
            <w:tcW w:w="959" w:type="dxa"/>
          </w:tcPr>
          <w:p w14:paraId="60B09D80" w14:textId="77777777" w:rsidR="00CC483F" w:rsidRPr="00DE3F46" w:rsidRDefault="00CC483F" w:rsidP="003C13BA">
            <w:pPr>
              <w:jc w:val="left"/>
              <w:rPr>
                <w:sz w:val="20"/>
                <w:szCs w:val="20"/>
                <w:vertAlign w:val="subscript"/>
              </w:rPr>
            </w:pPr>
            <w:r w:rsidRPr="00DE3F46">
              <w:rPr>
                <w:sz w:val="20"/>
                <w:szCs w:val="20"/>
              </w:rPr>
              <w:t xml:space="preserve">I </w:t>
            </w:r>
            <w:r w:rsidRPr="00DE3F46">
              <w:rPr>
                <w:sz w:val="20"/>
                <w:szCs w:val="20"/>
                <w:vertAlign w:val="subscript"/>
              </w:rPr>
              <w:t>Kr</w:t>
            </w:r>
          </w:p>
        </w:tc>
        <w:tc>
          <w:tcPr>
            <w:tcW w:w="1276" w:type="dxa"/>
          </w:tcPr>
          <w:p w14:paraId="60B09D81" w14:textId="77777777" w:rsidR="00CC483F" w:rsidRPr="00DE3F46" w:rsidRDefault="00CC483F" w:rsidP="003C13BA">
            <w:pPr>
              <w:jc w:val="left"/>
              <w:rPr>
                <w:sz w:val="20"/>
                <w:szCs w:val="20"/>
              </w:rPr>
            </w:pPr>
            <w:r w:rsidRPr="00DE3F46">
              <w:rPr>
                <w:sz w:val="20"/>
                <w:szCs w:val="20"/>
              </w:rPr>
              <w:t>HERG</w:t>
            </w:r>
          </w:p>
        </w:tc>
        <w:tc>
          <w:tcPr>
            <w:tcW w:w="1842" w:type="dxa"/>
          </w:tcPr>
          <w:p w14:paraId="60B09D82" w14:textId="77777777" w:rsidR="00CC483F" w:rsidRPr="00DE3F46" w:rsidRDefault="00CC483F" w:rsidP="003C13BA">
            <w:pPr>
              <w:jc w:val="left"/>
              <w:rPr>
                <w:sz w:val="20"/>
                <w:szCs w:val="20"/>
              </w:rPr>
            </w:pPr>
            <w:r w:rsidRPr="00DE3F46">
              <w:rPr>
                <w:sz w:val="20"/>
                <w:szCs w:val="20"/>
              </w:rPr>
              <w:t>2,3</w:t>
            </w:r>
          </w:p>
        </w:tc>
        <w:tc>
          <w:tcPr>
            <w:tcW w:w="1418" w:type="dxa"/>
          </w:tcPr>
          <w:p w14:paraId="60B09D83" w14:textId="77777777" w:rsidR="00CC483F" w:rsidRPr="00DE3F46" w:rsidRDefault="00CC483F" w:rsidP="003C13BA">
            <w:pPr>
              <w:jc w:val="left"/>
              <w:rPr>
                <w:sz w:val="20"/>
                <w:szCs w:val="20"/>
              </w:rPr>
            </w:pPr>
            <w:r w:rsidRPr="00DE3F46">
              <w:rPr>
                <w:sz w:val="20"/>
                <w:szCs w:val="20"/>
              </w:rPr>
              <w:t>Outward</w:t>
            </w:r>
          </w:p>
        </w:tc>
        <w:tc>
          <w:tcPr>
            <w:tcW w:w="850" w:type="dxa"/>
          </w:tcPr>
          <w:p w14:paraId="60B09D84" w14:textId="77777777" w:rsidR="00CC483F" w:rsidRPr="00DE3F46" w:rsidRDefault="00CC483F" w:rsidP="003C13BA">
            <w:pPr>
              <w:jc w:val="left"/>
              <w:rPr>
                <w:sz w:val="20"/>
                <w:szCs w:val="20"/>
              </w:rPr>
            </w:pPr>
            <w:r w:rsidRPr="00DE3F46">
              <w:rPr>
                <w:sz w:val="20"/>
                <w:szCs w:val="20"/>
              </w:rPr>
              <w:t>+</w:t>
            </w:r>
          </w:p>
        </w:tc>
        <w:tc>
          <w:tcPr>
            <w:tcW w:w="1134" w:type="dxa"/>
          </w:tcPr>
          <w:p w14:paraId="60B09D85" w14:textId="77777777" w:rsidR="00CC483F" w:rsidRPr="00DE3F46" w:rsidRDefault="00CC483F" w:rsidP="003C13BA">
            <w:pPr>
              <w:jc w:val="left"/>
              <w:rPr>
                <w:sz w:val="20"/>
                <w:szCs w:val="20"/>
              </w:rPr>
            </w:pPr>
            <w:r w:rsidRPr="00DE3F46">
              <w:rPr>
                <w:sz w:val="20"/>
                <w:szCs w:val="20"/>
              </w:rPr>
              <w:t>+</w:t>
            </w:r>
          </w:p>
        </w:tc>
      </w:tr>
      <w:tr w:rsidR="00CC483F" w:rsidRPr="00DE3F46" w14:paraId="60B09D8D" w14:textId="77777777" w:rsidTr="003B01E7">
        <w:trPr>
          <w:trHeight w:val="20"/>
        </w:trPr>
        <w:tc>
          <w:tcPr>
            <w:tcW w:w="959" w:type="dxa"/>
          </w:tcPr>
          <w:p w14:paraId="60B09D87"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Kur</w:t>
            </w:r>
          </w:p>
        </w:tc>
        <w:tc>
          <w:tcPr>
            <w:tcW w:w="1276" w:type="dxa"/>
          </w:tcPr>
          <w:p w14:paraId="60B09D88" w14:textId="77777777" w:rsidR="00CC483F" w:rsidRPr="00DE3F46" w:rsidRDefault="00CC483F" w:rsidP="003C13BA">
            <w:pPr>
              <w:jc w:val="left"/>
              <w:rPr>
                <w:sz w:val="20"/>
                <w:szCs w:val="20"/>
                <w:vertAlign w:val="subscript"/>
              </w:rPr>
            </w:pPr>
            <w:r w:rsidRPr="00DE3F46">
              <w:rPr>
                <w:sz w:val="20"/>
                <w:szCs w:val="20"/>
              </w:rPr>
              <w:t>K</w:t>
            </w:r>
            <w:r w:rsidR="00261496">
              <w:rPr>
                <w:sz w:val="20"/>
                <w:szCs w:val="20"/>
              </w:rPr>
              <w:t xml:space="preserve"> </w:t>
            </w:r>
            <w:r w:rsidRPr="00DE3F46">
              <w:rPr>
                <w:sz w:val="20"/>
                <w:szCs w:val="20"/>
                <w:vertAlign w:val="subscript"/>
              </w:rPr>
              <w:t>V1.5</w:t>
            </w:r>
          </w:p>
        </w:tc>
        <w:tc>
          <w:tcPr>
            <w:tcW w:w="1842" w:type="dxa"/>
          </w:tcPr>
          <w:p w14:paraId="60B09D89" w14:textId="77777777" w:rsidR="00CC483F" w:rsidRPr="00DE3F46" w:rsidRDefault="00CC483F" w:rsidP="003C13BA">
            <w:pPr>
              <w:jc w:val="left"/>
              <w:rPr>
                <w:sz w:val="20"/>
                <w:szCs w:val="20"/>
              </w:rPr>
            </w:pPr>
            <w:r w:rsidRPr="00DE3F46">
              <w:rPr>
                <w:sz w:val="20"/>
                <w:szCs w:val="20"/>
              </w:rPr>
              <w:t>2,3</w:t>
            </w:r>
          </w:p>
        </w:tc>
        <w:tc>
          <w:tcPr>
            <w:tcW w:w="1418" w:type="dxa"/>
          </w:tcPr>
          <w:p w14:paraId="60B09D8A" w14:textId="77777777"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850" w:type="dxa"/>
          </w:tcPr>
          <w:p w14:paraId="60B09D8B" w14:textId="77777777" w:rsidR="00CC483F" w:rsidRPr="00DE3F46" w:rsidRDefault="00CC483F" w:rsidP="003C13BA">
            <w:pPr>
              <w:jc w:val="left"/>
              <w:rPr>
                <w:sz w:val="20"/>
                <w:szCs w:val="20"/>
              </w:rPr>
            </w:pPr>
            <w:r w:rsidRPr="00DE3F46">
              <w:rPr>
                <w:sz w:val="20"/>
                <w:szCs w:val="20"/>
              </w:rPr>
              <w:t>+</w:t>
            </w:r>
          </w:p>
        </w:tc>
        <w:tc>
          <w:tcPr>
            <w:tcW w:w="1134" w:type="dxa"/>
          </w:tcPr>
          <w:p w14:paraId="60B09D8C" w14:textId="77777777" w:rsidR="00CC483F" w:rsidRPr="00DE3F46" w:rsidRDefault="00122E54" w:rsidP="003C13BA">
            <w:pPr>
              <w:jc w:val="left"/>
              <w:rPr>
                <w:sz w:val="20"/>
                <w:szCs w:val="20"/>
              </w:rPr>
            </w:pPr>
            <w:r>
              <w:rPr>
                <w:sz w:val="20"/>
                <w:szCs w:val="20"/>
              </w:rPr>
              <w:t>-</w:t>
            </w:r>
          </w:p>
        </w:tc>
      </w:tr>
      <w:tr w:rsidR="00CC483F" w:rsidRPr="00DE3F46" w14:paraId="60B09D94" w14:textId="77777777" w:rsidTr="003B01E7">
        <w:trPr>
          <w:trHeight w:val="20"/>
        </w:trPr>
        <w:tc>
          <w:tcPr>
            <w:tcW w:w="959" w:type="dxa"/>
          </w:tcPr>
          <w:p w14:paraId="60B09D8E"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Cl</w:t>
            </w:r>
          </w:p>
        </w:tc>
        <w:tc>
          <w:tcPr>
            <w:tcW w:w="1276" w:type="dxa"/>
          </w:tcPr>
          <w:p w14:paraId="60B09D8F" w14:textId="77777777" w:rsidR="00CC483F" w:rsidRPr="00DE3F46" w:rsidRDefault="00CC483F" w:rsidP="003C13BA">
            <w:pPr>
              <w:jc w:val="left"/>
              <w:rPr>
                <w:sz w:val="20"/>
                <w:szCs w:val="20"/>
              </w:rPr>
            </w:pPr>
            <w:r w:rsidRPr="00DE3F46">
              <w:rPr>
                <w:sz w:val="20"/>
                <w:szCs w:val="20"/>
              </w:rPr>
              <w:t>CTRF/TWIK</w:t>
            </w:r>
          </w:p>
        </w:tc>
        <w:tc>
          <w:tcPr>
            <w:tcW w:w="1842" w:type="dxa"/>
          </w:tcPr>
          <w:p w14:paraId="60B09D90" w14:textId="77777777" w:rsidR="00CC483F" w:rsidRPr="00DE3F46" w:rsidRDefault="00CC483F" w:rsidP="003C13BA">
            <w:pPr>
              <w:jc w:val="left"/>
              <w:rPr>
                <w:sz w:val="20"/>
                <w:szCs w:val="20"/>
              </w:rPr>
            </w:pPr>
            <w:r w:rsidRPr="00DE3F46">
              <w:rPr>
                <w:sz w:val="20"/>
                <w:szCs w:val="20"/>
              </w:rPr>
              <w:t>2,3</w:t>
            </w:r>
          </w:p>
        </w:tc>
        <w:tc>
          <w:tcPr>
            <w:tcW w:w="1418" w:type="dxa"/>
          </w:tcPr>
          <w:p w14:paraId="60B09D91" w14:textId="77777777" w:rsidR="00CC483F" w:rsidRPr="00DE3F46" w:rsidRDefault="00CC483F" w:rsidP="003C13BA">
            <w:pPr>
              <w:jc w:val="left"/>
              <w:rPr>
                <w:sz w:val="20"/>
                <w:szCs w:val="20"/>
              </w:rPr>
            </w:pPr>
            <w:r w:rsidRPr="00DE3F46">
              <w:rPr>
                <w:sz w:val="20"/>
                <w:szCs w:val="20"/>
              </w:rPr>
              <w:t>Outward</w:t>
            </w:r>
          </w:p>
        </w:tc>
        <w:tc>
          <w:tcPr>
            <w:tcW w:w="850" w:type="dxa"/>
          </w:tcPr>
          <w:p w14:paraId="60B09D92" w14:textId="77777777" w:rsidR="00CC483F" w:rsidRPr="00DE3F46" w:rsidRDefault="00CC483F" w:rsidP="003C13BA">
            <w:pPr>
              <w:jc w:val="left"/>
              <w:rPr>
                <w:sz w:val="20"/>
                <w:szCs w:val="20"/>
              </w:rPr>
            </w:pPr>
            <w:r w:rsidRPr="00DE3F46">
              <w:rPr>
                <w:sz w:val="20"/>
                <w:szCs w:val="20"/>
              </w:rPr>
              <w:t>+</w:t>
            </w:r>
          </w:p>
        </w:tc>
        <w:tc>
          <w:tcPr>
            <w:tcW w:w="1134" w:type="dxa"/>
          </w:tcPr>
          <w:p w14:paraId="60B09D93" w14:textId="77777777" w:rsidR="00CC483F" w:rsidRPr="00DE3F46" w:rsidRDefault="00CC483F" w:rsidP="003C13BA">
            <w:pPr>
              <w:jc w:val="left"/>
              <w:rPr>
                <w:sz w:val="20"/>
                <w:szCs w:val="20"/>
              </w:rPr>
            </w:pPr>
            <w:r w:rsidRPr="00DE3F46">
              <w:rPr>
                <w:sz w:val="20"/>
                <w:szCs w:val="20"/>
              </w:rPr>
              <w:t>+</w:t>
            </w:r>
          </w:p>
        </w:tc>
      </w:tr>
      <w:tr w:rsidR="00CC483F" w:rsidRPr="00DE3F46" w14:paraId="60B09D9B" w14:textId="77777777" w:rsidTr="003B01E7">
        <w:trPr>
          <w:trHeight w:val="20"/>
        </w:trPr>
        <w:tc>
          <w:tcPr>
            <w:tcW w:w="959" w:type="dxa"/>
          </w:tcPr>
          <w:p w14:paraId="60B09D95" w14:textId="77777777" w:rsidR="00CC483F" w:rsidRPr="00DE3F46" w:rsidRDefault="00CC483F" w:rsidP="003C13BA">
            <w:pPr>
              <w:jc w:val="left"/>
              <w:rPr>
                <w:sz w:val="20"/>
                <w:szCs w:val="20"/>
                <w:vertAlign w:val="subscript"/>
              </w:rPr>
            </w:pPr>
            <w:r w:rsidRPr="00DE3F46">
              <w:rPr>
                <w:sz w:val="20"/>
                <w:szCs w:val="20"/>
              </w:rPr>
              <w:t>I</w:t>
            </w:r>
            <w:r w:rsidR="001278C6">
              <w:rPr>
                <w:sz w:val="20"/>
                <w:szCs w:val="20"/>
              </w:rPr>
              <w:t xml:space="preserve"> </w:t>
            </w:r>
            <w:r w:rsidRPr="00DE3F46">
              <w:rPr>
                <w:sz w:val="20"/>
                <w:szCs w:val="20"/>
                <w:vertAlign w:val="subscript"/>
              </w:rPr>
              <w:t>k1</w:t>
            </w:r>
          </w:p>
        </w:tc>
        <w:tc>
          <w:tcPr>
            <w:tcW w:w="1276" w:type="dxa"/>
          </w:tcPr>
          <w:p w14:paraId="60B09D96" w14:textId="77777777" w:rsidR="00CC483F" w:rsidRPr="00DE3F46" w:rsidRDefault="00CC483F" w:rsidP="003C13BA">
            <w:pPr>
              <w:jc w:val="left"/>
              <w:rPr>
                <w:sz w:val="20"/>
                <w:szCs w:val="20"/>
              </w:rPr>
            </w:pPr>
            <w:r w:rsidRPr="00DE3F46">
              <w:rPr>
                <w:sz w:val="20"/>
                <w:szCs w:val="20"/>
              </w:rPr>
              <w:t>Kir 2 family</w:t>
            </w:r>
          </w:p>
        </w:tc>
        <w:tc>
          <w:tcPr>
            <w:tcW w:w="1842" w:type="dxa"/>
          </w:tcPr>
          <w:p w14:paraId="60B09D97" w14:textId="77777777" w:rsidR="00CC483F" w:rsidRPr="00DE3F46" w:rsidRDefault="00CC483F" w:rsidP="003C13BA">
            <w:pPr>
              <w:jc w:val="left"/>
              <w:rPr>
                <w:sz w:val="20"/>
                <w:szCs w:val="20"/>
              </w:rPr>
            </w:pPr>
            <w:r w:rsidRPr="00DE3F46">
              <w:rPr>
                <w:sz w:val="20"/>
                <w:szCs w:val="20"/>
              </w:rPr>
              <w:t>late 3</w:t>
            </w:r>
            <w:r w:rsidR="00CE3F68">
              <w:rPr>
                <w:sz w:val="20"/>
                <w:szCs w:val="20"/>
              </w:rPr>
              <w:t xml:space="preserve"> </w:t>
            </w:r>
            <w:r w:rsidRPr="00DE3F46">
              <w:rPr>
                <w:sz w:val="20"/>
                <w:szCs w:val="20"/>
              </w:rPr>
              <w:t>&amp; 4 family</w:t>
            </w:r>
          </w:p>
        </w:tc>
        <w:tc>
          <w:tcPr>
            <w:tcW w:w="1418" w:type="dxa"/>
          </w:tcPr>
          <w:p w14:paraId="60B09D98" w14:textId="77777777"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850" w:type="dxa"/>
          </w:tcPr>
          <w:p w14:paraId="60B09D99" w14:textId="77777777" w:rsidR="00CC483F" w:rsidRPr="00DE3F46" w:rsidRDefault="00CC483F" w:rsidP="003C13BA">
            <w:pPr>
              <w:jc w:val="left"/>
              <w:rPr>
                <w:sz w:val="20"/>
                <w:szCs w:val="20"/>
              </w:rPr>
            </w:pPr>
            <w:r w:rsidRPr="00DE3F46">
              <w:rPr>
                <w:sz w:val="20"/>
                <w:szCs w:val="20"/>
              </w:rPr>
              <w:t>+</w:t>
            </w:r>
          </w:p>
        </w:tc>
        <w:tc>
          <w:tcPr>
            <w:tcW w:w="1134" w:type="dxa"/>
          </w:tcPr>
          <w:p w14:paraId="60B09D9A" w14:textId="77777777" w:rsidR="00CC483F" w:rsidRPr="00DE3F46" w:rsidRDefault="00CC483F" w:rsidP="003C13BA">
            <w:pPr>
              <w:jc w:val="left"/>
              <w:rPr>
                <w:sz w:val="20"/>
                <w:szCs w:val="20"/>
              </w:rPr>
            </w:pPr>
            <w:r w:rsidRPr="00DE3F46">
              <w:rPr>
                <w:sz w:val="20"/>
                <w:szCs w:val="20"/>
              </w:rPr>
              <w:t>+</w:t>
            </w:r>
          </w:p>
        </w:tc>
      </w:tr>
      <w:tr w:rsidR="00CC483F" w:rsidRPr="00DE3F46" w14:paraId="60B09DA2" w14:textId="77777777" w:rsidTr="003B01E7">
        <w:trPr>
          <w:trHeight w:val="20"/>
        </w:trPr>
        <w:tc>
          <w:tcPr>
            <w:tcW w:w="959" w:type="dxa"/>
          </w:tcPr>
          <w:p w14:paraId="60B09D9C" w14:textId="77777777" w:rsidR="00CC483F" w:rsidRPr="00DE3F46" w:rsidRDefault="00CC483F" w:rsidP="003C13BA">
            <w:pPr>
              <w:jc w:val="left"/>
              <w:rPr>
                <w:sz w:val="20"/>
                <w:szCs w:val="20"/>
              </w:rPr>
            </w:pPr>
            <w:r w:rsidRPr="00DE3F46">
              <w:rPr>
                <w:sz w:val="20"/>
                <w:szCs w:val="20"/>
              </w:rPr>
              <w:t>I</w:t>
            </w:r>
            <w:r w:rsidR="001278C6">
              <w:rPr>
                <w:sz w:val="20"/>
                <w:szCs w:val="20"/>
              </w:rPr>
              <w:t xml:space="preserve"> </w:t>
            </w:r>
            <w:proofErr w:type="spellStart"/>
            <w:r w:rsidRPr="00DE3F46">
              <w:rPr>
                <w:sz w:val="20"/>
                <w:szCs w:val="20"/>
                <w:vertAlign w:val="subscript"/>
              </w:rPr>
              <w:t>k.ATP</w:t>
            </w:r>
            <w:proofErr w:type="spellEnd"/>
            <w:r w:rsidRPr="00DE3F46">
              <w:rPr>
                <w:sz w:val="20"/>
                <w:szCs w:val="20"/>
                <w:vertAlign w:val="subscript"/>
              </w:rPr>
              <w:t>/Ach</w:t>
            </w:r>
          </w:p>
        </w:tc>
        <w:tc>
          <w:tcPr>
            <w:tcW w:w="1276" w:type="dxa"/>
          </w:tcPr>
          <w:p w14:paraId="60B09D9D" w14:textId="77777777" w:rsidR="00CC483F" w:rsidRPr="00DE3F46" w:rsidRDefault="00CC483F" w:rsidP="003C13BA">
            <w:pPr>
              <w:jc w:val="left"/>
              <w:rPr>
                <w:sz w:val="20"/>
                <w:szCs w:val="20"/>
              </w:rPr>
            </w:pPr>
            <w:r w:rsidRPr="00DE3F46">
              <w:rPr>
                <w:sz w:val="20"/>
                <w:szCs w:val="20"/>
              </w:rPr>
              <w:t>Kir</w:t>
            </w:r>
            <w:r w:rsidR="00261496">
              <w:rPr>
                <w:sz w:val="20"/>
                <w:szCs w:val="20"/>
              </w:rPr>
              <w:t xml:space="preserve"> </w:t>
            </w:r>
            <w:r w:rsidRPr="00DE3F46">
              <w:rPr>
                <w:sz w:val="20"/>
                <w:szCs w:val="20"/>
              </w:rPr>
              <w:t>3 family</w:t>
            </w:r>
          </w:p>
        </w:tc>
        <w:tc>
          <w:tcPr>
            <w:tcW w:w="1842" w:type="dxa"/>
          </w:tcPr>
          <w:p w14:paraId="60B09D9E" w14:textId="77777777" w:rsidR="00CC483F" w:rsidRPr="00DE3F46" w:rsidRDefault="00CC483F" w:rsidP="003C13BA">
            <w:pPr>
              <w:jc w:val="left"/>
              <w:rPr>
                <w:sz w:val="20"/>
                <w:szCs w:val="20"/>
              </w:rPr>
            </w:pPr>
            <w:r w:rsidRPr="00DE3F46">
              <w:rPr>
                <w:sz w:val="20"/>
                <w:szCs w:val="20"/>
              </w:rPr>
              <w:t>late 3</w:t>
            </w:r>
            <w:r w:rsidR="00CE3F68">
              <w:rPr>
                <w:sz w:val="20"/>
                <w:szCs w:val="20"/>
              </w:rPr>
              <w:t xml:space="preserve"> </w:t>
            </w:r>
            <w:r w:rsidRPr="00DE3F46">
              <w:rPr>
                <w:sz w:val="20"/>
                <w:szCs w:val="20"/>
              </w:rPr>
              <w:t>&amp; 4 family</w:t>
            </w:r>
          </w:p>
        </w:tc>
        <w:tc>
          <w:tcPr>
            <w:tcW w:w="1418" w:type="dxa"/>
          </w:tcPr>
          <w:p w14:paraId="60B09D9F" w14:textId="77777777" w:rsidR="00CC483F" w:rsidRPr="00DE3F46" w:rsidRDefault="00536315" w:rsidP="003C13BA">
            <w:pPr>
              <w:jc w:val="left"/>
              <w:rPr>
                <w:sz w:val="20"/>
                <w:szCs w:val="20"/>
              </w:rPr>
            </w:pPr>
            <w:r>
              <w:rPr>
                <w:sz w:val="20"/>
                <w:szCs w:val="20"/>
              </w:rPr>
              <w:t>O</w:t>
            </w:r>
            <w:r w:rsidR="00CC483F" w:rsidRPr="00DE3F46">
              <w:rPr>
                <w:sz w:val="20"/>
                <w:szCs w:val="20"/>
              </w:rPr>
              <w:t>utward</w:t>
            </w:r>
          </w:p>
        </w:tc>
        <w:tc>
          <w:tcPr>
            <w:tcW w:w="850" w:type="dxa"/>
          </w:tcPr>
          <w:p w14:paraId="60B09DA0" w14:textId="77777777" w:rsidR="00CC483F" w:rsidRPr="00DE3F46" w:rsidRDefault="00CC483F" w:rsidP="003C13BA">
            <w:pPr>
              <w:jc w:val="left"/>
              <w:rPr>
                <w:sz w:val="20"/>
                <w:szCs w:val="20"/>
              </w:rPr>
            </w:pPr>
            <w:r w:rsidRPr="00DE3F46">
              <w:rPr>
                <w:sz w:val="20"/>
                <w:szCs w:val="20"/>
              </w:rPr>
              <w:t>+</w:t>
            </w:r>
          </w:p>
        </w:tc>
        <w:tc>
          <w:tcPr>
            <w:tcW w:w="1134" w:type="dxa"/>
          </w:tcPr>
          <w:p w14:paraId="60B09DA1" w14:textId="77777777" w:rsidR="00CC483F" w:rsidRPr="00DE3F46" w:rsidRDefault="00CC483F" w:rsidP="003C13BA">
            <w:pPr>
              <w:jc w:val="left"/>
              <w:rPr>
                <w:sz w:val="20"/>
                <w:szCs w:val="20"/>
              </w:rPr>
            </w:pPr>
            <w:r w:rsidRPr="00DE3F46">
              <w:rPr>
                <w:sz w:val="20"/>
                <w:szCs w:val="20"/>
              </w:rPr>
              <w:softHyphen/>
              <w:t>-</w:t>
            </w:r>
          </w:p>
        </w:tc>
      </w:tr>
    </w:tbl>
    <w:p w14:paraId="60B09DA3" w14:textId="77777777" w:rsidR="00A50B63" w:rsidRDefault="00A50B63" w:rsidP="0093796E">
      <w:pPr>
        <w:tabs>
          <w:tab w:val="left" w:pos="1035"/>
        </w:tabs>
        <w:spacing w:line="360" w:lineRule="auto"/>
        <w:rPr>
          <w:b/>
          <w:szCs w:val="24"/>
          <w:lang w:val="en-IN"/>
        </w:rPr>
      </w:pPr>
    </w:p>
    <w:p w14:paraId="60B09DA4" w14:textId="77777777" w:rsidR="00BC2386" w:rsidRPr="00B4632C" w:rsidRDefault="00B4632C" w:rsidP="0093796E">
      <w:pPr>
        <w:tabs>
          <w:tab w:val="left" w:pos="1035"/>
        </w:tabs>
        <w:spacing w:line="360" w:lineRule="auto"/>
        <w:rPr>
          <w:bCs/>
          <w:i/>
          <w:iCs/>
          <w:szCs w:val="24"/>
        </w:rPr>
      </w:pPr>
      <w:r w:rsidRPr="00B4632C">
        <w:rPr>
          <w:b/>
          <w:i/>
          <w:iCs/>
          <w:szCs w:val="24"/>
          <w:lang w:val="en-IN"/>
        </w:rPr>
        <w:t>Electrophysiological &amp;</w:t>
      </w:r>
      <w:r w:rsidR="00BB3ADF">
        <w:rPr>
          <w:b/>
          <w:i/>
          <w:iCs/>
          <w:szCs w:val="24"/>
          <w:lang w:val="en-IN"/>
        </w:rPr>
        <w:t xml:space="preserve"> </w:t>
      </w:r>
      <w:r w:rsidRPr="00B4632C">
        <w:rPr>
          <w:b/>
          <w:bCs/>
          <w:i/>
          <w:iCs/>
          <w:szCs w:val="24"/>
        </w:rPr>
        <w:t xml:space="preserve">hemodynamic effects </w:t>
      </w:r>
    </w:p>
    <w:p w14:paraId="60B09DA5" w14:textId="71F0D855" w:rsidR="00D02987" w:rsidRPr="000B2932" w:rsidRDefault="00BC2386" w:rsidP="000B2932">
      <w:pPr>
        <w:tabs>
          <w:tab w:val="left" w:pos="709"/>
        </w:tabs>
        <w:spacing w:line="360" w:lineRule="auto"/>
        <w:rPr>
          <w:bCs/>
          <w:iCs/>
          <w:szCs w:val="24"/>
        </w:rPr>
      </w:pPr>
      <w:r w:rsidRPr="0093796E">
        <w:rPr>
          <w:bCs/>
          <w:iCs/>
          <w:szCs w:val="24"/>
        </w:rPr>
        <w:t>The</w:t>
      </w:r>
      <w:r w:rsidR="0072548E">
        <w:rPr>
          <w:bCs/>
          <w:iCs/>
          <w:szCs w:val="24"/>
        </w:rPr>
        <w:t xml:space="preserve"> mean QRS interval ↑increased</w:t>
      </w:r>
      <w:r w:rsidR="00F9183E">
        <w:rPr>
          <w:bCs/>
          <w:iCs/>
          <w:szCs w:val="24"/>
        </w:rPr>
        <w:t xml:space="preserve">, </w:t>
      </w:r>
      <w:r w:rsidRPr="0093796E">
        <w:rPr>
          <w:bCs/>
          <w:iCs/>
          <w:szCs w:val="24"/>
        </w:rPr>
        <w:t>the QTc interval</w:t>
      </w:r>
      <w:r w:rsidR="0072548E">
        <w:rPr>
          <w:bCs/>
          <w:iCs/>
          <w:szCs w:val="24"/>
        </w:rPr>
        <w:t xml:space="preserve"> prolonged</w:t>
      </w:r>
      <w:r w:rsidR="003330D1">
        <w:rPr>
          <w:bCs/>
          <w:iCs/>
          <w:szCs w:val="24"/>
        </w:rPr>
        <w:t xml:space="preserve"> </w:t>
      </w:r>
      <w:r w:rsidR="00E10420">
        <w:rPr>
          <w:bCs/>
          <w:iCs/>
          <w:szCs w:val="24"/>
        </w:rPr>
        <w:t>transiently</w:t>
      </w:r>
      <w:r w:rsidR="00541A02">
        <w:rPr>
          <w:bCs/>
          <w:iCs/>
          <w:szCs w:val="24"/>
        </w:rPr>
        <w:t>,</w:t>
      </w:r>
      <w:r w:rsidRPr="0093796E">
        <w:rPr>
          <w:bCs/>
          <w:iCs/>
          <w:szCs w:val="24"/>
        </w:rPr>
        <w:t xml:space="preserve"> and </w:t>
      </w:r>
      <w:r w:rsidR="00C449D8">
        <w:rPr>
          <w:bCs/>
          <w:iCs/>
          <w:szCs w:val="24"/>
        </w:rPr>
        <w:t>a minimum</w:t>
      </w:r>
      <w:r w:rsidR="00A23DF3">
        <w:rPr>
          <w:bCs/>
          <w:iCs/>
          <w:szCs w:val="24"/>
        </w:rPr>
        <w:t xml:space="preserve"> of </w:t>
      </w:r>
      <w:r w:rsidR="00F9183E" w:rsidRPr="0093796E">
        <w:rPr>
          <w:bCs/>
          <w:iCs/>
          <w:szCs w:val="24"/>
        </w:rPr>
        <w:t xml:space="preserve">30 </w:t>
      </w:r>
      <w:r w:rsidR="00C449D8">
        <w:rPr>
          <w:bCs/>
          <w:iCs/>
          <w:szCs w:val="24"/>
        </w:rPr>
        <w:t>msec</w:t>
      </w:r>
      <w:r w:rsidR="00F9183E">
        <w:rPr>
          <w:bCs/>
          <w:iCs/>
          <w:szCs w:val="24"/>
        </w:rPr>
        <w:t xml:space="preserve"> prolongation</w:t>
      </w:r>
      <w:r w:rsidR="0072548E">
        <w:rPr>
          <w:bCs/>
          <w:iCs/>
          <w:szCs w:val="24"/>
        </w:rPr>
        <w:t xml:space="preserve"> </w:t>
      </w:r>
      <w:r w:rsidR="00A25552">
        <w:rPr>
          <w:bCs/>
          <w:iCs/>
          <w:szCs w:val="24"/>
        </w:rPr>
        <w:t>w</w:t>
      </w:r>
      <w:r w:rsidR="00B5711F">
        <w:rPr>
          <w:bCs/>
          <w:iCs/>
          <w:szCs w:val="24"/>
        </w:rPr>
        <w:t>as</w:t>
      </w:r>
      <w:r w:rsidR="0072548E">
        <w:rPr>
          <w:bCs/>
          <w:iCs/>
          <w:szCs w:val="24"/>
        </w:rPr>
        <w:t xml:space="preserve"> noted in</w:t>
      </w:r>
      <w:r w:rsidR="009A7067">
        <w:rPr>
          <w:bCs/>
          <w:iCs/>
          <w:szCs w:val="24"/>
        </w:rPr>
        <w:t xml:space="preserve"> </w:t>
      </w:r>
      <w:r w:rsidR="00541A02">
        <w:rPr>
          <w:bCs/>
          <w:iCs/>
          <w:szCs w:val="24"/>
        </w:rPr>
        <w:t xml:space="preserve">the </w:t>
      </w:r>
      <w:r w:rsidR="00F9183E">
        <w:rPr>
          <w:bCs/>
          <w:iCs/>
          <w:szCs w:val="24"/>
        </w:rPr>
        <w:t xml:space="preserve">QTcF interval. </w:t>
      </w:r>
      <w:r w:rsidRPr="0093796E">
        <w:rPr>
          <w:bCs/>
          <w:iCs/>
          <w:szCs w:val="24"/>
        </w:rPr>
        <w:t>The mean</w:t>
      </w:r>
      <w:r w:rsidR="00F66217">
        <w:rPr>
          <w:bCs/>
          <w:iCs/>
          <w:szCs w:val="24"/>
        </w:rPr>
        <w:t xml:space="preserve"> </w:t>
      </w:r>
      <w:r w:rsidR="00AF392D" w:rsidRPr="0093796E">
        <w:rPr>
          <w:bCs/>
          <w:iCs/>
          <w:szCs w:val="24"/>
        </w:rPr>
        <w:t>QTcB</w:t>
      </w:r>
      <w:r w:rsidRPr="0093796E">
        <w:rPr>
          <w:bCs/>
          <w:iCs/>
          <w:szCs w:val="24"/>
        </w:rPr>
        <w:t xml:space="preserve"> (</w:t>
      </w:r>
      <w:r w:rsidR="00AF392D">
        <w:rPr>
          <w:bCs/>
          <w:iCs/>
          <w:szCs w:val="24"/>
        </w:rPr>
        <w:t>B</w:t>
      </w:r>
      <w:r w:rsidR="00AF392D" w:rsidRPr="0093796E">
        <w:rPr>
          <w:bCs/>
          <w:iCs/>
          <w:szCs w:val="24"/>
        </w:rPr>
        <w:t>azett-corrected QT interval</w:t>
      </w:r>
      <w:r w:rsidRPr="0093796E">
        <w:rPr>
          <w:bCs/>
          <w:iCs/>
          <w:szCs w:val="24"/>
        </w:rPr>
        <w:t>) ↓</w:t>
      </w:r>
      <w:r w:rsidR="0072548E">
        <w:rPr>
          <w:bCs/>
          <w:iCs/>
          <w:szCs w:val="24"/>
        </w:rPr>
        <w:t>decreased</w:t>
      </w:r>
      <w:r w:rsidR="00AF392D">
        <w:rPr>
          <w:bCs/>
          <w:iCs/>
          <w:szCs w:val="24"/>
        </w:rPr>
        <w:t xml:space="preserve">, </w:t>
      </w:r>
      <w:r w:rsidR="00313246">
        <w:rPr>
          <w:bCs/>
          <w:iCs/>
          <w:szCs w:val="24"/>
        </w:rPr>
        <w:t xml:space="preserve">monomorphic unsustained ventricular </w:t>
      </w:r>
      <w:r w:rsidR="00300B63">
        <w:rPr>
          <w:bCs/>
          <w:iCs/>
          <w:szCs w:val="24"/>
        </w:rPr>
        <w:t>tachycardia (VT) and v</w:t>
      </w:r>
      <w:r w:rsidR="00313246">
        <w:rPr>
          <w:bCs/>
          <w:iCs/>
          <w:szCs w:val="24"/>
        </w:rPr>
        <w:t>entricular extrasystoles decreased</w:t>
      </w:r>
      <w:r w:rsidRPr="0093796E">
        <w:rPr>
          <w:bCs/>
          <w:iCs/>
          <w:szCs w:val="24"/>
        </w:rPr>
        <w:t xml:space="preserve">. </w:t>
      </w:r>
      <w:r w:rsidR="00F71714">
        <w:rPr>
          <w:bCs/>
          <w:iCs/>
          <w:szCs w:val="24"/>
        </w:rPr>
        <w:t>In</w:t>
      </w:r>
      <w:r w:rsidR="007C0A27">
        <w:rPr>
          <w:bCs/>
          <w:iCs/>
          <w:szCs w:val="24"/>
        </w:rPr>
        <w:t xml:space="preserve"> </w:t>
      </w:r>
      <w:r w:rsidR="00F71714">
        <w:rPr>
          <w:bCs/>
          <w:iCs/>
          <w:szCs w:val="24"/>
        </w:rPr>
        <w:t xml:space="preserve">patients treated </w:t>
      </w:r>
      <w:r w:rsidR="008451B6">
        <w:rPr>
          <w:bCs/>
          <w:iCs/>
          <w:szCs w:val="24"/>
        </w:rPr>
        <w:t>intravenous (</w:t>
      </w:r>
      <w:r w:rsidR="00696CF0">
        <w:rPr>
          <w:bCs/>
          <w:iCs/>
          <w:szCs w:val="24"/>
        </w:rPr>
        <w:t>IV</w:t>
      </w:r>
      <w:r w:rsidR="008451B6">
        <w:rPr>
          <w:bCs/>
          <w:iCs/>
          <w:szCs w:val="24"/>
        </w:rPr>
        <w:t>)</w:t>
      </w:r>
      <w:r w:rsidR="00F71714">
        <w:rPr>
          <w:bCs/>
          <w:iCs/>
          <w:szCs w:val="24"/>
        </w:rPr>
        <w:t xml:space="preserve"> vernakalant, the </w:t>
      </w:r>
      <w:r w:rsidR="00F71714" w:rsidRPr="0093796E">
        <w:rPr>
          <w:bCs/>
          <w:iCs/>
          <w:szCs w:val="24"/>
        </w:rPr>
        <w:t xml:space="preserve">mean </w:t>
      </w:r>
      <w:r w:rsidR="00F71714">
        <w:rPr>
          <w:bCs/>
          <w:iCs/>
          <w:szCs w:val="24"/>
        </w:rPr>
        <w:t>HR (106 beats/</w:t>
      </w:r>
      <w:r w:rsidR="00F71714" w:rsidRPr="0093796E">
        <w:rPr>
          <w:bCs/>
          <w:iCs/>
          <w:szCs w:val="24"/>
        </w:rPr>
        <w:t>min)</w:t>
      </w:r>
      <w:r w:rsidR="00F71714">
        <w:rPr>
          <w:bCs/>
          <w:iCs/>
          <w:szCs w:val="24"/>
        </w:rPr>
        <w:t xml:space="preserve"> from baseline </w:t>
      </w:r>
      <w:r w:rsidR="00F71714" w:rsidRPr="0093796E">
        <w:rPr>
          <w:bCs/>
          <w:iCs/>
          <w:szCs w:val="24"/>
        </w:rPr>
        <w:t>↓</w:t>
      </w:r>
      <w:r w:rsidR="0072548E">
        <w:rPr>
          <w:bCs/>
          <w:iCs/>
          <w:szCs w:val="24"/>
        </w:rPr>
        <w:t>decreased</w:t>
      </w:r>
      <w:r w:rsidR="00F71714">
        <w:rPr>
          <w:bCs/>
          <w:iCs/>
          <w:szCs w:val="24"/>
        </w:rPr>
        <w:t xml:space="preserve">. </w:t>
      </w:r>
      <w:r w:rsidRPr="0093796E">
        <w:rPr>
          <w:bCs/>
          <w:iCs/>
          <w:szCs w:val="24"/>
        </w:rPr>
        <w:t xml:space="preserve">In the 24 hours </w:t>
      </w:r>
      <w:r w:rsidR="00904C2F">
        <w:rPr>
          <w:bCs/>
          <w:iCs/>
          <w:szCs w:val="24"/>
        </w:rPr>
        <w:t>(</w:t>
      </w:r>
      <w:r w:rsidRPr="0093796E">
        <w:rPr>
          <w:bCs/>
          <w:iCs/>
          <w:szCs w:val="24"/>
        </w:rPr>
        <w:t>from infusion</w:t>
      </w:r>
      <w:r w:rsidR="00904C2F">
        <w:rPr>
          <w:bCs/>
          <w:iCs/>
          <w:szCs w:val="24"/>
        </w:rPr>
        <w:t xml:space="preserve"> up</w:t>
      </w:r>
      <w:r w:rsidR="00B5711F">
        <w:rPr>
          <w:bCs/>
          <w:iCs/>
          <w:szCs w:val="24"/>
        </w:rPr>
        <w:t xml:space="preserve"> </w:t>
      </w:r>
      <w:r w:rsidR="00904C2F">
        <w:rPr>
          <w:bCs/>
          <w:iCs/>
          <w:szCs w:val="24"/>
        </w:rPr>
        <w:t>to 24 hours)</w:t>
      </w:r>
      <w:r w:rsidRPr="0093796E">
        <w:rPr>
          <w:bCs/>
          <w:iCs/>
          <w:szCs w:val="24"/>
        </w:rPr>
        <w:t xml:space="preserve">, </w:t>
      </w:r>
      <w:r w:rsidR="002473BE">
        <w:rPr>
          <w:bCs/>
          <w:iCs/>
          <w:szCs w:val="24"/>
        </w:rPr>
        <w:t>V</w:t>
      </w:r>
      <w:r w:rsidRPr="0093796E">
        <w:rPr>
          <w:bCs/>
          <w:iCs/>
          <w:szCs w:val="24"/>
        </w:rPr>
        <w:t>ernakalant</w:t>
      </w:r>
      <w:r w:rsidR="002473BE">
        <w:rPr>
          <w:bCs/>
          <w:iCs/>
          <w:szCs w:val="24"/>
        </w:rPr>
        <w:t xml:space="preserve"> caused hypotension</w:t>
      </w:r>
      <w:r w:rsidRPr="0093796E">
        <w:rPr>
          <w:bCs/>
          <w:iCs/>
          <w:szCs w:val="24"/>
        </w:rPr>
        <w:t xml:space="preserve">. Among those given Vernakalant </w:t>
      </w:r>
      <w:r w:rsidR="006266CF">
        <w:rPr>
          <w:bCs/>
          <w:iCs/>
          <w:szCs w:val="24"/>
        </w:rPr>
        <w:t>who</w:t>
      </w:r>
      <w:r w:rsidRPr="0093796E">
        <w:rPr>
          <w:bCs/>
          <w:iCs/>
          <w:szCs w:val="24"/>
        </w:rPr>
        <w:t xml:space="preserve"> remained in AF or </w:t>
      </w:r>
      <w:r w:rsidR="00B84903">
        <w:rPr>
          <w:bCs/>
          <w:iCs/>
          <w:szCs w:val="24"/>
        </w:rPr>
        <w:t>atrial flutter (</w:t>
      </w:r>
      <w:r w:rsidRPr="0093796E">
        <w:rPr>
          <w:bCs/>
          <w:iCs/>
          <w:szCs w:val="24"/>
        </w:rPr>
        <w:t>AFL</w:t>
      </w:r>
      <w:r w:rsidR="00B84903">
        <w:rPr>
          <w:bCs/>
          <w:iCs/>
          <w:szCs w:val="24"/>
        </w:rPr>
        <w:t>)</w:t>
      </w:r>
      <w:r w:rsidRPr="0093796E">
        <w:rPr>
          <w:bCs/>
          <w:iCs/>
          <w:szCs w:val="24"/>
        </w:rPr>
        <w:t>, the decrease</w:t>
      </w:r>
      <w:r w:rsidR="0072548E">
        <w:rPr>
          <w:bCs/>
          <w:iCs/>
          <w:szCs w:val="24"/>
        </w:rPr>
        <w:t>d</w:t>
      </w:r>
      <w:r w:rsidRPr="0093796E">
        <w:rPr>
          <w:bCs/>
          <w:iCs/>
          <w:szCs w:val="24"/>
        </w:rPr>
        <w:t xml:space="preserve"> in HR</w:t>
      </w:r>
      <w:r w:rsidR="006266CF">
        <w:rPr>
          <w:bCs/>
          <w:iCs/>
          <w:szCs w:val="24"/>
        </w:rPr>
        <w:t xml:space="preserve"> [any </w:t>
      </w:r>
      <w:proofErr w:type="spellStart"/>
      <w:r w:rsidR="006266CF">
        <w:rPr>
          <w:bCs/>
          <w:iCs/>
          <w:szCs w:val="24"/>
        </w:rPr>
        <w:t>hr</w:t>
      </w:r>
      <w:proofErr w:type="spellEnd"/>
      <w:r w:rsidR="006266CF">
        <w:rPr>
          <w:bCs/>
          <w:iCs/>
          <w:szCs w:val="24"/>
        </w:rPr>
        <w:t>&lt;</w:t>
      </w:r>
      <w:r w:rsidRPr="0093796E">
        <w:rPr>
          <w:bCs/>
          <w:iCs/>
          <w:szCs w:val="24"/>
        </w:rPr>
        <w:t>40 beats/min on Holter (1.7</w:t>
      </w:r>
      <w:r w:rsidR="007E206D" w:rsidRPr="0093796E">
        <w:rPr>
          <w:bCs/>
          <w:iCs/>
          <w:szCs w:val="24"/>
        </w:rPr>
        <w:t>%)</w:t>
      </w:r>
      <w:r w:rsidR="006266CF">
        <w:rPr>
          <w:bCs/>
          <w:iCs/>
          <w:szCs w:val="24"/>
        </w:rPr>
        <w:t>], a</w:t>
      </w:r>
      <w:r w:rsidRPr="0093796E">
        <w:rPr>
          <w:bCs/>
          <w:iCs/>
          <w:szCs w:val="24"/>
        </w:rPr>
        <w:t>ny hypotension event (2.2%)</w:t>
      </w:r>
      <w:r w:rsidR="006266CF">
        <w:rPr>
          <w:bCs/>
          <w:iCs/>
          <w:szCs w:val="24"/>
        </w:rPr>
        <w:t>, and</w:t>
      </w:r>
      <w:r w:rsidR="0065719D">
        <w:rPr>
          <w:bCs/>
          <w:iCs/>
          <w:szCs w:val="24"/>
        </w:rPr>
        <w:t xml:space="preserve"> </w:t>
      </w:r>
      <w:r w:rsidR="008451B6">
        <w:rPr>
          <w:bCs/>
          <w:iCs/>
          <w:szCs w:val="24"/>
        </w:rPr>
        <w:t>systolic blood pressure (</w:t>
      </w:r>
      <w:r w:rsidRPr="0093796E">
        <w:rPr>
          <w:bCs/>
          <w:iCs/>
          <w:szCs w:val="24"/>
        </w:rPr>
        <w:t>SBP</w:t>
      </w:r>
      <w:r w:rsidR="008451B6">
        <w:rPr>
          <w:bCs/>
          <w:iCs/>
          <w:szCs w:val="24"/>
        </w:rPr>
        <w:t>)</w:t>
      </w:r>
      <w:r w:rsidR="00332CC5">
        <w:rPr>
          <w:bCs/>
          <w:iCs/>
          <w:szCs w:val="24"/>
        </w:rPr>
        <w:t>&lt; 90 mm</w:t>
      </w:r>
      <w:r w:rsidRPr="0093796E">
        <w:rPr>
          <w:bCs/>
          <w:iCs/>
          <w:szCs w:val="24"/>
        </w:rPr>
        <w:t>Hg (1.3%)</w:t>
      </w:r>
      <w:r w:rsidR="006266CF">
        <w:rPr>
          <w:bCs/>
          <w:iCs/>
          <w:szCs w:val="24"/>
        </w:rPr>
        <w:t xml:space="preserve"> was observed</w:t>
      </w:r>
      <w:r w:rsidR="00346269">
        <w:rPr>
          <w:bCs/>
          <w:iCs/>
          <w:szCs w:val="24"/>
        </w:rPr>
        <w:t xml:space="preserve"> </w:t>
      </w:r>
      <w:r w:rsidR="00FF3FD7">
        <w:rPr>
          <w:bCs/>
          <w:iCs/>
          <w:szCs w:val="24"/>
        </w:rPr>
        <w:fldChar w:fldCharType="begin" w:fldLock="1"/>
      </w:r>
      <w:r w:rsidR="00682AC0">
        <w:rPr>
          <w:bCs/>
          <w:iCs/>
          <w:szCs w:val="24"/>
        </w:rPr>
        <w:instrText xml:space="preserve">ADDIN CSL_CITATION {"citationItems":[{"id":"ITEM-1","itemData":{"DOI":"10.1093/europace/eut274","ISSN":"10995129","PMID":"24108230","abstract":"Pharmacological rhythm control (often including electrical or pharmacological cardioversion) is an integral part of therapy for atrial fibrillation (AF) worldwide. Antiarrhythmic drug strategies would be preferred in many patients provided effective and safe antiarrhythmic agents are available. Also, pharmacological cardioversion could be the preferred option if the limitations of currently available drugs, such as restriction to patients without structural heart disease (flecainide and propafenone), risk of torsade de pointes (ibutilide), and slow onset of action (amiodarone), were overcome. The intravenous formulation of vernakalant (Brinavess, Cardiome) has been approved for pharmacological cardioversion of recent-onset AF (≤7 days) and early (≤3 days) post-operative AF in the European Union, Iceland, and Norway. Vernakalant has a high affinity to ion channels specifically involved in repolarization of atrial tissue and has minimal effects in the ventricles and thus, is thought to have a low proarrhythmic potential. Vernakalant is administered as a 10 min infusion of 3 mg/kg, and if AF persists after 15 min, an additional dose of 2 mg/kg can be given. The efficacy and safety of the drug has been extensively investigated in randomized controlled trials against placebo and an active comparator (amiodarone). The placebo-extracted efficacy of vernakalant is </w:instrText>
      </w:r>
      <w:r w:rsidR="00682AC0">
        <w:rPr>
          <w:rFonts w:ascii="Cambria Math" w:hAnsi="Cambria Math" w:cs="Cambria Math"/>
          <w:bCs/>
          <w:iCs/>
          <w:szCs w:val="24"/>
        </w:rPr>
        <w:instrText>∼</w:instrText>
      </w:r>
      <w:r w:rsidR="00682AC0">
        <w:rPr>
          <w:bCs/>
          <w:iCs/>
          <w:szCs w:val="24"/>
        </w:rPr>
        <w:instrText>47%. A significant advantage is a rapid effect, with the median to conversion ranging between 8 and 14 min, with the majority of patients (75-82%) converting after the first dose. Vernakalant retained its efficacy in subgroups of patients with associated cardiovascular disease such as hypertension and ischaemic heart disease, but its benefit may be lower and risk of adverse effects is higher in patients with heart failure. In the post-market reports, cardioversion rates with vernakalant are 65-70%. This review focuses on the role of vernakalant in pharmacological cardioversion for AF. © 2013 Published on behalf of the European Society of Cardiology. All rights reserved. The Author 2013.","author":[{"dropping-particle":"","family":"Savelieva","given":"Irene","non-dropping-particle":"","parse-names":false,"suffix":""},{"dropping-particle":"","family":"Graydon","given":"Richard","non-dropping-particle":"","parse-names":false,"suffix":""},{"dropping-particle":"","family":"Camm","given":"A. John","non-dropping-particle":"","parse-names":false,"suffix":""}],"container-title":"Europace","id":"ITEM-1","issue":"2","issued":{"date-parts":[["2014","2"]]},"page":"162-173","title":"Pharmacological cardioversion of atrial fibrillation with vernakalant: Evidence in support of the ESC Guidelines","type":"article","volume":"16"},"uris":["http://www.mendeley.com/documents/?uuid=5760df88-0ae1-3f07-9d4a-743c1b255d05"]}],"mendeley":{"formattedCitation":"(8)","plainTextFormattedCitation":"(8)","previouslyFormattedCitation":"(8)"},"properties":{"noteIndex":0},"schema":"https://github.com/citation-style-language/schema/raw/master/csl-citation.json"}</w:instrText>
      </w:r>
      <w:r w:rsidR="00FF3FD7">
        <w:rPr>
          <w:bCs/>
          <w:iCs/>
          <w:szCs w:val="24"/>
        </w:rPr>
        <w:fldChar w:fldCharType="separate"/>
      </w:r>
      <w:r w:rsidR="00DA6554" w:rsidRPr="00DA6554">
        <w:rPr>
          <w:bCs/>
          <w:iCs/>
          <w:noProof/>
          <w:szCs w:val="24"/>
        </w:rPr>
        <w:t>(8)</w:t>
      </w:r>
      <w:r w:rsidR="00FF3FD7">
        <w:rPr>
          <w:bCs/>
          <w:iCs/>
          <w:szCs w:val="24"/>
        </w:rPr>
        <w:fldChar w:fldCharType="end"/>
      </w:r>
      <w:r w:rsidRPr="0093796E">
        <w:rPr>
          <w:bCs/>
          <w:iCs/>
          <w:szCs w:val="24"/>
        </w:rPr>
        <w:t>.</w:t>
      </w:r>
    </w:p>
    <w:p w14:paraId="60B09DA6" w14:textId="77777777" w:rsidR="00386B7B" w:rsidRPr="0005743E" w:rsidRDefault="0005743E" w:rsidP="0093796E">
      <w:pPr>
        <w:spacing w:line="360" w:lineRule="auto"/>
        <w:rPr>
          <w:b/>
          <w:i/>
          <w:iCs/>
          <w:color w:val="222222"/>
          <w:szCs w:val="24"/>
        </w:rPr>
      </w:pPr>
      <w:r w:rsidRPr="0005743E">
        <w:rPr>
          <w:b/>
          <w:i/>
          <w:iCs/>
          <w:szCs w:val="24"/>
          <w:lang w:val="en-IN"/>
        </w:rPr>
        <w:t>Pharmacokinetics profile</w:t>
      </w:r>
    </w:p>
    <w:p w14:paraId="60B09DA7" w14:textId="77777777" w:rsidR="00C75492" w:rsidRPr="0093796E" w:rsidRDefault="00C75492" w:rsidP="00C75492">
      <w:pPr>
        <w:spacing w:line="360" w:lineRule="auto"/>
        <w:rPr>
          <w:szCs w:val="24"/>
        </w:rPr>
      </w:pPr>
      <w:r w:rsidRPr="0093796E">
        <w:rPr>
          <w:szCs w:val="24"/>
        </w:rPr>
        <w:lastRenderedPageBreak/>
        <w:t>Vernakalant</w:t>
      </w:r>
      <w:r w:rsidR="00265D37">
        <w:rPr>
          <w:szCs w:val="24"/>
        </w:rPr>
        <w:t xml:space="preserve"> IV demonstrated efficacy irrespective </w:t>
      </w:r>
      <w:r w:rsidR="00541A02">
        <w:rPr>
          <w:szCs w:val="24"/>
        </w:rPr>
        <w:t>of</w:t>
      </w:r>
      <w:r w:rsidR="000B2932">
        <w:rPr>
          <w:szCs w:val="24"/>
        </w:rPr>
        <w:t xml:space="preserve"> </w:t>
      </w:r>
      <w:r w:rsidR="00265D37" w:rsidRPr="0093796E">
        <w:rPr>
          <w:szCs w:val="24"/>
        </w:rPr>
        <w:t>age</w:t>
      </w:r>
      <w:r w:rsidR="00265D37">
        <w:rPr>
          <w:szCs w:val="24"/>
        </w:rPr>
        <w:t xml:space="preserve">, </w:t>
      </w:r>
      <w:r w:rsidRPr="0093796E">
        <w:rPr>
          <w:szCs w:val="24"/>
        </w:rPr>
        <w:t xml:space="preserve">sex, </w:t>
      </w:r>
      <w:r w:rsidR="00265D37" w:rsidRPr="0093796E">
        <w:rPr>
          <w:szCs w:val="24"/>
        </w:rPr>
        <w:t>rate</w:t>
      </w:r>
      <w:r w:rsidRPr="0093796E">
        <w:rPr>
          <w:szCs w:val="24"/>
        </w:rPr>
        <w:t>, rhythm control therapy and medical histor</w:t>
      </w:r>
      <w:r w:rsidR="00541A02">
        <w:rPr>
          <w:szCs w:val="24"/>
        </w:rPr>
        <w:t>ies</w:t>
      </w:r>
      <w:r w:rsidR="00265D37">
        <w:rPr>
          <w:szCs w:val="24"/>
        </w:rPr>
        <w:t xml:space="preserve"> like</w:t>
      </w:r>
      <w:r w:rsidR="00B95289">
        <w:rPr>
          <w:szCs w:val="24"/>
        </w:rPr>
        <w:t xml:space="preserve"> </w:t>
      </w:r>
      <w:r w:rsidR="00265D37">
        <w:rPr>
          <w:szCs w:val="24"/>
        </w:rPr>
        <w:t>CHF (</w:t>
      </w:r>
      <w:r w:rsidRPr="0093796E">
        <w:rPr>
          <w:szCs w:val="24"/>
        </w:rPr>
        <w:t>congestive heart failure</w:t>
      </w:r>
      <w:r w:rsidR="00265D37">
        <w:rPr>
          <w:szCs w:val="24"/>
        </w:rPr>
        <w:t>)</w:t>
      </w:r>
      <w:r w:rsidRPr="0093796E">
        <w:rPr>
          <w:szCs w:val="24"/>
        </w:rPr>
        <w:t xml:space="preserve">, </w:t>
      </w:r>
      <w:r w:rsidR="00265D37">
        <w:rPr>
          <w:szCs w:val="24"/>
        </w:rPr>
        <w:t>MI (</w:t>
      </w:r>
      <w:r w:rsidRPr="0093796E">
        <w:rPr>
          <w:szCs w:val="24"/>
        </w:rPr>
        <w:t>myocardial infarction</w:t>
      </w:r>
      <w:r w:rsidR="00265D37">
        <w:rPr>
          <w:szCs w:val="24"/>
        </w:rPr>
        <w:t>)</w:t>
      </w:r>
      <w:r w:rsidRPr="0093796E">
        <w:rPr>
          <w:szCs w:val="24"/>
        </w:rPr>
        <w:t xml:space="preserve">, hypertension, ischemic heart disease, </w:t>
      </w:r>
      <w:r w:rsidR="00265D37">
        <w:rPr>
          <w:szCs w:val="24"/>
        </w:rPr>
        <w:t>nephro</w:t>
      </w:r>
      <w:r w:rsidR="00541A02">
        <w:rPr>
          <w:szCs w:val="24"/>
        </w:rPr>
        <w:t>n</w:t>
      </w:r>
      <w:r w:rsidR="00265D37">
        <w:rPr>
          <w:szCs w:val="24"/>
        </w:rPr>
        <w:t>-</w:t>
      </w:r>
      <w:r w:rsidRPr="0093796E">
        <w:rPr>
          <w:szCs w:val="24"/>
        </w:rPr>
        <w:t>imp</w:t>
      </w:r>
      <w:r w:rsidR="00265D37">
        <w:rPr>
          <w:szCs w:val="24"/>
        </w:rPr>
        <w:t>airment, and hepato-injury</w:t>
      </w:r>
      <w:r w:rsidRPr="0093796E">
        <w:rPr>
          <w:szCs w:val="24"/>
        </w:rPr>
        <w:t>. However, Vernakalant</w:t>
      </w:r>
      <w:r w:rsidR="00265D37">
        <w:rPr>
          <w:szCs w:val="24"/>
        </w:rPr>
        <w:t xml:space="preserve"> IV</w:t>
      </w:r>
      <w:r w:rsidRPr="0093796E">
        <w:rPr>
          <w:szCs w:val="24"/>
        </w:rPr>
        <w:t xml:space="preserve"> should be </w:t>
      </w:r>
      <w:r w:rsidR="00265D37">
        <w:rPr>
          <w:szCs w:val="24"/>
        </w:rPr>
        <w:t xml:space="preserve">given </w:t>
      </w:r>
      <w:r w:rsidR="0009670A">
        <w:rPr>
          <w:szCs w:val="24"/>
        </w:rPr>
        <w:t>cautiously</w:t>
      </w:r>
      <w:r w:rsidR="00000259">
        <w:rPr>
          <w:szCs w:val="24"/>
        </w:rPr>
        <w:t xml:space="preserve"> </w:t>
      </w:r>
      <w:r w:rsidR="00E15B4B">
        <w:rPr>
          <w:szCs w:val="24"/>
        </w:rPr>
        <w:t xml:space="preserve">to </w:t>
      </w:r>
      <w:r w:rsidR="00FE1BBD">
        <w:rPr>
          <w:szCs w:val="24"/>
        </w:rPr>
        <w:t>New York Heart Association (</w:t>
      </w:r>
      <w:r w:rsidRPr="0093796E">
        <w:rPr>
          <w:szCs w:val="24"/>
        </w:rPr>
        <w:t>NYHA</w:t>
      </w:r>
      <w:r w:rsidR="00FE1BBD">
        <w:rPr>
          <w:szCs w:val="24"/>
        </w:rPr>
        <w:t>)</w:t>
      </w:r>
      <w:r w:rsidRPr="0093796E">
        <w:rPr>
          <w:szCs w:val="24"/>
        </w:rPr>
        <w:t xml:space="preserve"> class I or II CHF</w:t>
      </w:r>
      <w:r w:rsidR="005E3AFC">
        <w:rPr>
          <w:szCs w:val="24"/>
        </w:rPr>
        <w:t xml:space="preserve"> </w:t>
      </w:r>
      <w:r w:rsidR="00E15B4B">
        <w:rPr>
          <w:szCs w:val="24"/>
        </w:rPr>
        <w:t>patient</w:t>
      </w:r>
      <w:r w:rsidR="00541A02">
        <w:rPr>
          <w:szCs w:val="24"/>
        </w:rPr>
        <w:t>s</w:t>
      </w:r>
      <w:r w:rsidR="00E15B4B">
        <w:rPr>
          <w:szCs w:val="24"/>
        </w:rPr>
        <w:t xml:space="preserve"> with steady hemodynamics</w:t>
      </w:r>
      <w:r w:rsidR="00265D37">
        <w:rPr>
          <w:szCs w:val="24"/>
        </w:rPr>
        <w:t>.</w:t>
      </w:r>
      <w:r w:rsidR="00000259">
        <w:rPr>
          <w:szCs w:val="24"/>
        </w:rPr>
        <w:t xml:space="preserve"> </w:t>
      </w:r>
      <w:r w:rsidR="00E15B4B">
        <w:rPr>
          <w:szCs w:val="24"/>
        </w:rPr>
        <w:t xml:space="preserve">Vernakalant IV </w:t>
      </w:r>
      <w:r w:rsidRPr="0093796E">
        <w:rPr>
          <w:szCs w:val="24"/>
        </w:rPr>
        <w:t>is contraindicated in patients with NYHA class III or IV CHF</w:t>
      </w:r>
      <w:r w:rsidR="00FF3FD7">
        <w:rPr>
          <w:szCs w:val="24"/>
        </w:rPr>
        <w:fldChar w:fldCharType="begin" w:fldLock="1"/>
      </w:r>
      <w:r w:rsidR="009C286B">
        <w:rPr>
          <w:szCs w:val="24"/>
        </w:rPr>
        <w:instrText>ADDIN CSL_CITATION {"citationItems":[{"id":"ITEM-1","itemData":{"DOI":"10.2217/fca-2020-0039","ISSN":"17448298","PMID":"32460637","abstract":"Vernakalant is an intravenous anti-arrhythmic drug available in Europe, Canada and some countries in Asia for the restoration of sinus rhythm in acute onset atrial fibrillation. Currently, it is not available in USA because the US FDA have ongoing concerns about its safety. Vernakalant has a unique pharmacological profile of multi-ion channel activity and atrial-specificity that distinguishes it from other anti-arrhythmic drugs. This is thought to enhance efficacy but there are concerns of adverse events stemming from its diverse pharmacology. This ambiguity has prompted a review of the available clinical evidence on efficacy and safety to help re-evaluate its place in clinical practice.","author":[{"dropping-particle":"","family":"Ritchie","given":"Leona A.","non-dropping-particle":"","parse-names":false,"suffix":""},{"dropping-particle":"","family":"Qin","given":"Shuguang","non-dropping-particle":"","parse-names":false,"suffix":""},{"dropping-particle":"","family":"Penson","given":"Peter E.","non-dropping-particle":"","parse-names":false,"suffix":""},{"dropping-particle":"","family":"Henney","given":"Neil C.","non-dropping-particle":"","parse-names":false,"suffix":""},{"dropping-particle":"","family":"Lip","given":"Gregory Y.H.","non-dropping-particle":"","parse-names":false,"suffix":""}],"container-title":"Future Cardiology","id":"ITEM-1","issue":"6","issued":{"date-parts":[["2020","11","1"]]},"page":"585-595","publisher":"Future Medicine Ltd.","title":"Vernakalant hydrochloride for the treatment of atrial fibrillation: Evaluation of its place in clinical practice","type":"article","volume":"16"},"uris":["http://www.mendeley.com/documents/?uuid=6ce54c65-aff5-35aa-ac72-5c745ba28345"]}],"mendeley":{"formattedCitation":"(7)","plainTextFormattedCitation":"(7)","previouslyFormattedCitation":"(7)"},"properties":{"noteIndex":0},"schema":"https://github.com/citation-style-language/schema/raw/master/csl-citation.json"}</w:instrText>
      </w:r>
      <w:r w:rsidR="00FF3FD7">
        <w:rPr>
          <w:szCs w:val="24"/>
        </w:rPr>
        <w:fldChar w:fldCharType="separate"/>
      </w:r>
      <w:r w:rsidR="00150BBF" w:rsidRPr="00150BBF">
        <w:rPr>
          <w:noProof/>
          <w:szCs w:val="24"/>
        </w:rPr>
        <w:t>(7)</w:t>
      </w:r>
      <w:r w:rsidR="00FF3FD7">
        <w:rPr>
          <w:szCs w:val="24"/>
        </w:rPr>
        <w:fldChar w:fldCharType="end"/>
      </w:r>
      <w:r w:rsidR="001509E5">
        <w:rPr>
          <w:szCs w:val="24"/>
        </w:rPr>
        <w:t>.</w:t>
      </w:r>
    </w:p>
    <w:p w14:paraId="60B09DA8" w14:textId="3FA834B5" w:rsidR="006F5B3A" w:rsidRPr="0093796E" w:rsidRDefault="00652D37" w:rsidP="0093796E">
      <w:pPr>
        <w:autoSpaceDE w:val="0"/>
        <w:autoSpaceDN w:val="0"/>
        <w:adjustRightInd w:val="0"/>
        <w:spacing w:line="360" w:lineRule="auto"/>
        <w:ind w:right="0"/>
        <w:rPr>
          <w:szCs w:val="24"/>
        </w:rPr>
      </w:pPr>
      <w:r w:rsidRPr="0093796E">
        <w:rPr>
          <w:szCs w:val="24"/>
        </w:rPr>
        <w:t>Age, s</w:t>
      </w:r>
      <w:r w:rsidR="004D77A4" w:rsidRPr="0093796E">
        <w:rPr>
          <w:szCs w:val="24"/>
        </w:rPr>
        <w:t>ex</w:t>
      </w:r>
      <w:r w:rsidRPr="0093796E">
        <w:rPr>
          <w:szCs w:val="24"/>
        </w:rPr>
        <w:t>, liver</w:t>
      </w:r>
      <w:r w:rsidR="005440BE" w:rsidRPr="0093796E">
        <w:rPr>
          <w:szCs w:val="24"/>
        </w:rPr>
        <w:t>, and renal function do not impact</w:t>
      </w:r>
      <w:r w:rsidR="005C68CF" w:rsidRPr="0093796E">
        <w:rPr>
          <w:szCs w:val="24"/>
        </w:rPr>
        <w:t xml:space="preserve"> the pharmacoki</w:t>
      </w:r>
      <w:r w:rsidR="005466E4" w:rsidRPr="0093796E">
        <w:rPr>
          <w:szCs w:val="24"/>
        </w:rPr>
        <w:t xml:space="preserve">netic properties of </w:t>
      </w:r>
      <w:r w:rsidR="007C43C9" w:rsidRPr="0093796E">
        <w:rPr>
          <w:szCs w:val="24"/>
        </w:rPr>
        <w:t>V</w:t>
      </w:r>
      <w:r w:rsidR="005466E4" w:rsidRPr="0093796E">
        <w:rPr>
          <w:szCs w:val="24"/>
        </w:rPr>
        <w:t xml:space="preserve">ernakalant </w:t>
      </w:r>
      <w:r w:rsidR="00557978">
        <w:rPr>
          <w:szCs w:val="24"/>
          <w:lang w:val="en-IN"/>
        </w:rPr>
        <w:t>o</w:t>
      </w:r>
      <w:r w:rsidR="00F0094E" w:rsidRPr="0093796E">
        <w:rPr>
          <w:szCs w:val="24"/>
          <w:lang w:val="en-IN"/>
        </w:rPr>
        <w:t>ral</w:t>
      </w:r>
      <w:r w:rsidR="004D77A4" w:rsidRPr="0093796E">
        <w:rPr>
          <w:szCs w:val="24"/>
          <w:lang w:val="en-IN"/>
        </w:rPr>
        <w:t>ly administered</w:t>
      </w:r>
      <w:r w:rsidR="00983DF2">
        <w:rPr>
          <w:szCs w:val="24"/>
          <w:lang w:val="en-IN"/>
        </w:rPr>
        <w:t>, and</w:t>
      </w:r>
      <w:r w:rsidR="00F475AA">
        <w:rPr>
          <w:szCs w:val="24"/>
          <w:lang w:val="en-IN"/>
        </w:rPr>
        <w:t xml:space="preserve"> </w:t>
      </w:r>
      <w:r w:rsidR="007C43C9" w:rsidRPr="0093796E">
        <w:rPr>
          <w:szCs w:val="24"/>
          <w:lang w:val="en-IN"/>
        </w:rPr>
        <w:t>V</w:t>
      </w:r>
      <w:r w:rsidR="00F0094E" w:rsidRPr="0093796E">
        <w:rPr>
          <w:szCs w:val="24"/>
          <w:lang w:val="en-IN"/>
        </w:rPr>
        <w:t xml:space="preserve">ernakalant is </w:t>
      </w:r>
      <w:r w:rsidR="004D77A4" w:rsidRPr="0093796E">
        <w:rPr>
          <w:szCs w:val="24"/>
        </w:rPr>
        <w:t>transported</w:t>
      </w:r>
      <w:r w:rsidR="005C68CF" w:rsidRPr="0093796E">
        <w:rPr>
          <w:szCs w:val="24"/>
        </w:rPr>
        <w:t xml:space="preserve"> in</w:t>
      </w:r>
      <w:r w:rsidR="00F0094E" w:rsidRPr="0093796E">
        <w:rPr>
          <w:szCs w:val="24"/>
        </w:rPr>
        <w:t xml:space="preserve"> t</w:t>
      </w:r>
      <w:r w:rsidR="004D77A4" w:rsidRPr="0093796E">
        <w:rPr>
          <w:szCs w:val="24"/>
        </w:rPr>
        <w:t>he systemic circulation</w:t>
      </w:r>
      <w:r w:rsidR="00F475AA">
        <w:rPr>
          <w:szCs w:val="24"/>
        </w:rPr>
        <w:t xml:space="preserve"> </w:t>
      </w:r>
      <w:r w:rsidR="004D77A4" w:rsidRPr="0093796E">
        <w:rPr>
          <w:szCs w:val="24"/>
        </w:rPr>
        <w:t xml:space="preserve">and </w:t>
      </w:r>
      <w:r w:rsidR="00F0094E" w:rsidRPr="0093796E">
        <w:rPr>
          <w:szCs w:val="24"/>
        </w:rPr>
        <w:t>dist</w:t>
      </w:r>
      <w:r w:rsidR="004D77A4" w:rsidRPr="0093796E">
        <w:rPr>
          <w:szCs w:val="24"/>
        </w:rPr>
        <w:t>ributed within 30 mins. It remarked a very</w:t>
      </w:r>
      <w:r w:rsidR="00F0094E" w:rsidRPr="0093796E">
        <w:rPr>
          <w:szCs w:val="24"/>
        </w:rPr>
        <w:t xml:space="preserve"> short </w:t>
      </w:r>
      <w:r w:rsidR="008E121E" w:rsidRPr="0093796E">
        <w:rPr>
          <w:szCs w:val="24"/>
        </w:rPr>
        <w:t>half-life</w:t>
      </w:r>
      <w:r w:rsidR="00F0094E" w:rsidRPr="0093796E">
        <w:rPr>
          <w:szCs w:val="24"/>
        </w:rPr>
        <w:t xml:space="preserve"> and is </w:t>
      </w:r>
      <w:r w:rsidR="00274D6C">
        <w:rPr>
          <w:szCs w:val="24"/>
        </w:rPr>
        <w:t>metabolized</w:t>
      </w:r>
      <w:r w:rsidR="00F0094E" w:rsidRPr="0093796E">
        <w:rPr>
          <w:szCs w:val="24"/>
        </w:rPr>
        <w:t xml:space="preserve"> primaril</w:t>
      </w:r>
      <w:r w:rsidR="005C68CF" w:rsidRPr="0093796E">
        <w:rPr>
          <w:szCs w:val="24"/>
        </w:rPr>
        <w:t>y by the hepat</w:t>
      </w:r>
      <w:r w:rsidR="004D77A4" w:rsidRPr="0093796E">
        <w:rPr>
          <w:szCs w:val="24"/>
        </w:rPr>
        <w:t xml:space="preserve">ic </w:t>
      </w:r>
      <w:r w:rsidR="00881232" w:rsidRPr="009E6CC6">
        <w:rPr>
          <w:szCs w:val="24"/>
        </w:rPr>
        <w:t xml:space="preserve">cytochrome P-450 (CYP) 2D6 </w:t>
      </w:r>
      <w:r w:rsidR="00FE1BBD">
        <w:rPr>
          <w:szCs w:val="24"/>
        </w:rPr>
        <w:t>(</w:t>
      </w:r>
      <w:r w:rsidR="004D77A4" w:rsidRPr="0093796E">
        <w:rPr>
          <w:szCs w:val="24"/>
        </w:rPr>
        <w:t>CYP2D6</w:t>
      </w:r>
      <w:r w:rsidR="00FE1BBD">
        <w:rPr>
          <w:szCs w:val="24"/>
        </w:rPr>
        <w:t>)</w:t>
      </w:r>
      <w:r w:rsidR="004D77A4" w:rsidRPr="0093796E">
        <w:rPr>
          <w:szCs w:val="24"/>
        </w:rPr>
        <w:t xml:space="preserve"> system and excreted within 2 to </w:t>
      </w:r>
      <w:r w:rsidR="00B96E51" w:rsidRPr="0093796E">
        <w:rPr>
          <w:szCs w:val="24"/>
        </w:rPr>
        <w:t>5</w:t>
      </w:r>
      <w:r w:rsidR="009B516F" w:rsidRPr="0093796E">
        <w:rPr>
          <w:szCs w:val="24"/>
        </w:rPr>
        <w:t xml:space="preserve"> hours.</w:t>
      </w:r>
      <w:r w:rsidR="00F0094E" w:rsidRPr="0093796E">
        <w:rPr>
          <w:szCs w:val="24"/>
        </w:rPr>
        <w:t xml:space="preserve"> Oral Vernakalant prescribed doses </w:t>
      </w:r>
      <w:r w:rsidR="00CE7E64" w:rsidRPr="0093796E">
        <w:rPr>
          <w:szCs w:val="24"/>
        </w:rPr>
        <w:t>are</w:t>
      </w:r>
      <w:r w:rsidR="00D305C0">
        <w:rPr>
          <w:szCs w:val="24"/>
        </w:rPr>
        <w:t xml:space="preserve"> </w:t>
      </w:r>
      <w:r w:rsidR="00F0094E" w:rsidRPr="0093796E">
        <w:rPr>
          <w:szCs w:val="24"/>
        </w:rPr>
        <w:t>150</w:t>
      </w:r>
      <w:r w:rsidR="00987288">
        <w:rPr>
          <w:szCs w:val="24"/>
        </w:rPr>
        <w:t xml:space="preserve">, </w:t>
      </w:r>
      <w:r w:rsidR="00F0094E" w:rsidRPr="0093796E">
        <w:rPr>
          <w:szCs w:val="24"/>
        </w:rPr>
        <w:t>300</w:t>
      </w:r>
      <w:r w:rsidR="00A51B06">
        <w:rPr>
          <w:szCs w:val="24"/>
        </w:rPr>
        <w:t xml:space="preserve">, </w:t>
      </w:r>
      <w:r w:rsidR="00F0094E" w:rsidRPr="0093796E">
        <w:rPr>
          <w:szCs w:val="24"/>
        </w:rPr>
        <w:t>500</w:t>
      </w:r>
      <w:r w:rsidR="00A51B06">
        <w:rPr>
          <w:szCs w:val="24"/>
        </w:rPr>
        <w:t xml:space="preserve">, </w:t>
      </w:r>
      <w:r w:rsidR="006F5FD5">
        <w:rPr>
          <w:szCs w:val="24"/>
        </w:rPr>
        <w:t xml:space="preserve">and </w:t>
      </w:r>
      <w:r w:rsidR="009B516F" w:rsidRPr="0093796E">
        <w:rPr>
          <w:szCs w:val="24"/>
        </w:rPr>
        <w:t xml:space="preserve">600 mg/kg twice </w:t>
      </w:r>
      <w:r w:rsidR="0073391E" w:rsidRPr="0093796E">
        <w:rPr>
          <w:szCs w:val="24"/>
        </w:rPr>
        <w:t>daily</w:t>
      </w:r>
      <w:r w:rsidR="00F0094E" w:rsidRPr="0093796E">
        <w:rPr>
          <w:szCs w:val="24"/>
        </w:rPr>
        <w:t xml:space="preserve">. </w:t>
      </w:r>
      <w:r w:rsidR="005440BE" w:rsidRPr="0093796E">
        <w:rPr>
          <w:szCs w:val="24"/>
        </w:rPr>
        <w:t>N</w:t>
      </w:r>
      <w:r w:rsidR="00F0094E" w:rsidRPr="0093796E">
        <w:rPr>
          <w:szCs w:val="24"/>
        </w:rPr>
        <w:t>o epis</w:t>
      </w:r>
      <w:r w:rsidR="00987C2B" w:rsidRPr="0093796E">
        <w:rPr>
          <w:szCs w:val="24"/>
        </w:rPr>
        <w:t>odes of torsade de pointes</w:t>
      </w:r>
      <w:r w:rsidR="00F0094E" w:rsidRPr="0093796E">
        <w:rPr>
          <w:szCs w:val="24"/>
        </w:rPr>
        <w:t xml:space="preserve"> found in the</w:t>
      </w:r>
      <w:r w:rsidR="00CE7E64" w:rsidRPr="0093796E">
        <w:rPr>
          <w:szCs w:val="24"/>
        </w:rPr>
        <w:t xml:space="preserve"> previous activities</w:t>
      </w:r>
      <w:r w:rsidR="009B516F" w:rsidRPr="0093796E">
        <w:rPr>
          <w:szCs w:val="24"/>
        </w:rPr>
        <w:t>.</w:t>
      </w:r>
      <w:r w:rsidR="00F404A6">
        <w:rPr>
          <w:szCs w:val="24"/>
        </w:rPr>
        <w:t xml:space="preserve"> </w:t>
      </w:r>
      <w:r w:rsidR="004D77A4" w:rsidRPr="0093796E">
        <w:rPr>
          <w:szCs w:val="24"/>
          <w:lang w:val="en-IN"/>
        </w:rPr>
        <w:t xml:space="preserve">The </w:t>
      </w:r>
      <w:r w:rsidR="004F5238">
        <w:rPr>
          <w:szCs w:val="24"/>
          <w:lang w:val="en-IN"/>
        </w:rPr>
        <w:t>adequat</w:t>
      </w:r>
      <w:r w:rsidR="004D77A4" w:rsidRPr="0093796E">
        <w:rPr>
          <w:szCs w:val="24"/>
          <w:lang w:val="en-IN"/>
        </w:rPr>
        <w:t>e</w:t>
      </w:r>
      <w:r w:rsidR="004D2AA8">
        <w:rPr>
          <w:szCs w:val="24"/>
          <w:lang w:val="en-IN"/>
        </w:rPr>
        <w:t xml:space="preserve"> </w:t>
      </w:r>
      <w:r w:rsidR="004D77A4" w:rsidRPr="0093796E">
        <w:rPr>
          <w:szCs w:val="24"/>
          <w:lang w:val="en-IN"/>
        </w:rPr>
        <w:t xml:space="preserve">formulation of </w:t>
      </w:r>
      <w:r w:rsidR="007C43C9" w:rsidRPr="0093796E">
        <w:rPr>
          <w:szCs w:val="24"/>
          <w:lang w:val="en-IN"/>
        </w:rPr>
        <w:t>V</w:t>
      </w:r>
      <w:r w:rsidR="004D77A4" w:rsidRPr="0093796E">
        <w:rPr>
          <w:szCs w:val="24"/>
          <w:lang w:val="en-IN"/>
        </w:rPr>
        <w:t xml:space="preserve">ernakalant is </w:t>
      </w:r>
      <w:r w:rsidR="00407FDD" w:rsidRPr="0093796E">
        <w:rPr>
          <w:szCs w:val="24"/>
          <w:lang w:val="en-IN"/>
        </w:rPr>
        <w:t xml:space="preserve">intravenous, </w:t>
      </w:r>
      <w:r w:rsidR="0073391E" w:rsidRPr="0093796E">
        <w:rPr>
          <w:szCs w:val="24"/>
        </w:rPr>
        <w:t>recommended</w:t>
      </w:r>
      <w:r w:rsidR="00036E93" w:rsidRPr="0093796E">
        <w:rPr>
          <w:szCs w:val="24"/>
        </w:rPr>
        <w:t xml:space="preserve"> in an environment where continuous cardiac monitoring is available</w:t>
      </w:r>
      <w:r w:rsidR="00542A7E" w:rsidRPr="0093796E">
        <w:rPr>
          <w:szCs w:val="24"/>
        </w:rPr>
        <w:t xml:space="preserve">, </w:t>
      </w:r>
      <w:r w:rsidR="00436621">
        <w:rPr>
          <w:szCs w:val="24"/>
        </w:rPr>
        <w:t>at 3 mg/</w:t>
      </w:r>
      <w:r w:rsidR="00542A7E" w:rsidRPr="0093796E">
        <w:rPr>
          <w:szCs w:val="24"/>
        </w:rPr>
        <w:t xml:space="preserve">kg </w:t>
      </w:r>
      <w:r w:rsidR="000D24FB">
        <w:rPr>
          <w:szCs w:val="24"/>
        </w:rPr>
        <w:t>(</w:t>
      </w:r>
      <w:r w:rsidR="000D24FB" w:rsidRPr="0093796E">
        <w:rPr>
          <w:szCs w:val="24"/>
        </w:rPr>
        <w:t>initially</w:t>
      </w:r>
      <w:r w:rsidR="000D24FB">
        <w:rPr>
          <w:szCs w:val="24"/>
        </w:rPr>
        <w:t xml:space="preserve">) </w:t>
      </w:r>
      <w:r w:rsidR="00542A7E" w:rsidRPr="0093796E">
        <w:rPr>
          <w:szCs w:val="24"/>
        </w:rPr>
        <w:t xml:space="preserve">over 10 min. If </w:t>
      </w:r>
      <w:r w:rsidR="00847DC8">
        <w:rPr>
          <w:szCs w:val="24"/>
        </w:rPr>
        <w:t xml:space="preserve">Vernakalant IV does not restore </w:t>
      </w:r>
      <w:r w:rsidR="00542A7E" w:rsidRPr="0093796E">
        <w:rPr>
          <w:szCs w:val="24"/>
        </w:rPr>
        <w:t xml:space="preserve">the sinus rhythm </w:t>
      </w:r>
      <w:r w:rsidR="00D20D6E">
        <w:rPr>
          <w:szCs w:val="24"/>
        </w:rPr>
        <w:t xml:space="preserve">(SR) </w:t>
      </w:r>
      <w:r w:rsidR="00542A7E" w:rsidRPr="0093796E">
        <w:rPr>
          <w:szCs w:val="24"/>
        </w:rPr>
        <w:t xml:space="preserve">within 15 min </w:t>
      </w:r>
      <w:r w:rsidR="00847DC8">
        <w:rPr>
          <w:szCs w:val="24"/>
        </w:rPr>
        <w:t>of</w:t>
      </w:r>
      <w:r w:rsidR="00701A0C">
        <w:rPr>
          <w:szCs w:val="24"/>
        </w:rPr>
        <w:t xml:space="preserve"> </w:t>
      </w:r>
      <w:r w:rsidR="00541A02">
        <w:rPr>
          <w:szCs w:val="24"/>
        </w:rPr>
        <w:t xml:space="preserve">the </w:t>
      </w:r>
      <w:r w:rsidR="00542A7E" w:rsidRPr="0093796E">
        <w:rPr>
          <w:szCs w:val="24"/>
        </w:rPr>
        <w:t xml:space="preserve">end of the first </w:t>
      </w:r>
      <w:r w:rsidR="00847DC8">
        <w:rPr>
          <w:szCs w:val="24"/>
        </w:rPr>
        <w:t>administration</w:t>
      </w:r>
      <w:r w:rsidR="00542A7E" w:rsidRPr="0093796E">
        <w:rPr>
          <w:szCs w:val="24"/>
        </w:rPr>
        <w:t xml:space="preserve">, a second </w:t>
      </w:r>
      <w:r w:rsidR="009B516F" w:rsidRPr="0093796E">
        <w:rPr>
          <w:szCs w:val="24"/>
        </w:rPr>
        <w:t>2 mg/kg</w:t>
      </w:r>
      <w:r w:rsidR="00847DC8">
        <w:rPr>
          <w:szCs w:val="24"/>
        </w:rPr>
        <w:t xml:space="preserve"> infusion (for 10 min)</w:t>
      </w:r>
      <w:r w:rsidR="009B516F" w:rsidRPr="0093796E">
        <w:rPr>
          <w:szCs w:val="24"/>
        </w:rPr>
        <w:t xml:space="preserve"> can be </w:t>
      </w:r>
      <w:r w:rsidR="00847DC8">
        <w:rPr>
          <w:szCs w:val="24"/>
        </w:rPr>
        <w:t>given</w:t>
      </w:r>
      <w:r w:rsidR="00F0094E" w:rsidRPr="0093796E">
        <w:rPr>
          <w:szCs w:val="24"/>
        </w:rPr>
        <w:t>.</w:t>
      </w:r>
      <w:r w:rsidR="004B3212">
        <w:rPr>
          <w:szCs w:val="24"/>
        </w:rPr>
        <w:t xml:space="preserve"> </w:t>
      </w:r>
      <w:r w:rsidR="005C68CF" w:rsidRPr="0093796E">
        <w:rPr>
          <w:szCs w:val="24"/>
          <w:lang w:val="en-IN"/>
        </w:rPr>
        <w:t>Verna</w:t>
      </w:r>
      <w:r w:rsidR="00402294">
        <w:rPr>
          <w:szCs w:val="24"/>
          <w:lang w:val="en-IN"/>
        </w:rPr>
        <w:t>kalant is</w:t>
      </w:r>
      <w:r w:rsidR="00B803E1">
        <w:rPr>
          <w:szCs w:val="24"/>
          <w:lang w:val="en-IN"/>
        </w:rPr>
        <w:t xml:space="preserve"> well</w:t>
      </w:r>
      <w:r w:rsidR="003C6493">
        <w:rPr>
          <w:szCs w:val="24"/>
          <w:lang w:val="en-IN"/>
        </w:rPr>
        <w:t xml:space="preserve"> </w:t>
      </w:r>
      <w:r w:rsidR="009B516F" w:rsidRPr="0093796E">
        <w:rPr>
          <w:szCs w:val="24"/>
        </w:rPr>
        <w:t xml:space="preserve">distributed </w:t>
      </w:r>
      <w:r w:rsidR="00B803E1">
        <w:rPr>
          <w:szCs w:val="24"/>
        </w:rPr>
        <w:t xml:space="preserve">(rapid &amp; extensive) </w:t>
      </w:r>
      <w:r w:rsidR="009B516F" w:rsidRPr="0093796E">
        <w:rPr>
          <w:szCs w:val="24"/>
        </w:rPr>
        <w:t>into tissue</w:t>
      </w:r>
      <w:r w:rsidR="00C56159">
        <w:rPr>
          <w:szCs w:val="24"/>
        </w:rPr>
        <w:t xml:space="preserve"> </w:t>
      </w:r>
      <w:r w:rsidR="00026021" w:rsidRPr="0093796E">
        <w:rPr>
          <w:szCs w:val="24"/>
        </w:rPr>
        <w:t>&amp; saliva</w:t>
      </w:r>
      <w:r w:rsidR="00542A7E" w:rsidRPr="0093796E">
        <w:rPr>
          <w:szCs w:val="24"/>
        </w:rPr>
        <w:t>.</w:t>
      </w:r>
      <w:r w:rsidR="00B8744F">
        <w:rPr>
          <w:szCs w:val="24"/>
        </w:rPr>
        <w:t xml:space="preserve"> </w:t>
      </w:r>
      <w:r w:rsidR="007C43C9" w:rsidRPr="0093796E">
        <w:rPr>
          <w:szCs w:val="24"/>
        </w:rPr>
        <w:t>V</w:t>
      </w:r>
      <w:r w:rsidR="00402294">
        <w:rPr>
          <w:szCs w:val="24"/>
        </w:rPr>
        <w:t>ernakalant’s protein binding is 25-50% (low protein binding)</w:t>
      </w:r>
      <w:r w:rsidR="002D4A6A">
        <w:rPr>
          <w:szCs w:val="24"/>
        </w:rPr>
        <w:t xml:space="preserve">. </w:t>
      </w:r>
      <w:r w:rsidR="00402294">
        <w:rPr>
          <w:szCs w:val="24"/>
        </w:rPr>
        <w:t xml:space="preserve">The </w:t>
      </w:r>
      <w:r w:rsidR="00541A02">
        <w:rPr>
          <w:szCs w:val="24"/>
        </w:rPr>
        <w:t>blood: plasma concentration ratio was usually &lt;1,</w:t>
      </w:r>
      <w:r w:rsidR="00980D51">
        <w:rPr>
          <w:szCs w:val="24"/>
        </w:rPr>
        <w:t xml:space="preserve"> </w:t>
      </w:r>
      <w:r w:rsidR="00541A02">
        <w:rPr>
          <w:szCs w:val="24"/>
        </w:rPr>
        <w:t xml:space="preserve">indicating </w:t>
      </w:r>
      <w:r w:rsidR="00402294">
        <w:rPr>
          <w:szCs w:val="24"/>
        </w:rPr>
        <w:t>vaguely bound</w:t>
      </w:r>
      <w:r w:rsidR="00DC4AC0" w:rsidRPr="0093796E">
        <w:rPr>
          <w:szCs w:val="24"/>
        </w:rPr>
        <w:t xml:space="preserve"> to </w:t>
      </w:r>
      <w:r w:rsidR="00026021" w:rsidRPr="0093796E">
        <w:rPr>
          <w:szCs w:val="24"/>
        </w:rPr>
        <w:t xml:space="preserve">erythrocytes. </w:t>
      </w:r>
      <w:r w:rsidR="00B42599">
        <w:rPr>
          <w:szCs w:val="24"/>
        </w:rPr>
        <w:t>I</w:t>
      </w:r>
      <w:r w:rsidR="00026021" w:rsidRPr="0093796E">
        <w:rPr>
          <w:szCs w:val="24"/>
        </w:rPr>
        <w:t>n human serum</w:t>
      </w:r>
      <w:r w:rsidR="00FA7A9B">
        <w:rPr>
          <w:szCs w:val="24"/>
        </w:rPr>
        <w:t xml:space="preserve"> </w:t>
      </w:r>
      <w:r w:rsidR="00DC4AC0" w:rsidRPr="0093796E">
        <w:rPr>
          <w:szCs w:val="24"/>
        </w:rPr>
        <w:t>(EMA)</w:t>
      </w:r>
      <w:r w:rsidR="00B42599">
        <w:rPr>
          <w:szCs w:val="24"/>
        </w:rPr>
        <w:t xml:space="preserve">, </w:t>
      </w:r>
      <w:r w:rsidR="00B42599" w:rsidRPr="0093796E">
        <w:rPr>
          <w:szCs w:val="24"/>
        </w:rPr>
        <w:t>Vernaka</w:t>
      </w:r>
      <w:r w:rsidR="00B42599">
        <w:rPr>
          <w:szCs w:val="24"/>
        </w:rPr>
        <w:t xml:space="preserve">lant’s </w:t>
      </w:r>
      <w:r w:rsidR="00B42599" w:rsidRPr="0093796E">
        <w:rPr>
          <w:szCs w:val="24"/>
        </w:rPr>
        <w:t xml:space="preserve">free fraction </w:t>
      </w:r>
      <w:r w:rsidR="00B42599">
        <w:rPr>
          <w:szCs w:val="24"/>
        </w:rPr>
        <w:t>ranges</w:t>
      </w:r>
      <w:r w:rsidR="00783FA0">
        <w:rPr>
          <w:szCs w:val="24"/>
        </w:rPr>
        <w:t xml:space="preserve"> </w:t>
      </w:r>
      <w:r w:rsidR="00541A02">
        <w:rPr>
          <w:szCs w:val="24"/>
        </w:rPr>
        <w:t xml:space="preserve">from </w:t>
      </w:r>
      <w:r w:rsidR="00B42599" w:rsidRPr="0093796E">
        <w:rPr>
          <w:szCs w:val="24"/>
        </w:rPr>
        <w:t>53-63%</w:t>
      </w:r>
      <w:r w:rsidR="00DC4AC0" w:rsidRPr="0093796E">
        <w:rPr>
          <w:szCs w:val="24"/>
        </w:rPr>
        <w:t>.</w:t>
      </w:r>
      <w:r w:rsidR="004A0868">
        <w:rPr>
          <w:szCs w:val="24"/>
        </w:rPr>
        <w:t xml:space="preserve"> </w:t>
      </w:r>
      <w:r w:rsidR="007A2E47" w:rsidRPr="007A2E47">
        <w:rPr>
          <w:szCs w:val="24"/>
        </w:rPr>
        <w:t xml:space="preserve">Patients are </w:t>
      </w:r>
      <w:r w:rsidR="00274D6C">
        <w:rPr>
          <w:szCs w:val="24"/>
        </w:rPr>
        <w:t>categorized</w:t>
      </w:r>
      <w:r w:rsidR="007A2E47" w:rsidRPr="007A2E47">
        <w:rPr>
          <w:szCs w:val="24"/>
        </w:rPr>
        <w:t xml:space="preserve"> as weak (half-life of 5.6 hours) or extensive </w:t>
      </w:r>
      <w:proofErr w:type="spellStart"/>
      <w:r w:rsidR="0009670A">
        <w:rPr>
          <w:szCs w:val="24"/>
        </w:rPr>
        <w:t>metabolisers</w:t>
      </w:r>
      <w:proofErr w:type="spellEnd"/>
      <w:r w:rsidR="007A2E47" w:rsidRPr="007A2E47">
        <w:rPr>
          <w:szCs w:val="24"/>
        </w:rPr>
        <w:t xml:space="preserve"> based on the plasma half-life, dependent on CYP2D6 activity (2.2 hours).</w:t>
      </w:r>
      <w:r w:rsidR="00B6165C">
        <w:rPr>
          <w:szCs w:val="24"/>
        </w:rPr>
        <w:t xml:space="preserve"> </w:t>
      </w:r>
      <w:r w:rsidR="00542A7E" w:rsidRPr="0093796E">
        <w:rPr>
          <w:szCs w:val="24"/>
        </w:rPr>
        <w:t xml:space="preserve">The maximum plasma concentration, </w:t>
      </w:r>
      <w:r w:rsidR="004F5238">
        <w:rPr>
          <w:szCs w:val="24"/>
        </w:rPr>
        <w:t xml:space="preserve">the </w:t>
      </w:r>
      <w:r w:rsidR="00542A7E" w:rsidRPr="0093796E">
        <w:rPr>
          <w:szCs w:val="24"/>
        </w:rPr>
        <w:t>area under the plasma concentration curve</w:t>
      </w:r>
      <w:r w:rsidR="004F5238">
        <w:rPr>
          <w:szCs w:val="24"/>
        </w:rPr>
        <w:t>,</w:t>
      </w:r>
      <w:r w:rsidR="00542A7E" w:rsidRPr="0093796E">
        <w:rPr>
          <w:szCs w:val="24"/>
        </w:rPr>
        <w:t xml:space="preserve"> is 3.29 </w:t>
      </w:r>
      <w:proofErr w:type="spellStart"/>
      <w:r w:rsidR="00A55790">
        <w:rPr>
          <w:rFonts w:ascii="Calibri" w:hAnsi="Calibri" w:cs="Calibri"/>
          <w:szCs w:val="24"/>
        </w:rPr>
        <w:t>μ</w:t>
      </w:r>
      <w:r w:rsidR="00A55790">
        <w:rPr>
          <w:szCs w:val="24"/>
        </w:rPr>
        <w:t>g</w:t>
      </w:r>
      <w:proofErr w:type="spellEnd"/>
      <w:r w:rsidR="00542A7E" w:rsidRPr="0093796E">
        <w:rPr>
          <w:szCs w:val="24"/>
        </w:rPr>
        <w:t xml:space="preserve">/ml, 11.64 </w:t>
      </w:r>
      <w:proofErr w:type="spellStart"/>
      <w:r w:rsidR="00A55790">
        <w:rPr>
          <w:rFonts w:ascii="Calibri" w:hAnsi="Calibri" w:cs="Calibri"/>
          <w:szCs w:val="24"/>
        </w:rPr>
        <w:t>μ</w:t>
      </w:r>
      <w:proofErr w:type="gramStart"/>
      <w:r w:rsidR="00A55790">
        <w:rPr>
          <w:szCs w:val="24"/>
        </w:rPr>
        <w:t>g</w:t>
      </w:r>
      <w:r w:rsidR="00542A7E" w:rsidRPr="0093796E">
        <w:rPr>
          <w:szCs w:val="24"/>
        </w:rPr>
        <w:t>.</w:t>
      </w:r>
      <w:r w:rsidR="004F5238">
        <w:rPr>
          <w:szCs w:val="24"/>
        </w:rPr>
        <w:t>H</w:t>
      </w:r>
      <w:r w:rsidR="00542A7E" w:rsidRPr="0093796E">
        <w:rPr>
          <w:szCs w:val="24"/>
        </w:rPr>
        <w:t>r</w:t>
      </w:r>
      <w:proofErr w:type="spellEnd"/>
      <w:proofErr w:type="gramEnd"/>
      <w:r w:rsidR="00542A7E" w:rsidRPr="0093796E">
        <w:rPr>
          <w:szCs w:val="24"/>
        </w:rPr>
        <w:t xml:space="preserve">/ml in </w:t>
      </w:r>
      <w:r w:rsidR="004B723E">
        <w:rPr>
          <w:szCs w:val="24"/>
        </w:rPr>
        <w:t xml:space="preserve">the </w:t>
      </w:r>
      <w:r w:rsidR="00542A7E" w:rsidRPr="0093796E">
        <w:rPr>
          <w:szCs w:val="24"/>
        </w:rPr>
        <w:t>m</w:t>
      </w:r>
      <w:r w:rsidR="004F5238">
        <w:rPr>
          <w:szCs w:val="24"/>
        </w:rPr>
        <w:t>e</w:t>
      </w:r>
      <w:r w:rsidR="00542A7E" w:rsidRPr="0093796E">
        <w:rPr>
          <w:szCs w:val="24"/>
        </w:rPr>
        <w:t xml:space="preserve">n and 4.57 </w:t>
      </w:r>
      <w:proofErr w:type="spellStart"/>
      <w:r w:rsidR="00A55790">
        <w:rPr>
          <w:rFonts w:ascii="Calibri" w:hAnsi="Calibri" w:cs="Calibri"/>
          <w:szCs w:val="24"/>
        </w:rPr>
        <w:t>μ</w:t>
      </w:r>
      <w:r w:rsidR="00A55790">
        <w:rPr>
          <w:szCs w:val="24"/>
        </w:rPr>
        <w:t>g</w:t>
      </w:r>
      <w:proofErr w:type="spellEnd"/>
      <w:r w:rsidR="00A55790">
        <w:rPr>
          <w:szCs w:val="24"/>
        </w:rPr>
        <w:t xml:space="preserve">/ml, 11.64 </w:t>
      </w:r>
      <w:proofErr w:type="spellStart"/>
      <w:r w:rsidR="00A55790">
        <w:rPr>
          <w:rFonts w:ascii="Calibri" w:hAnsi="Calibri" w:cs="Calibri"/>
          <w:szCs w:val="24"/>
        </w:rPr>
        <w:t>μ</w:t>
      </w:r>
      <w:r w:rsidR="00A55790">
        <w:rPr>
          <w:szCs w:val="24"/>
        </w:rPr>
        <w:t>g</w:t>
      </w:r>
      <w:r w:rsidR="00542A7E" w:rsidRPr="0093796E">
        <w:rPr>
          <w:szCs w:val="24"/>
        </w:rPr>
        <w:t>.</w:t>
      </w:r>
      <w:r w:rsidR="004F5238">
        <w:rPr>
          <w:szCs w:val="24"/>
        </w:rPr>
        <w:t>H</w:t>
      </w:r>
      <w:r w:rsidR="00542A7E" w:rsidRPr="0093796E">
        <w:rPr>
          <w:szCs w:val="24"/>
        </w:rPr>
        <w:t>r</w:t>
      </w:r>
      <w:proofErr w:type="spellEnd"/>
      <w:r w:rsidR="00542A7E" w:rsidRPr="0093796E">
        <w:rPr>
          <w:szCs w:val="24"/>
        </w:rPr>
        <w:t xml:space="preserve">/ml in </w:t>
      </w:r>
      <w:r w:rsidR="00A55790">
        <w:rPr>
          <w:szCs w:val="24"/>
        </w:rPr>
        <w:t xml:space="preserve">the </w:t>
      </w:r>
      <w:r w:rsidR="00542A7E" w:rsidRPr="0093796E">
        <w:rPr>
          <w:szCs w:val="24"/>
        </w:rPr>
        <w:t xml:space="preserve">woman. </w:t>
      </w:r>
      <w:r w:rsidR="009E6CC6" w:rsidRPr="009E6CC6">
        <w:rPr>
          <w:szCs w:val="24"/>
        </w:rPr>
        <w:t xml:space="preserve">The </w:t>
      </w:r>
      <w:r w:rsidR="00B86D4A">
        <w:rPr>
          <w:szCs w:val="24"/>
        </w:rPr>
        <w:t>primary</w:t>
      </w:r>
      <w:r w:rsidR="009E6CC6" w:rsidRPr="009E6CC6">
        <w:rPr>
          <w:szCs w:val="24"/>
        </w:rPr>
        <w:t xml:space="preserve"> inactive metabolite of this substance, RSD1385, is primarily </w:t>
      </w:r>
      <w:r w:rsidR="004B723E">
        <w:rPr>
          <w:szCs w:val="24"/>
        </w:rPr>
        <w:t>reliant</w:t>
      </w:r>
      <w:r w:rsidR="009E6CC6" w:rsidRPr="009E6CC6">
        <w:rPr>
          <w:szCs w:val="24"/>
        </w:rPr>
        <w:t xml:space="preserve"> on 4-O-methylation </w:t>
      </w:r>
      <w:r w:rsidR="00C35F12">
        <w:rPr>
          <w:szCs w:val="24"/>
        </w:rPr>
        <w:t xml:space="preserve">(by </w:t>
      </w:r>
      <w:r w:rsidR="009E6CC6" w:rsidRPr="009E6CC6">
        <w:rPr>
          <w:szCs w:val="24"/>
        </w:rPr>
        <w:t>cytochrome P-450 (CYP) 2D6 isoenzyme</w:t>
      </w:r>
      <w:r w:rsidR="00C35F12">
        <w:rPr>
          <w:szCs w:val="24"/>
        </w:rPr>
        <w:t>)</w:t>
      </w:r>
      <w:r w:rsidR="009E6CC6" w:rsidRPr="009E6CC6">
        <w:rPr>
          <w:szCs w:val="24"/>
        </w:rPr>
        <w:t xml:space="preserve"> and fast glucuronidation. </w:t>
      </w:r>
      <w:r w:rsidR="00466C15" w:rsidRPr="009E6CC6">
        <w:rPr>
          <w:szCs w:val="24"/>
        </w:rPr>
        <w:t xml:space="preserve">Excretion of Vernakalant </w:t>
      </w:r>
      <w:r w:rsidR="00466C15" w:rsidRPr="0093796E">
        <w:rPr>
          <w:szCs w:val="24"/>
        </w:rPr>
        <w:t>is take</w:t>
      </w:r>
      <w:r w:rsidR="005440BE" w:rsidRPr="0093796E">
        <w:rPr>
          <w:szCs w:val="24"/>
        </w:rPr>
        <w:t>n</w:t>
      </w:r>
      <w:r w:rsidR="00466C15" w:rsidRPr="0093796E">
        <w:rPr>
          <w:szCs w:val="24"/>
        </w:rPr>
        <w:t xml:space="preserve"> place in </w:t>
      </w:r>
      <w:r w:rsidR="005440BE" w:rsidRPr="0093796E">
        <w:rPr>
          <w:szCs w:val="24"/>
        </w:rPr>
        <w:t xml:space="preserve">the </w:t>
      </w:r>
      <w:r w:rsidR="00466C15" w:rsidRPr="0093796E">
        <w:rPr>
          <w:szCs w:val="24"/>
        </w:rPr>
        <w:t xml:space="preserve">liver and </w:t>
      </w:r>
      <w:r w:rsidR="00542A7E" w:rsidRPr="0093796E">
        <w:rPr>
          <w:szCs w:val="24"/>
        </w:rPr>
        <w:t xml:space="preserve">kidney. </w:t>
      </w:r>
      <w:r w:rsidR="0009670A">
        <w:rPr>
          <w:szCs w:val="24"/>
        </w:rPr>
        <w:t xml:space="preserve">Therefore, </w:t>
      </w:r>
      <w:r w:rsidR="00542A7E" w:rsidRPr="0093796E">
        <w:rPr>
          <w:szCs w:val="24"/>
        </w:rPr>
        <w:t>11% of the</w:t>
      </w:r>
      <w:r w:rsidR="00466C15" w:rsidRPr="0093796E">
        <w:rPr>
          <w:szCs w:val="24"/>
        </w:rPr>
        <w:t xml:space="preserve"> unchanged</w:t>
      </w:r>
      <w:r w:rsidR="00CB6D8D" w:rsidRPr="0093796E">
        <w:rPr>
          <w:szCs w:val="24"/>
        </w:rPr>
        <w:t xml:space="preserve"> drug is eliminated in</w:t>
      </w:r>
      <w:r w:rsidR="00C82498" w:rsidRPr="0093796E">
        <w:rPr>
          <w:szCs w:val="24"/>
        </w:rPr>
        <w:t xml:space="preserve"> the urine</w:t>
      </w:r>
      <w:r w:rsidR="00075C08">
        <w:rPr>
          <w:szCs w:val="24"/>
        </w:rPr>
        <w:t xml:space="preserve"> </w:t>
      </w:r>
      <w:r w:rsidR="00FF3FD7">
        <w:rPr>
          <w:szCs w:val="24"/>
        </w:rPr>
        <w:fldChar w:fldCharType="begin" w:fldLock="1"/>
      </w:r>
      <w:r w:rsidR="00AA5858">
        <w:rPr>
          <w:szCs w:val="24"/>
        </w:rPr>
        <w:instrText>ADDIN CSL_CITATION {"citationItems":[{"id":"ITEM-1","itemData":{"DOI":"10.15420/aer.2018.71.2","ISSN":"20503377","abstract":"Vernakalant is an antiarrhythmic drug licensed for the pharmacological cardioversion of recent onset AF. Randomised clinical trials, backed up by real-world experience, have confirmed its efficacy at restoring sinus rhythm. Vernakalant can be administered simply with a short time to action, facilitating early discharge from hospital in selected patients in place of electrical cardioversion. The authors explore the data behind vernakalant and discuss how it can be introduced into clinical practice.","author":[{"dropping-particle":"","family":"Hall","given":"Angela J.M.","non-dropping-particle":"","parse-names":false,"suffix":""},{"dropping-particle":"","family":"Mitchell","given":"Andrew R.J.","non-dropping-particle":"","parse-names":false,"suffix":""}],"container-title":"Arrhythmia and Electrophysiology Review","id":"ITEM-1","issue":"1","issued":{"date-parts":[["2019","3","1"]]},"page":"70-74","publisher":"Radcliffe Cardiology","title":"Introducing vernakalant into clinical practice","type":"article-journal","volume":"8"},"uris":["http://www.mendeley.com/documents/?uuid=3e03b18e-8f62-3f99-b57b-c010dc9d8cf9"]}],"mendeley":{"formattedCitation":"(9)","plainTextFormattedCitation":"(9)","previouslyFormattedCitation":"(9)"},"properties":{"noteIndex":0},"schema":"https://github.com/citation-style-language/schema/raw/master/csl-citation.json"}</w:instrText>
      </w:r>
      <w:r w:rsidR="00FF3FD7">
        <w:rPr>
          <w:szCs w:val="24"/>
        </w:rPr>
        <w:fldChar w:fldCharType="separate"/>
      </w:r>
      <w:r w:rsidR="009C286B" w:rsidRPr="009C286B">
        <w:rPr>
          <w:noProof/>
          <w:szCs w:val="24"/>
        </w:rPr>
        <w:t>(9)</w:t>
      </w:r>
      <w:r w:rsidR="00FF3FD7">
        <w:rPr>
          <w:szCs w:val="24"/>
        </w:rPr>
        <w:fldChar w:fldCharType="end"/>
      </w:r>
      <w:r w:rsidR="009B516F" w:rsidRPr="0093796E">
        <w:rPr>
          <w:szCs w:val="24"/>
        </w:rPr>
        <w:t>.</w:t>
      </w:r>
    </w:p>
    <w:p w14:paraId="60B09DA9" w14:textId="7334F930" w:rsidR="00746B5D" w:rsidRPr="0093796E" w:rsidRDefault="007B32EB" w:rsidP="0093796E">
      <w:pPr>
        <w:autoSpaceDE w:val="0"/>
        <w:autoSpaceDN w:val="0"/>
        <w:adjustRightInd w:val="0"/>
        <w:spacing w:line="360" w:lineRule="auto"/>
        <w:ind w:right="0"/>
        <w:rPr>
          <w:szCs w:val="24"/>
        </w:rPr>
      </w:pPr>
      <w:r>
        <w:rPr>
          <w:noProof/>
          <w:szCs w:val="24"/>
        </w:rPr>
        <mc:AlternateContent>
          <mc:Choice Requires="wps">
            <w:drawing>
              <wp:anchor distT="0" distB="0" distL="114300" distR="114300" simplePos="0" relativeHeight="251658244" behindDoc="0" locked="0" layoutInCell="1" allowOverlap="1" wp14:anchorId="60B09E2B" wp14:editId="10A3B3CA">
                <wp:simplePos x="0" y="0"/>
                <wp:positionH relativeFrom="column">
                  <wp:posOffset>1320165</wp:posOffset>
                </wp:positionH>
                <wp:positionV relativeFrom="paragraph">
                  <wp:posOffset>43815</wp:posOffset>
                </wp:positionV>
                <wp:extent cx="5046980" cy="313690"/>
                <wp:effectExtent l="0" t="0" r="0" b="0"/>
                <wp:wrapNone/>
                <wp:docPr id="173780656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6980" cy="313690"/>
                        </a:xfrm>
                        <a:prstGeom prst="rect">
                          <a:avLst/>
                        </a:prstGeom>
                        <a:noFill/>
                        <a:ln w="9525">
                          <a:noFill/>
                          <a:miter lim="800000"/>
                          <a:headEnd/>
                          <a:tailEnd/>
                        </a:ln>
                      </wps:spPr>
                      <wps:txbx>
                        <w:txbxContent>
                          <w:p w14:paraId="60B09E3C" w14:textId="77777777" w:rsidR="00680978" w:rsidRPr="00EA05D5" w:rsidRDefault="00680978" w:rsidP="00542A7E">
                            <w:pPr>
                              <w:rPr>
                                <w:sz w:val="16"/>
                                <w:szCs w:val="16"/>
                              </w:rPr>
                            </w:pPr>
                            <w:r w:rsidRPr="00EA05D5">
                              <w:rPr>
                                <w:sz w:val="16"/>
                                <w:szCs w:val="16"/>
                                <w:lang w:val="en-IN"/>
                              </w:rPr>
                              <w:t>Oral / IV</w:t>
                            </w:r>
                            <w:r w:rsidRPr="00EA05D5">
                              <w:rPr>
                                <w:sz w:val="16"/>
                                <w:szCs w:val="16"/>
                              </w:rPr>
                              <w:t>, Absorbed by the bloodstre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2B" id="Rectangle 11" o:spid="_x0000_s1026" style="position:absolute;left:0;text-align:left;margin-left:103.95pt;margin-top:3.45pt;width:397.4pt;height:24.7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" filled="f" stroked="f">
                <v:textbox>
                  <w:txbxContent>
                    <w:p w14:paraId="60B09E3C" w14:textId="77777777" w:rsidR="00680978" w:rsidRPr="00EA05D5" w:rsidRDefault="00680978" w:rsidP="00542A7E">
                      <w:pPr>
                        <w:rPr>
                          <w:sz w:val="16"/>
                          <w:szCs w:val="16"/>
                        </w:rPr>
                      </w:pPr>
                      <w:r w:rsidRPr="00EA05D5">
                        <w:rPr>
                          <w:sz w:val="16"/>
                          <w:szCs w:val="16"/>
                          <w:lang w:val="en-IN"/>
                        </w:rPr>
                        <w:t>Oral / IV</w:t>
                      </w:r>
                      <w:r w:rsidRPr="00EA05D5">
                        <w:rPr>
                          <w:sz w:val="16"/>
                          <w:szCs w:val="16"/>
                        </w:rPr>
                        <w:t>, Absorbed by the bloodstream</w:t>
                      </w:r>
                    </w:p>
                  </w:txbxContent>
                </v:textbox>
              </v:rect>
            </w:pict>
          </mc:Fallback>
        </mc:AlternateContent>
      </w:r>
      <w:r>
        <w:rPr>
          <w:noProof/>
          <w:szCs w:val="24"/>
        </w:rPr>
        <mc:AlternateContent>
          <mc:Choice Requires="wps">
            <w:drawing>
              <wp:anchor distT="0" distB="0" distL="114300" distR="114300" simplePos="0" relativeHeight="251658240" behindDoc="0" locked="0" layoutInCell="1" allowOverlap="1" wp14:anchorId="60B09E2C" wp14:editId="4CD14716">
                <wp:simplePos x="0" y="0"/>
                <wp:positionH relativeFrom="column">
                  <wp:posOffset>313690</wp:posOffset>
                </wp:positionH>
                <wp:positionV relativeFrom="paragraph">
                  <wp:posOffset>50165</wp:posOffset>
                </wp:positionV>
                <wp:extent cx="772160" cy="311150"/>
                <wp:effectExtent l="0" t="0" r="0" b="0"/>
                <wp:wrapNone/>
                <wp:docPr id="10388492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2160" cy="311150"/>
                        </a:xfrm>
                        <a:prstGeom prst="rect">
                          <a:avLst/>
                        </a:prstGeom>
                        <a:noFill/>
                        <a:ln w="9525">
                          <a:noFill/>
                          <a:miter lim="800000"/>
                          <a:headEnd/>
                          <a:tailEnd/>
                        </a:ln>
                      </wps:spPr>
                      <wps:txbx>
                        <w:txbxContent>
                          <w:p w14:paraId="60B09E3D" w14:textId="77777777" w:rsidR="00680978" w:rsidRPr="00EA05D5" w:rsidRDefault="00680978" w:rsidP="00542A7E">
                            <w:pPr>
                              <w:rPr>
                                <w:sz w:val="16"/>
                                <w:szCs w:val="16"/>
                                <w:lang w:val="en-IN"/>
                              </w:rPr>
                            </w:pPr>
                            <w:r w:rsidRPr="00EA05D5">
                              <w:rPr>
                                <w:sz w:val="16"/>
                                <w:szCs w:val="16"/>
                                <w:lang w:val="en-IN"/>
                              </w:rPr>
                              <w:t xml:space="preserve">Absorp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2C" id="Rectangle 10" o:spid="_x0000_s1027" style="position:absolute;left:0;text-align:left;margin-left:24.7pt;margin-top:3.95pt;width:60.8pt;height:2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" filled="f" stroked="f">
                <v:textbox>
                  <w:txbxContent>
                    <w:p w14:paraId="60B09E3D" w14:textId="77777777" w:rsidR="00680978" w:rsidRPr="00EA05D5" w:rsidRDefault="00680978" w:rsidP="00542A7E">
                      <w:pPr>
                        <w:rPr>
                          <w:sz w:val="16"/>
                          <w:szCs w:val="16"/>
                          <w:lang w:val="en-IN"/>
                        </w:rPr>
                      </w:pPr>
                      <w:r w:rsidRPr="00EA05D5">
                        <w:rPr>
                          <w:sz w:val="16"/>
                          <w:szCs w:val="16"/>
                          <w:lang w:val="en-IN"/>
                        </w:rPr>
                        <w:t xml:space="preserve">Absorption </w:t>
                      </w:r>
                    </w:p>
                  </w:txbxContent>
                </v:textbox>
              </v:rect>
            </w:pict>
          </mc:Fallback>
        </mc:AlternateContent>
      </w:r>
    </w:p>
    <w:p w14:paraId="60B09DAA" w14:textId="5A785864" w:rsidR="00542A7E" w:rsidRPr="0093796E" w:rsidRDefault="007B32EB"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8" behindDoc="0" locked="0" layoutInCell="1" allowOverlap="1" wp14:anchorId="60B09E2D" wp14:editId="53D62C8F">
                <wp:simplePos x="0" y="0"/>
                <wp:positionH relativeFrom="column">
                  <wp:posOffset>619760</wp:posOffset>
                </wp:positionH>
                <wp:positionV relativeFrom="paragraph">
                  <wp:posOffset>155575</wp:posOffset>
                </wp:positionV>
                <wp:extent cx="71120" cy="400050"/>
                <wp:effectExtent l="19050" t="0" r="24130" b="19050"/>
                <wp:wrapNone/>
                <wp:docPr id="1842945519"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 cy="400050"/>
                        </a:xfrm>
                        <a:prstGeom prst="downArrow">
                          <a:avLst>
                            <a:gd name="adj1" fmla="val 50000"/>
                            <a:gd name="adj2" fmla="val 14062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F194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48.8pt;margin-top:12.25pt;width:5.6pt;height:31.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">
                <v:textbox style="layout-flow:vertical-ideographic"/>
              </v:shape>
            </w:pict>
          </mc:Fallback>
        </mc:AlternateContent>
      </w:r>
    </w:p>
    <w:p w14:paraId="60B09DAB" w14:textId="77777777" w:rsidR="00542A7E" w:rsidRPr="0093796E" w:rsidRDefault="00542A7E" w:rsidP="0093796E">
      <w:pPr>
        <w:autoSpaceDE w:val="0"/>
        <w:autoSpaceDN w:val="0"/>
        <w:adjustRightInd w:val="0"/>
        <w:spacing w:line="360" w:lineRule="auto"/>
        <w:ind w:left="360" w:right="0"/>
        <w:rPr>
          <w:szCs w:val="24"/>
        </w:rPr>
      </w:pPr>
    </w:p>
    <w:p w14:paraId="60B09DAC" w14:textId="63AECC49" w:rsidR="00542A7E" w:rsidRPr="0093796E" w:rsidRDefault="007B32EB"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5" behindDoc="0" locked="0" layoutInCell="1" allowOverlap="1" wp14:anchorId="60B09E2E" wp14:editId="0628BB87">
                <wp:simplePos x="0" y="0"/>
                <wp:positionH relativeFrom="column">
                  <wp:posOffset>1294765</wp:posOffset>
                </wp:positionH>
                <wp:positionV relativeFrom="paragraph">
                  <wp:posOffset>-152400</wp:posOffset>
                </wp:positionV>
                <wp:extent cx="5058410" cy="727075"/>
                <wp:effectExtent l="0" t="0" r="0" b="0"/>
                <wp:wrapNone/>
                <wp:docPr id="81594390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58410" cy="727075"/>
                        </a:xfrm>
                        <a:prstGeom prst="rect">
                          <a:avLst/>
                        </a:prstGeom>
                        <a:noFill/>
                        <a:ln w="9525">
                          <a:noFill/>
                          <a:miter lim="800000"/>
                          <a:headEnd/>
                          <a:tailEnd/>
                        </a:ln>
                      </wps:spPr>
                      <wps:txbx>
                        <w:txbxContent>
                          <w:p w14:paraId="60B09E3E" w14:textId="77777777" w:rsidR="00680978" w:rsidRPr="00EA05D5" w:rsidRDefault="00680978" w:rsidP="00C571C6">
                            <w:pPr>
                              <w:spacing w:line="240" w:lineRule="auto"/>
                              <w:ind w:right="21"/>
                              <w:rPr>
                                <w:sz w:val="16"/>
                                <w:szCs w:val="16"/>
                              </w:rPr>
                            </w:pPr>
                            <w:r w:rsidRPr="00692BA6">
                              <w:rPr>
                                <w:sz w:val="16"/>
                                <w:szCs w:val="16"/>
                              </w:rPr>
                              <w:t>The average plasma half-life is 3.1 hours in men and 2.9 hours in women. The average maximum plasma c</w:t>
                            </w:r>
                            <w:r w:rsidR="00CA406B">
                              <w:rPr>
                                <w:sz w:val="16"/>
                                <w:szCs w:val="16"/>
                              </w:rPr>
                              <w:t>oncentration (</w:t>
                            </w:r>
                            <w:proofErr w:type="spellStart"/>
                            <w:r w:rsidR="00CA406B">
                              <w:rPr>
                                <w:sz w:val="16"/>
                                <w:szCs w:val="16"/>
                              </w:rPr>
                              <w:t>Cmax</w:t>
                            </w:r>
                            <w:proofErr w:type="spellEnd"/>
                            <w:r w:rsidR="00CA406B">
                              <w:rPr>
                                <w:sz w:val="16"/>
                                <w:szCs w:val="16"/>
                              </w:rPr>
                              <w:t>) is 3.29 g/ml</w:t>
                            </w:r>
                            <w:r w:rsidRPr="00692BA6">
                              <w:rPr>
                                <w:sz w:val="16"/>
                                <w:szCs w:val="16"/>
                              </w:rPr>
                              <w:t xml:space="preserve"> in </w:t>
                            </w:r>
                            <w:r w:rsidR="0044439E">
                              <w:rPr>
                                <w:sz w:val="16"/>
                                <w:szCs w:val="16"/>
                              </w:rPr>
                              <w:t>men and 4.57 g/ml</w:t>
                            </w:r>
                            <w:r w:rsidRPr="00692BA6">
                              <w:rPr>
                                <w:sz w:val="16"/>
                                <w:szCs w:val="16"/>
                              </w:rPr>
                              <w:t xml:space="preserve"> in women</w:t>
                            </w:r>
                            <w:r>
                              <w:rPr>
                                <w:sz w:val="16"/>
                                <w:szCs w:val="16"/>
                              </w:rPr>
                              <w:t xml:space="preserve"> and </w:t>
                            </w:r>
                            <w:r w:rsidRPr="00692BA6">
                              <w:rPr>
                                <w:sz w:val="16"/>
                                <w:szCs w:val="16"/>
                              </w:rPr>
                              <w:t>is unaff</w:t>
                            </w:r>
                            <w:r>
                              <w:rPr>
                                <w:sz w:val="16"/>
                                <w:szCs w:val="16"/>
                              </w:rPr>
                              <w:t>ected by the CYP2D6 genotype</w:t>
                            </w:r>
                            <w:r w:rsidRPr="00692BA6">
                              <w:rPr>
                                <w:sz w:val="16"/>
                                <w:szCs w:val="16"/>
                              </w:rPr>
                              <w:t xml:space="preserve">. The distribution phase lasts 30 minutes, and the drug is rapidly and extensively distributed into tissue. The maximum plasma concentration time is 10 minutes. The half-life (t½) and area </w:t>
                            </w:r>
                            <w:r w:rsidR="00640216">
                              <w:rPr>
                                <w:sz w:val="16"/>
                                <w:szCs w:val="16"/>
                              </w:rPr>
                              <w:t>under V</w:t>
                            </w:r>
                            <w:r w:rsidRPr="00692BA6">
                              <w:rPr>
                                <w:sz w:val="16"/>
                                <w:szCs w:val="16"/>
                              </w:rPr>
                              <w:t>ernakalant's curve (AUC) are 2 and 4 hours and 0 to 90 minutes, respective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2E" id="Rectangle 8" o:spid="_x0000_s1028" style="position:absolute;left:0;text-align:left;margin-left:101.95pt;margin-top:-12pt;width:398.3pt;height:57.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" filled="f" stroked="f">
                <v:textbox>
                  <w:txbxContent>
                    <w:p w14:paraId="60B09E3E" w14:textId="77777777" w:rsidR="00680978" w:rsidRPr="00EA05D5" w:rsidRDefault="00680978" w:rsidP="00C571C6">
                      <w:pPr>
                        <w:spacing w:line="240" w:lineRule="auto"/>
                        <w:ind w:right="21"/>
                        <w:rPr>
                          <w:sz w:val="16"/>
                          <w:szCs w:val="16"/>
                        </w:rPr>
                      </w:pPr>
                      <w:r w:rsidRPr="00692BA6">
                        <w:rPr>
                          <w:sz w:val="16"/>
                          <w:szCs w:val="16"/>
                        </w:rPr>
                        <w:t>The average plasma half-life is 3.1 hours in men and 2.9 hours in women. The average maximum plasma c</w:t>
                      </w:r>
                      <w:r w:rsidR="00CA406B">
                        <w:rPr>
                          <w:sz w:val="16"/>
                          <w:szCs w:val="16"/>
                        </w:rPr>
                        <w:t>oncentration (</w:t>
                      </w:r>
                      <w:proofErr w:type="spellStart"/>
                      <w:r w:rsidR="00CA406B">
                        <w:rPr>
                          <w:sz w:val="16"/>
                          <w:szCs w:val="16"/>
                        </w:rPr>
                        <w:t>Cmax</w:t>
                      </w:r>
                      <w:proofErr w:type="spellEnd"/>
                      <w:r w:rsidR="00CA406B">
                        <w:rPr>
                          <w:sz w:val="16"/>
                          <w:szCs w:val="16"/>
                        </w:rPr>
                        <w:t>) is 3.29 g/ml</w:t>
                      </w:r>
                      <w:r w:rsidRPr="00692BA6">
                        <w:rPr>
                          <w:sz w:val="16"/>
                          <w:szCs w:val="16"/>
                        </w:rPr>
                        <w:t xml:space="preserve"> in </w:t>
                      </w:r>
                      <w:r w:rsidR="0044439E">
                        <w:rPr>
                          <w:sz w:val="16"/>
                          <w:szCs w:val="16"/>
                        </w:rPr>
                        <w:t>men and 4.57 g/ml</w:t>
                      </w:r>
                      <w:r w:rsidRPr="00692BA6">
                        <w:rPr>
                          <w:sz w:val="16"/>
                          <w:szCs w:val="16"/>
                        </w:rPr>
                        <w:t xml:space="preserve"> in women</w:t>
                      </w:r>
                      <w:r>
                        <w:rPr>
                          <w:sz w:val="16"/>
                          <w:szCs w:val="16"/>
                        </w:rPr>
                        <w:t xml:space="preserve"> and </w:t>
                      </w:r>
                      <w:r w:rsidRPr="00692BA6">
                        <w:rPr>
                          <w:sz w:val="16"/>
                          <w:szCs w:val="16"/>
                        </w:rPr>
                        <w:t>is unaff</w:t>
                      </w:r>
                      <w:r>
                        <w:rPr>
                          <w:sz w:val="16"/>
                          <w:szCs w:val="16"/>
                        </w:rPr>
                        <w:t>ected by the CYP2D6 genotype</w:t>
                      </w:r>
                      <w:r w:rsidRPr="00692BA6">
                        <w:rPr>
                          <w:sz w:val="16"/>
                          <w:szCs w:val="16"/>
                        </w:rPr>
                        <w:t xml:space="preserve">. The distribution phase lasts 30 minutes, and the drug is rapidly and extensively distributed into tissue. The maximum plasma concentration time is 10 minutes. The half-life (t½) and area </w:t>
                      </w:r>
                      <w:r w:rsidR="00640216">
                        <w:rPr>
                          <w:sz w:val="16"/>
                          <w:szCs w:val="16"/>
                        </w:rPr>
                        <w:t>under V</w:t>
                      </w:r>
                      <w:r w:rsidRPr="00692BA6">
                        <w:rPr>
                          <w:sz w:val="16"/>
                          <w:szCs w:val="16"/>
                        </w:rPr>
                        <w:t>ernakalant's curve (AUC) are 2 and 4 hours and 0 to 90 minutes, respectively.</w:t>
                      </w:r>
                    </w:p>
                  </w:txbxContent>
                </v:textbox>
              </v:rect>
            </w:pict>
          </mc:Fallback>
        </mc:AlternateContent>
      </w:r>
      <w:r>
        <w:rPr>
          <w:noProof/>
          <w:szCs w:val="24"/>
        </w:rPr>
        <mc:AlternateContent>
          <mc:Choice Requires="wps">
            <w:drawing>
              <wp:anchor distT="0" distB="0" distL="114300" distR="114300" simplePos="0" relativeHeight="251658243" behindDoc="0" locked="0" layoutInCell="1" allowOverlap="1" wp14:anchorId="60B09E2F" wp14:editId="408AA986">
                <wp:simplePos x="0" y="0"/>
                <wp:positionH relativeFrom="column">
                  <wp:posOffset>327025</wp:posOffset>
                </wp:positionH>
                <wp:positionV relativeFrom="paragraph">
                  <wp:posOffset>110490</wp:posOffset>
                </wp:positionV>
                <wp:extent cx="741045" cy="311150"/>
                <wp:effectExtent l="0" t="0" r="0" b="0"/>
                <wp:wrapNone/>
                <wp:docPr id="495003226"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1045" cy="311150"/>
                        </a:xfrm>
                        <a:prstGeom prst="rect">
                          <a:avLst/>
                        </a:prstGeom>
                        <a:noFill/>
                        <a:ln w="9525">
                          <a:noFill/>
                          <a:miter lim="800000"/>
                          <a:headEnd/>
                          <a:tailEnd/>
                        </a:ln>
                      </wps:spPr>
                      <wps:txbx>
                        <w:txbxContent>
                          <w:p w14:paraId="60B09E3F" w14:textId="77777777" w:rsidR="00680978" w:rsidRPr="00EA05D5" w:rsidRDefault="00680978" w:rsidP="00542A7E">
                            <w:pPr>
                              <w:rPr>
                                <w:sz w:val="16"/>
                                <w:szCs w:val="16"/>
                                <w:lang w:val="en-IN"/>
                              </w:rPr>
                            </w:pPr>
                            <w:r w:rsidRPr="00EA05D5">
                              <w:rPr>
                                <w:sz w:val="16"/>
                                <w:szCs w:val="16"/>
                                <w:lang w:val="en-IN"/>
                              </w:rPr>
                              <w:t xml:space="preserve">Distribu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2F" id="Rectangle 7" o:spid="_x0000_s1029" style="position:absolute;left:0;text-align:left;margin-left:25.75pt;margin-top:8.7pt;width:58.35pt;height:24.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" filled="f" stroked="f">
                <v:textbox>
                  <w:txbxContent>
                    <w:p w14:paraId="60B09E3F" w14:textId="77777777" w:rsidR="00680978" w:rsidRPr="00EA05D5" w:rsidRDefault="00680978" w:rsidP="00542A7E">
                      <w:pPr>
                        <w:rPr>
                          <w:sz w:val="16"/>
                          <w:szCs w:val="16"/>
                          <w:lang w:val="en-IN"/>
                        </w:rPr>
                      </w:pPr>
                      <w:r w:rsidRPr="00EA05D5">
                        <w:rPr>
                          <w:sz w:val="16"/>
                          <w:szCs w:val="16"/>
                          <w:lang w:val="en-IN"/>
                        </w:rPr>
                        <w:t xml:space="preserve">Distribution </w:t>
                      </w:r>
                    </w:p>
                  </w:txbxContent>
                </v:textbox>
              </v:rect>
            </w:pict>
          </mc:Fallback>
        </mc:AlternateContent>
      </w:r>
    </w:p>
    <w:p w14:paraId="60B09DAD" w14:textId="7E649A02" w:rsidR="00542A7E" w:rsidRPr="0093796E" w:rsidRDefault="007B32EB" w:rsidP="0093796E">
      <w:pPr>
        <w:autoSpaceDE w:val="0"/>
        <w:autoSpaceDN w:val="0"/>
        <w:adjustRightInd w:val="0"/>
        <w:spacing w:line="360" w:lineRule="auto"/>
        <w:ind w:left="360" w:right="0"/>
        <w:rPr>
          <w:szCs w:val="24"/>
        </w:rPr>
      </w:pPr>
      <w:r>
        <w:rPr>
          <w:noProof/>
          <w:szCs w:val="24"/>
        </w:rPr>
        <mc:AlternateContent>
          <mc:Choice Requires="wps">
            <w:drawing>
              <wp:anchor distT="0" distB="0" distL="114300" distR="114300" simplePos="0" relativeHeight="251658249" behindDoc="0" locked="0" layoutInCell="1" allowOverlap="1" wp14:anchorId="60B09E30" wp14:editId="6F006D0E">
                <wp:simplePos x="0" y="0"/>
                <wp:positionH relativeFrom="column">
                  <wp:posOffset>634365</wp:posOffset>
                </wp:positionH>
                <wp:positionV relativeFrom="paragraph">
                  <wp:posOffset>187960</wp:posOffset>
                </wp:positionV>
                <wp:extent cx="49530" cy="534035"/>
                <wp:effectExtent l="19050" t="0" r="26670" b="37465"/>
                <wp:wrapNone/>
                <wp:docPr id="110644070" name="Arrow: Dow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530" cy="534035"/>
                        </a:xfrm>
                        <a:prstGeom prst="downArrow">
                          <a:avLst>
                            <a:gd name="adj1" fmla="val 50000"/>
                            <a:gd name="adj2" fmla="val 17692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F1A142" id="Arrow: Down 6" o:spid="_x0000_s1026" type="#_x0000_t67" style="position:absolute;margin-left:49.95pt;margin-top:14.8pt;width:3.9pt;height:42.0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" adj="18056">
                <v:textbox style="layout-flow:vertical-ideographic"/>
              </v:shape>
            </w:pict>
          </mc:Fallback>
        </mc:AlternateContent>
      </w:r>
    </w:p>
    <w:p w14:paraId="60B09DAE" w14:textId="77777777" w:rsidR="00542A7E" w:rsidRPr="0093796E" w:rsidRDefault="00542A7E" w:rsidP="0093796E">
      <w:pPr>
        <w:autoSpaceDE w:val="0"/>
        <w:autoSpaceDN w:val="0"/>
        <w:adjustRightInd w:val="0"/>
        <w:spacing w:line="360" w:lineRule="auto"/>
        <w:ind w:left="360" w:right="0"/>
        <w:rPr>
          <w:szCs w:val="24"/>
          <w:lang w:val="en-IN"/>
        </w:rPr>
      </w:pPr>
    </w:p>
    <w:p w14:paraId="60B09DAF" w14:textId="655A0368" w:rsidR="00542A7E" w:rsidRPr="0093796E" w:rsidRDefault="007B32EB" w:rsidP="0093796E">
      <w:pPr>
        <w:autoSpaceDE w:val="0"/>
        <w:autoSpaceDN w:val="0"/>
        <w:adjustRightInd w:val="0"/>
        <w:spacing w:line="360" w:lineRule="auto"/>
        <w:ind w:left="360" w:right="0"/>
        <w:rPr>
          <w:szCs w:val="24"/>
          <w:lang w:val="en-IN"/>
        </w:rPr>
      </w:pPr>
      <w:r>
        <w:rPr>
          <w:noProof/>
          <w:szCs w:val="24"/>
        </w:rPr>
        <mc:AlternateContent>
          <mc:Choice Requires="wps">
            <w:drawing>
              <wp:anchor distT="0" distB="0" distL="114300" distR="114300" simplePos="0" relativeHeight="251658246" behindDoc="0" locked="0" layoutInCell="1" allowOverlap="1" wp14:anchorId="60B09E31" wp14:editId="12A1D44B">
                <wp:simplePos x="0" y="0"/>
                <wp:positionH relativeFrom="column">
                  <wp:posOffset>1294765</wp:posOffset>
                </wp:positionH>
                <wp:positionV relativeFrom="paragraph">
                  <wp:posOffset>9525</wp:posOffset>
                </wp:positionV>
                <wp:extent cx="5003165" cy="654050"/>
                <wp:effectExtent l="0" t="0" r="0" b="0"/>
                <wp:wrapNone/>
                <wp:docPr id="11743963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165" cy="654050"/>
                        </a:xfrm>
                        <a:prstGeom prst="rect">
                          <a:avLst/>
                        </a:prstGeom>
                        <a:noFill/>
                        <a:ln w="9525">
                          <a:noFill/>
                          <a:miter lim="800000"/>
                          <a:headEnd/>
                          <a:tailEnd/>
                        </a:ln>
                      </wps:spPr>
                      <wps:txbx>
                        <w:txbxContent>
                          <w:p w14:paraId="60B09E40" w14:textId="77777777" w:rsidR="00680978" w:rsidRPr="00EA05D5" w:rsidRDefault="00680978" w:rsidP="00C571C6">
                            <w:pPr>
                              <w:spacing w:line="240" w:lineRule="auto"/>
                              <w:ind w:right="-40"/>
                              <w:rPr>
                                <w:sz w:val="16"/>
                                <w:szCs w:val="16"/>
                              </w:rPr>
                            </w:pPr>
                            <w:r w:rsidRPr="00623CAE">
                              <w:rPr>
                                <w:sz w:val="16"/>
                                <w:szCs w:val="16"/>
                              </w:rPr>
                              <w:t>O-demethylation is converted to glucuronidation quickly and, to a lesser extent, to direct glucuronidation by cytochrome</w:t>
                            </w:r>
                            <w:r w:rsidR="007B2582">
                              <w:rPr>
                                <w:sz w:val="16"/>
                                <w:szCs w:val="16"/>
                              </w:rPr>
                              <w:t xml:space="preserve"> </w:t>
                            </w:r>
                            <w:r w:rsidRPr="00623CAE">
                              <w:rPr>
                                <w:sz w:val="16"/>
                                <w:szCs w:val="16"/>
                              </w:rPr>
                              <w:t xml:space="preserve">P450 (CYP) 2D6. </w:t>
                            </w:r>
                            <w:r w:rsidR="003F3CDE">
                              <w:rPr>
                                <w:sz w:val="16"/>
                                <w:szCs w:val="16"/>
                              </w:rPr>
                              <w:t xml:space="preserve"> Cytochrome P-450 (CYP) 2D6 is</w:t>
                            </w:r>
                            <w:r w:rsidRPr="00623CAE">
                              <w:rPr>
                                <w:sz w:val="16"/>
                                <w:szCs w:val="16"/>
                              </w:rPr>
                              <w:t>oenzyme is primarily responsible for 4-O-methylating its main inactive metabolite, RSD1385. Patients with weak CYP2D6 activity are classified as having a plasma half-life of 5 (half-lif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31" id="Rectangle 5" o:spid="_x0000_s1030" style="position:absolute;left:0;text-align:left;margin-left:101.95pt;margin-top:.75pt;width:393.95pt;height:51.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" filled="f" stroked="f">
                <v:textbox>
                  <w:txbxContent>
                    <w:p w14:paraId="60B09E40" w14:textId="77777777" w:rsidR="00680978" w:rsidRPr="00EA05D5" w:rsidRDefault="00680978" w:rsidP="00C571C6">
                      <w:pPr>
                        <w:spacing w:line="240" w:lineRule="auto"/>
                        <w:ind w:right="-40"/>
                        <w:rPr>
                          <w:sz w:val="16"/>
                          <w:szCs w:val="16"/>
                        </w:rPr>
                      </w:pPr>
                      <w:r w:rsidRPr="00623CAE">
                        <w:rPr>
                          <w:sz w:val="16"/>
                          <w:szCs w:val="16"/>
                        </w:rPr>
                        <w:t>O-demethylation is converted to glucuronidation quickly and, to a lesser extent, to direct glucuronidation by cytochrome</w:t>
                      </w:r>
                      <w:r w:rsidR="007B2582">
                        <w:rPr>
                          <w:sz w:val="16"/>
                          <w:szCs w:val="16"/>
                        </w:rPr>
                        <w:t xml:space="preserve"> </w:t>
                      </w:r>
                      <w:r w:rsidRPr="00623CAE">
                        <w:rPr>
                          <w:sz w:val="16"/>
                          <w:szCs w:val="16"/>
                        </w:rPr>
                        <w:t xml:space="preserve">P450 (CYP) 2D6. </w:t>
                      </w:r>
                      <w:r w:rsidR="003F3CDE">
                        <w:rPr>
                          <w:sz w:val="16"/>
                          <w:szCs w:val="16"/>
                        </w:rPr>
                        <w:t xml:space="preserve"> Cytochrome P-450 (CYP) 2D6 is</w:t>
                      </w:r>
                      <w:r w:rsidRPr="00623CAE">
                        <w:rPr>
                          <w:sz w:val="16"/>
                          <w:szCs w:val="16"/>
                        </w:rPr>
                        <w:t>oenzyme is primarily responsible for 4-O-methylating its main inactive metabolite, RSD1385. Patients with weak CYP2D6 activity are classified as having a plasma half-life of 5 (half-life).</w:t>
                      </w:r>
                    </w:p>
                  </w:txbxContent>
                </v:textbox>
              </v:rect>
            </w:pict>
          </mc:Fallback>
        </mc:AlternateContent>
      </w:r>
      <w:r>
        <w:rPr>
          <w:noProof/>
          <w:szCs w:val="24"/>
        </w:rPr>
        <mc:AlternateContent>
          <mc:Choice Requires="wps">
            <w:drawing>
              <wp:anchor distT="0" distB="0" distL="114300" distR="114300" simplePos="0" relativeHeight="251658241" behindDoc="0" locked="0" layoutInCell="1" allowOverlap="1" wp14:anchorId="60B09E32" wp14:editId="7F76C99C">
                <wp:simplePos x="0" y="0"/>
                <wp:positionH relativeFrom="column">
                  <wp:posOffset>324485</wp:posOffset>
                </wp:positionH>
                <wp:positionV relativeFrom="paragraph">
                  <wp:posOffset>227330</wp:posOffset>
                </wp:positionV>
                <wp:extent cx="720725" cy="311150"/>
                <wp:effectExtent l="0" t="0" r="0" b="0"/>
                <wp:wrapNone/>
                <wp:docPr id="55831055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725" cy="311150"/>
                        </a:xfrm>
                        <a:prstGeom prst="rect">
                          <a:avLst/>
                        </a:prstGeom>
                        <a:noFill/>
                        <a:ln w="9525">
                          <a:noFill/>
                          <a:miter lim="800000"/>
                          <a:headEnd/>
                          <a:tailEnd/>
                        </a:ln>
                      </wps:spPr>
                      <wps:txbx>
                        <w:txbxContent>
                          <w:p w14:paraId="60B09E41" w14:textId="77777777" w:rsidR="00680978" w:rsidRPr="00EA05D5" w:rsidRDefault="00680978" w:rsidP="00542A7E">
                            <w:pPr>
                              <w:rPr>
                                <w:sz w:val="16"/>
                                <w:szCs w:val="16"/>
                                <w:lang w:val="en-IN"/>
                              </w:rPr>
                            </w:pPr>
                            <w:r w:rsidRPr="00EA05D5">
                              <w:rPr>
                                <w:sz w:val="16"/>
                                <w:szCs w:val="16"/>
                                <w:lang w:val="en-IN"/>
                              </w:rPr>
                              <w:t xml:space="preserve">Metabolism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32" id="Rectangle 4" o:spid="_x0000_s1031" style="position:absolute;left:0;text-align:left;margin-left:25.55pt;margin-top:17.9pt;width:56.75pt;height:2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" filled="f" stroked="f">
                <v:textbox>
                  <w:txbxContent>
                    <w:p w14:paraId="60B09E41" w14:textId="77777777" w:rsidR="00680978" w:rsidRPr="00EA05D5" w:rsidRDefault="00680978" w:rsidP="00542A7E">
                      <w:pPr>
                        <w:rPr>
                          <w:sz w:val="16"/>
                          <w:szCs w:val="16"/>
                          <w:lang w:val="en-IN"/>
                        </w:rPr>
                      </w:pPr>
                      <w:r w:rsidRPr="00EA05D5">
                        <w:rPr>
                          <w:sz w:val="16"/>
                          <w:szCs w:val="16"/>
                          <w:lang w:val="en-IN"/>
                        </w:rPr>
                        <w:t xml:space="preserve">Metabolism </w:t>
                      </w:r>
                    </w:p>
                  </w:txbxContent>
                </v:textbox>
              </v:rect>
            </w:pict>
          </mc:Fallback>
        </mc:AlternateContent>
      </w:r>
    </w:p>
    <w:p w14:paraId="60B09DB0" w14:textId="490AF191" w:rsidR="00542A7E" w:rsidRPr="0093796E" w:rsidRDefault="007B32EB" w:rsidP="0093796E">
      <w:pPr>
        <w:autoSpaceDE w:val="0"/>
        <w:autoSpaceDN w:val="0"/>
        <w:adjustRightInd w:val="0"/>
        <w:spacing w:line="360" w:lineRule="auto"/>
        <w:ind w:left="360" w:right="0"/>
        <w:rPr>
          <w:szCs w:val="24"/>
          <w:lang w:val="en-IN"/>
        </w:rPr>
      </w:pPr>
      <w:r>
        <w:rPr>
          <w:noProof/>
          <w:szCs w:val="24"/>
        </w:rPr>
        <w:lastRenderedPageBreak/>
        <mc:AlternateContent>
          <mc:Choice Requires="wps">
            <w:drawing>
              <wp:anchor distT="0" distB="0" distL="114300" distR="114300" simplePos="0" relativeHeight="251658250" behindDoc="0" locked="0" layoutInCell="1" allowOverlap="1" wp14:anchorId="60B09E33" wp14:editId="5767ED64">
                <wp:simplePos x="0" y="0"/>
                <wp:positionH relativeFrom="column">
                  <wp:posOffset>639445</wp:posOffset>
                </wp:positionH>
                <wp:positionV relativeFrom="paragraph">
                  <wp:posOffset>183515</wp:posOffset>
                </wp:positionV>
                <wp:extent cx="45720" cy="534035"/>
                <wp:effectExtent l="19050" t="0" r="11430" b="37465"/>
                <wp:wrapNone/>
                <wp:docPr id="2081731854" name="Arrow: Dow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5720" cy="534035"/>
                        </a:xfrm>
                        <a:prstGeom prst="downArrow">
                          <a:avLst>
                            <a:gd name="adj1" fmla="val 50000"/>
                            <a:gd name="adj2" fmla="val 174301"/>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B7C59" id="Arrow: Down 3" o:spid="_x0000_s1026" type="#_x0000_t67" style="position:absolute;margin-left:50.35pt;margin-top:14.45pt;width:3.6pt;height:42.05pt;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" adj="18377">
                <v:textbox style="layout-flow:vertical-ideographic"/>
              </v:shape>
            </w:pict>
          </mc:Fallback>
        </mc:AlternateContent>
      </w:r>
    </w:p>
    <w:p w14:paraId="60B09DB1" w14:textId="77777777" w:rsidR="00542A7E" w:rsidRPr="0093796E" w:rsidRDefault="00542A7E" w:rsidP="0093796E">
      <w:pPr>
        <w:autoSpaceDE w:val="0"/>
        <w:autoSpaceDN w:val="0"/>
        <w:adjustRightInd w:val="0"/>
        <w:spacing w:line="360" w:lineRule="auto"/>
        <w:ind w:left="360" w:right="0"/>
        <w:rPr>
          <w:szCs w:val="24"/>
          <w:lang w:val="en-IN"/>
        </w:rPr>
      </w:pPr>
    </w:p>
    <w:p w14:paraId="60B09DB2" w14:textId="45F848CA" w:rsidR="0041192F" w:rsidRPr="000550BF" w:rsidRDefault="007B32EB" w:rsidP="000550BF">
      <w:pPr>
        <w:autoSpaceDE w:val="0"/>
        <w:autoSpaceDN w:val="0"/>
        <w:adjustRightInd w:val="0"/>
        <w:spacing w:line="360" w:lineRule="auto"/>
        <w:ind w:right="0"/>
        <w:rPr>
          <w:szCs w:val="24"/>
          <w:lang w:val="en-IN"/>
        </w:rPr>
      </w:pPr>
      <w:r>
        <w:rPr>
          <w:noProof/>
          <w:szCs w:val="24"/>
        </w:rPr>
        <mc:AlternateContent>
          <mc:Choice Requires="wps">
            <w:drawing>
              <wp:anchor distT="0" distB="0" distL="114300" distR="114300" simplePos="0" relativeHeight="251658242" behindDoc="0" locked="0" layoutInCell="1" allowOverlap="1" wp14:anchorId="60B09E34" wp14:editId="701DE572">
                <wp:simplePos x="0" y="0"/>
                <wp:positionH relativeFrom="column">
                  <wp:posOffset>324485</wp:posOffset>
                </wp:positionH>
                <wp:positionV relativeFrom="paragraph">
                  <wp:posOffset>250825</wp:posOffset>
                </wp:positionV>
                <wp:extent cx="713740" cy="246380"/>
                <wp:effectExtent l="0" t="0" r="0" b="0"/>
                <wp:wrapNone/>
                <wp:docPr id="13341512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3740" cy="246380"/>
                        </a:xfrm>
                        <a:prstGeom prst="rect">
                          <a:avLst/>
                        </a:prstGeom>
                        <a:noFill/>
                        <a:ln w="9525">
                          <a:noFill/>
                          <a:miter lim="800000"/>
                          <a:headEnd/>
                          <a:tailEnd/>
                        </a:ln>
                      </wps:spPr>
                      <wps:txbx>
                        <w:txbxContent>
                          <w:p w14:paraId="60B09E42" w14:textId="77777777" w:rsidR="00680978" w:rsidRPr="00EA05D5" w:rsidRDefault="00680978" w:rsidP="00727CB1">
                            <w:pPr>
                              <w:shd w:val="clear" w:color="auto" w:fill="FFFFFF" w:themeFill="background1"/>
                              <w:rPr>
                                <w:sz w:val="16"/>
                                <w:szCs w:val="16"/>
                                <w:lang w:val="en-IN"/>
                              </w:rPr>
                            </w:pPr>
                            <w:r w:rsidRPr="00EA05D5">
                              <w:rPr>
                                <w:sz w:val="16"/>
                                <w:szCs w:val="16"/>
                                <w:lang w:val="en-IN"/>
                              </w:rPr>
                              <w:t xml:space="preserve">Excre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34" id="Rectangle 2" o:spid="_x0000_s1032" style="position:absolute;left:0;text-align:left;margin-left:25.55pt;margin-top:19.75pt;width:56.2pt;height:19.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" filled="f" stroked="f">
                <v:textbox>
                  <w:txbxContent>
                    <w:p w14:paraId="60B09E42" w14:textId="77777777" w:rsidR="00680978" w:rsidRPr="00EA05D5" w:rsidRDefault="00680978" w:rsidP="00727CB1">
                      <w:pPr>
                        <w:shd w:val="clear" w:color="auto" w:fill="FFFFFF" w:themeFill="background1"/>
                        <w:rPr>
                          <w:sz w:val="16"/>
                          <w:szCs w:val="16"/>
                          <w:lang w:val="en-IN"/>
                        </w:rPr>
                      </w:pPr>
                      <w:r w:rsidRPr="00EA05D5">
                        <w:rPr>
                          <w:sz w:val="16"/>
                          <w:szCs w:val="16"/>
                          <w:lang w:val="en-IN"/>
                        </w:rPr>
                        <w:t xml:space="preserve">Excretion </w:t>
                      </w:r>
                    </w:p>
                  </w:txbxContent>
                </v:textbox>
              </v:rect>
            </w:pict>
          </mc:Fallback>
        </mc:AlternateContent>
      </w:r>
      <w:r>
        <w:rPr>
          <w:noProof/>
          <w:szCs w:val="24"/>
        </w:rPr>
        <mc:AlternateContent>
          <mc:Choice Requires="wps">
            <w:drawing>
              <wp:anchor distT="0" distB="0" distL="114300" distR="114300" simplePos="0" relativeHeight="251658247" behindDoc="0" locked="0" layoutInCell="1" allowOverlap="1" wp14:anchorId="60B09E35" wp14:editId="4A414B5D">
                <wp:simplePos x="0" y="0"/>
                <wp:positionH relativeFrom="column">
                  <wp:posOffset>1254760</wp:posOffset>
                </wp:positionH>
                <wp:positionV relativeFrom="paragraph">
                  <wp:posOffset>95250</wp:posOffset>
                </wp:positionV>
                <wp:extent cx="5102225" cy="460375"/>
                <wp:effectExtent l="0" t="0" r="0" b="0"/>
                <wp:wrapNone/>
                <wp:docPr id="32001249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2225" cy="460375"/>
                        </a:xfrm>
                        <a:prstGeom prst="rect">
                          <a:avLst/>
                        </a:prstGeom>
                        <a:noFill/>
                        <a:ln w="9525">
                          <a:noFill/>
                          <a:miter lim="800000"/>
                          <a:headEnd/>
                          <a:tailEnd/>
                        </a:ln>
                      </wps:spPr>
                      <wps:txbx>
                        <w:txbxContent>
                          <w:p w14:paraId="60B09E43" w14:textId="77777777" w:rsidR="00680978" w:rsidRPr="00EA05D5" w:rsidRDefault="00680978" w:rsidP="00AA1DA5">
                            <w:pPr>
                              <w:spacing w:line="240" w:lineRule="auto"/>
                              <w:ind w:right="-20"/>
                              <w:rPr>
                                <w:sz w:val="16"/>
                                <w:szCs w:val="16"/>
                              </w:rPr>
                            </w:pPr>
                            <w:r w:rsidRPr="00CD0065">
                              <w:rPr>
                                <w:sz w:val="16"/>
                                <w:szCs w:val="16"/>
                              </w:rPr>
                              <w:t>The liver and kidney both help to remove vernakalant from the body. Men have an elimination half-life of 3.1 hours and women of 2.9 hours. 11% of the medication is excreted in the urine unalter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09E35" id="Rectangle 1" o:spid="_x0000_s1033" style="position:absolute;left:0;text-align:left;margin-left:98.8pt;margin-top:7.5pt;width:401.75pt;height:36.2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" filled="f" stroked="f">
                <v:textbox>
                  <w:txbxContent>
                    <w:p w14:paraId="60B09E43" w14:textId="77777777" w:rsidR="00680978" w:rsidRPr="00EA05D5" w:rsidRDefault="00680978" w:rsidP="00AA1DA5">
                      <w:pPr>
                        <w:spacing w:line="240" w:lineRule="auto"/>
                        <w:ind w:right="-20"/>
                        <w:rPr>
                          <w:sz w:val="16"/>
                          <w:szCs w:val="16"/>
                        </w:rPr>
                      </w:pPr>
                      <w:r w:rsidRPr="00CD0065">
                        <w:rPr>
                          <w:sz w:val="16"/>
                          <w:szCs w:val="16"/>
                        </w:rPr>
                        <w:t>The liver and kidney both help to remove vernakalant from the body. Men have an elimination half-life of 3.1 hours and women of 2.9 hours. 11% of the medication is excreted in the urine unaltered.</w:t>
                      </w:r>
                    </w:p>
                  </w:txbxContent>
                </v:textbox>
              </v:rect>
            </w:pict>
          </mc:Fallback>
        </mc:AlternateContent>
      </w:r>
    </w:p>
    <w:p w14:paraId="60B09DB3" w14:textId="77777777" w:rsidR="007609CB" w:rsidRDefault="007609CB" w:rsidP="00D02987">
      <w:pPr>
        <w:autoSpaceDE w:val="0"/>
        <w:autoSpaceDN w:val="0"/>
        <w:adjustRightInd w:val="0"/>
        <w:spacing w:line="360" w:lineRule="auto"/>
        <w:ind w:right="0"/>
        <w:jc w:val="center"/>
        <w:rPr>
          <w:sz w:val="22"/>
        </w:rPr>
      </w:pPr>
    </w:p>
    <w:p w14:paraId="60B09DB4" w14:textId="77777777" w:rsidR="00513FAF" w:rsidRDefault="00513FAF" w:rsidP="007609CB">
      <w:pPr>
        <w:autoSpaceDE w:val="0"/>
        <w:autoSpaceDN w:val="0"/>
        <w:adjustRightInd w:val="0"/>
        <w:spacing w:line="360" w:lineRule="auto"/>
        <w:ind w:right="0"/>
        <w:jc w:val="center"/>
        <w:rPr>
          <w:sz w:val="22"/>
        </w:rPr>
      </w:pPr>
    </w:p>
    <w:p w14:paraId="60B09DB5" w14:textId="77777777" w:rsidR="007609CB" w:rsidRPr="007609CB" w:rsidRDefault="000466A7" w:rsidP="007609CB">
      <w:pPr>
        <w:autoSpaceDE w:val="0"/>
        <w:autoSpaceDN w:val="0"/>
        <w:adjustRightInd w:val="0"/>
        <w:spacing w:line="360" w:lineRule="auto"/>
        <w:ind w:right="0"/>
        <w:jc w:val="center"/>
        <w:rPr>
          <w:szCs w:val="24"/>
        </w:rPr>
      </w:pPr>
      <w:r w:rsidRPr="00F30AF9">
        <w:rPr>
          <w:sz w:val="22"/>
        </w:rPr>
        <w:t>Fig</w:t>
      </w:r>
      <w:r w:rsidR="004F475A">
        <w:rPr>
          <w:sz w:val="22"/>
        </w:rPr>
        <w:t xml:space="preserve">. </w:t>
      </w:r>
      <w:r>
        <w:rPr>
          <w:sz w:val="22"/>
        </w:rPr>
        <w:t>4</w:t>
      </w:r>
      <w:r w:rsidRPr="00F30AF9">
        <w:rPr>
          <w:sz w:val="22"/>
        </w:rPr>
        <w:t xml:space="preserve">: </w:t>
      </w:r>
      <w:r w:rsidR="0022469D">
        <w:rPr>
          <w:szCs w:val="24"/>
        </w:rPr>
        <w:t>P</w:t>
      </w:r>
      <w:r w:rsidR="00F03447">
        <w:rPr>
          <w:szCs w:val="24"/>
        </w:rPr>
        <w:t>harmacokinetic study of vernakalant</w:t>
      </w:r>
    </w:p>
    <w:p w14:paraId="60B09DB6" w14:textId="77777777" w:rsidR="00644659" w:rsidRPr="006118F7" w:rsidRDefault="00D00652" w:rsidP="006846B1">
      <w:pPr>
        <w:autoSpaceDE w:val="0"/>
        <w:autoSpaceDN w:val="0"/>
        <w:adjustRightInd w:val="0"/>
        <w:spacing w:line="360" w:lineRule="auto"/>
        <w:ind w:right="0"/>
        <w:rPr>
          <w:b/>
          <w:i/>
          <w:iCs/>
          <w:szCs w:val="24"/>
        </w:rPr>
      </w:pPr>
      <w:r w:rsidRPr="006118F7">
        <w:rPr>
          <w:b/>
          <w:i/>
          <w:iCs/>
          <w:szCs w:val="24"/>
        </w:rPr>
        <w:t>Preclinical trials</w:t>
      </w:r>
    </w:p>
    <w:p w14:paraId="60B09DB7" w14:textId="77777777" w:rsidR="00E56CB4" w:rsidRDefault="000862D1" w:rsidP="006846B1">
      <w:pPr>
        <w:autoSpaceDE w:val="0"/>
        <w:autoSpaceDN w:val="0"/>
        <w:adjustRightInd w:val="0"/>
        <w:spacing w:line="360" w:lineRule="auto"/>
        <w:ind w:right="0"/>
        <w:rPr>
          <w:b/>
          <w:szCs w:val="24"/>
        </w:rPr>
      </w:pPr>
      <w:r>
        <w:t>Vernakalant was used in a rabbit model of acquired Short QT syndrome (SQTS)</w:t>
      </w:r>
      <w:r w:rsidR="00BF75EC" w:rsidRPr="00BF75EC">
        <w:t>. By injecting 1M pinacidil, the heart's ATP-sensitive K channels are opened. As a result, there is a higher chance that planned stimulations would cause arrhythmias (ventricular fibrillation), which reduce the action potential duration (APD) and QT intervals. Vernakalant increased the APD and QT interval while reducing ventricular fibrillation. However, neither SQTS cardiomyocytes nor SQTS patients have been used in vernakalant studies. The APD-extension and antiarrhythmic effects of Vernakalant in human induced pluripotent stem cell-derived cardiomyocytes (</w:t>
      </w:r>
      <w:proofErr w:type="spellStart"/>
      <w:r w:rsidR="00BF75EC" w:rsidRPr="00BF75EC">
        <w:t>hiPSC</w:t>
      </w:r>
      <w:proofErr w:type="spellEnd"/>
      <w:r w:rsidR="00BF75EC" w:rsidRPr="00BF75EC">
        <w:t>-CMs) from a patient with SQTS1 have been linked to the pathogenic mutation for SQTS1 known as N588K in the potassium voltage-gated channel subfamily H member 2 (KCNH2) gene</w:t>
      </w:r>
      <w:r w:rsidR="008D5432" w:rsidRPr="008D5432">
        <w:t xml:space="preserve">. </w:t>
      </w:r>
      <w:r w:rsidRPr="000862D1">
        <w:t xml:space="preserve">As SQTS1-hiPSC-CMs, these cells are referred to. The Vmax, APD50, and APD90 in the SQTS1-hiPSC-CMs were the three APs that Vernakalant significantly changed. The decrease in Vmax is compatible with its Na channel-blocking effect because peak sodium channel currents are a </w:t>
      </w:r>
      <w:r>
        <w:t>vital</w:t>
      </w:r>
      <w:r w:rsidRPr="000862D1">
        <w:t xml:space="preserve"> predictor of Vmax in cardiomyocytes. </w:t>
      </w:r>
      <w:r>
        <w:t>Vernakalant prolonged the APD in SQTS1-hiPSC-CMs</w:t>
      </w:r>
      <w:r w:rsidRPr="000862D1">
        <w:t>, but how this occurred needs to be made clear</w:t>
      </w:r>
      <w:r w:rsidR="003B780D">
        <w:t xml:space="preserve"> </w:t>
      </w:r>
      <w:r w:rsidR="00FF3FD7">
        <w:fldChar w:fldCharType="begin" w:fldLock="1"/>
      </w:r>
      <w:r w:rsidR="00AA5858">
        <w:instrText>ADDIN CSL_CITATION {"citationItems":[{"id":"ITEM-1","itemData":{"DOI":"10.3390/jcdd9040112","ISSN":"23083425","abstract":"(1) Background: Short QT syndrome (SQTS) may result in sudden cardiac death. So far, no drugs, except quinidine, have been demonstrated to be effective in some patients with SQTS type 1 (SQTS1). This study was designed to examine the potential effectiveness of vernakalant for treating SQTS1 patients, using human-induced pluripotent stem cell-derived cardiomyocytes (hiPSC-CMs) from a patient with SQTS1. (2) Methods: Patch clamp and calcium imaging techniques were used to examine the drug effects. (3) Results: Vernakalant prolonged the action potential duration (APD) in hiPSC-CMs from a SQTS1-patient (SQTS1-hiPSC-CMs). In spontaneously beating SQTS1-hiPSC-CMs, vernakalant reduced the arrhythmia-like events induced by carbachol plus epinephrine. Vernakalant failed to suppress the hERG channel currents but reduced the outward small-conductance calcium-activated potassium channel current. In addition, it enhanced Na/Ca exchanger currents and late sodium currents, in agreement with its APD-prolonging effect. (4) Conclusions: The results demonstrated that vernakalant can prolong APD and reduce arrhythmia-like events in SQTS1-hiPSC-CMs and may be a candidate drug for treating arrhythmias in SQTS1-patients.","author":[{"dropping-particle":"","family":"Xu","given":"Qiang","non-dropping-particle":"","parse-names":false,"suffix":""},{"dropping-particle":"","family":"Huang","given":"Xuemei","non-dropping-particle":"","parse-names":false,"suffix":""},{"dropping-particle":"","family":"Meng","given":"Zenghui","non-dropping-particle":"","parse-names":false,"suffix":""},{"dropping-particle":"","family":"Li","given":"Yingrui","non-dropping-particle":"","parse-names":false,"suffix":""},{"dropping-particle":"","family":"Zhong","given":"Rujia","non-dropping-particle":"","parse-names":false,"suffix":""},{"dropping-particle":"","family":"Li","given":"Xin","non-dropping-particle":"","parse-names":false,"suffix":""},{"dropping-particle":"","family":"Cyganek","given":"Lukas","non-dropping-particle":"","parse-names":false,"suffix":""},{"dropping-particle":"","family":"El-Battrawy","given":"Ibrahim","non-dropping-particle":"","parse-names":false,"suffix":""},{"dropping-particle":"","family":"Akin","given":"Ibrahim","non-dropping-particle":"","parse-names":false,"suffix":""},{"dropping-particle":"","family":"Zhou","given":"Xiaobo","non-dropping-particle":"","parse-names":false,"suffix":""},{"dropping-particle":"","family":"Lan","given":"Huan","non-dropping-particle":"","parse-names":false,"suffix":""}],"container-title":"Journal of Cardiovascular Development and Disease","id":"ITEM-1","issue":"4","issued":{"date-parts":[["2022"]]},"page":"1-14","title":"Antiarrhythmic Effects of Vernakalant in Human-Induced Pluripotent Stem Cell-Derived Cardiomyocytes from a Patient with Short QT Syndrome Type 1","type":"article-journal","volume":"9"},"uris":["http://www.mendeley.com/documents/?uuid=230cac16-556a-4177-ac76-372edea82ec0"]}],"mendeley":{"formattedCitation":"(10)","plainTextFormattedCitation":"(10)","previouslyFormattedCitation":"(10)"},"properties":{"noteIndex":0},"schema":"https://github.com/citation-style-language/schema/raw/master/csl-citation.json"}</w:instrText>
      </w:r>
      <w:r w:rsidR="00FF3FD7">
        <w:fldChar w:fldCharType="separate"/>
      </w:r>
      <w:r w:rsidR="009C286B" w:rsidRPr="009C286B">
        <w:rPr>
          <w:noProof/>
        </w:rPr>
        <w:t>(10)</w:t>
      </w:r>
      <w:r w:rsidR="00FF3FD7">
        <w:fldChar w:fldCharType="end"/>
      </w:r>
      <w:r w:rsidR="00E56CB4">
        <w:t>.</w:t>
      </w:r>
    </w:p>
    <w:p w14:paraId="60B09DB8" w14:textId="77777777" w:rsidR="00A02619" w:rsidRPr="006118F7" w:rsidRDefault="006118F7" w:rsidP="006846B1">
      <w:pPr>
        <w:autoSpaceDE w:val="0"/>
        <w:autoSpaceDN w:val="0"/>
        <w:adjustRightInd w:val="0"/>
        <w:spacing w:line="360" w:lineRule="auto"/>
        <w:ind w:right="0"/>
        <w:rPr>
          <w:b/>
          <w:i/>
          <w:iCs/>
          <w:szCs w:val="24"/>
        </w:rPr>
      </w:pPr>
      <w:r w:rsidRPr="006118F7">
        <w:rPr>
          <w:b/>
          <w:i/>
          <w:iCs/>
          <w:szCs w:val="24"/>
        </w:rPr>
        <w:t xml:space="preserve">Clinical trials </w:t>
      </w:r>
    </w:p>
    <w:p w14:paraId="60B09DB9" w14:textId="32FAD919" w:rsidR="005F54AD" w:rsidRPr="00610A00" w:rsidRDefault="00B850FB" w:rsidP="00F4711A">
      <w:pPr>
        <w:pStyle w:val="ListParagraph"/>
        <w:autoSpaceDE w:val="0"/>
        <w:autoSpaceDN w:val="0"/>
        <w:adjustRightInd w:val="0"/>
        <w:spacing w:line="360" w:lineRule="auto"/>
        <w:ind w:left="0" w:right="0"/>
        <w:rPr>
          <w:szCs w:val="24"/>
        </w:rPr>
      </w:pPr>
      <w:r w:rsidRPr="00996696">
        <w:rPr>
          <w:szCs w:val="24"/>
        </w:rPr>
        <w:t>1</w:t>
      </w:r>
      <w:r w:rsidR="00996696" w:rsidRPr="00996696">
        <w:rPr>
          <w:szCs w:val="24"/>
        </w:rPr>
        <w:t>.</w:t>
      </w:r>
      <w:r w:rsidRPr="00996696">
        <w:rPr>
          <w:szCs w:val="24"/>
        </w:rPr>
        <w:t xml:space="preserve"> </w:t>
      </w:r>
      <w:r w:rsidR="005F54AD" w:rsidRPr="004D2B26">
        <w:rPr>
          <w:szCs w:val="24"/>
        </w:rPr>
        <w:t>Intr</w:t>
      </w:r>
      <w:r w:rsidR="00512EAB" w:rsidRPr="004D2B26">
        <w:rPr>
          <w:szCs w:val="24"/>
        </w:rPr>
        <w:t xml:space="preserve">avenous </w:t>
      </w:r>
      <w:r w:rsidR="007C43C9" w:rsidRPr="004D2B26">
        <w:rPr>
          <w:szCs w:val="24"/>
        </w:rPr>
        <w:t>V</w:t>
      </w:r>
      <w:r w:rsidR="00512EAB" w:rsidRPr="004D2B26">
        <w:rPr>
          <w:szCs w:val="24"/>
        </w:rPr>
        <w:t xml:space="preserve">ernakalant </w:t>
      </w:r>
      <w:r w:rsidR="00EB702A" w:rsidRPr="004D2B26">
        <w:rPr>
          <w:szCs w:val="24"/>
        </w:rPr>
        <w:t>reported</w:t>
      </w:r>
      <w:r w:rsidR="000A2502">
        <w:rPr>
          <w:szCs w:val="24"/>
        </w:rPr>
        <w:t xml:space="preserve"> </w:t>
      </w:r>
      <w:r w:rsidR="00B446A2" w:rsidRPr="004D2B26">
        <w:rPr>
          <w:szCs w:val="24"/>
        </w:rPr>
        <w:t xml:space="preserve">better </w:t>
      </w:r>
      <w:r w:rsidR="005440BE" w:rsidRPr="004D2B26">
        <w:rPr>
          <w:szCs w:val="24"/>
        </w:rPr>
        <w:t>e</w:t>
      </w:r>
      <w:r w:rsidR="005F54AD" w:rsidRPr="004D2B26">
        <w:rPr>
          <w:szCs w:val="24"/>
        </w:rPr>
        <w:t xml:space="preserve">fficacy </w:t>
      </w:r>
      <w:r w:rsidR="00B446A2" w:rsidRPr="004D2B26">
        <w:rPr>
          <w:szCs w:val="24"/>
        </w:rPr>
        <w:t>than</w:t>
      </w:r>
      <w:r w:rsidR="00D0146E">
        <w:rPr>
          <w:szCs w:val="24"/>
        </w:rPr>
        <w:t xml:space="preserve"> a</w:t>
      </w:r>
      <w:r w:rsidR="005F54AD" w:rsidRPr="004D2B26">
        <w:rPr>
          <w:szCs w:val="24"/>
        </w:rPr>
        <w:t xml:space="preserve">miodarone for </w:t>
      </w:r>
      <w:r w:rsidR="000B5B54" w:rsidRPr="004D2B26">
        <w:rPr>
          <w:szCs w:val="24"/>
        </w:rPr>
        <w:t>speedy</w:t>
      </w:r>
      <w:r w:rsidR="005F54AD" w:rsidRPr="004D2B26">
        <w:rPr>
          <w:szCs w:val="24"/>
        </w:rPr>
        <w:t xml:space="preserve"> conversion of recent-onset Atrial Fibrillation</w:t>
      </w:r>
      <w:r w:rsidR="005440BE" w:rsidRPr="004D2B26">
        <w:rPr>
          <w:szCs w:val="24"/>
        </w:rPr>
        <w:t>.</w:t>
      </w:r>
      <w:r w:rsidR="000A2502">
        <w:rPr>
          <w:szCs w:val="24"/>
        </w:rPr>
        <w:t xml:space="preserve"> </w:t>
      </w:r>
      <w:r w:rsidR="00C32143" w:rsidRPr="00FB003B">
        <w:rPr>
          <w:szCs w:val="24"/>
        </w:rPr>
        <w:t xml:space="preserve">The main objective was </w:t>
      </w:r>
      <w:r w:rsidR="00117C9A" w:rsidRPr="00FB003B">
        <w:rPr>
          <w:szCs w:val="24"/>
        </w:rPr>
        <w:t>for patients with</w:t>
      </w:r>
      <w:r w:rsidR="00C32143" w:rsidRPr="00FB003B">
        <w:rPr>
          <w:szCs w:val="24"/>
        </w:rPr>
        <w:t xml:space="preserve"> sinus rhythm 90 minutes after starting therapy. </w:t>
      </w:r>
      <w:r w:rsidR="00556279">
        <w:rPr>
          <w:szCs w:val="24"/>
        </w:rPr>
        <w:t xml:space="preserve">The </w:t>
      </w:r>
      <w:r w:rsidR="00C32143" w:rsidRPr="00FB003B">
        <w:rPr>
          <w:szCs w:val="24"/>
        </w:rPr>
        <w:t>t</w:t>
      </w:r>
      <w:r w:rsidR="005F54AD" w:rsidRPr="00FB003B">
        <w:rPr>
          <w:szCs w:val="24"/>
        </w:rPr>
        <w:t xml:space="preserve">reatment with </w:t>
      </w:r>
      <w:r w:rsidR="007C43C9" w:rsidRPr="00FB003B">
        <w:rPr>
          <w:szCs w:val="24"/>
        </w:rPr>
        <w:t>V</w:t>
      </w:r>
      <w:r w:rsidR="005F54AD" w:rsidRPr="00FB003B">
        <w:rPr>
          <w:szCs w:val="24"/>
        </w:rPr>
        <w:t xml:space="preserve">ernakalant </w:t>
      </w:r>
      <w:r w:rsidR="00967FD6" w:rsidRPr="00FB003B">
        <w:rPr>
          <w:szCs w:val="24"/>
        </w:rPr>
        <w:t>altered</w:t>
      </w:r>
      <w:r w:rsidR="005F54AD" w:rsidRPr="00FB003B">
        <w:rPr>
          <w:szCs w:val="24"/>
        </w:rPr>
        <w:t xml:space="preserve"> 51.7% of </w:t>
      </w:r>
      <w:proofErr w:type="gramStart"/>
      <w:r w:rsidR="005F54AD" w:rsidRPr="00FB003B">
        <w:rPr>
          <w:szCs w:val="24"/>
        </w:rPr>
        <w:t>patients</w:t>
      </w:r>
      <w:proofErr w:type="gramEnd"/>
      <w:r w:rsidR="005F54AD" w:rsidRPr="00FB003B">
        <w:rPr>
          <w:szCs w:val="24"/>
        </w:rPr>
        <w:t xml:space="preserve"> sinus rhythm at 90 minutes compared with</w:t>
      </w:r>
      <w:r w:rsidR="00C94394">
        <w:rPr>
          <w:szCs w:val="24"/>
        </w:rPr>
        <w:t xml:space="preserve"> 5.2% of patients treated with a</w:t>
      </w:r>
      <w:r w:rsidR="005F54AD" w:rsidRPr="00FB003B">
        <w:rPr>
          <w:szCs w:val="24"/>
        </w:rPr>
        <w:t>miodarone</w:t>
      </w:r>
      <w:r w:rsidR="00F00AAA">
        <w:rPr>
          <w:szCs w:val="24"/>
        </w:rPr>
        <w:t xml:space="preserve">. The </w:t>
      </w:r>
      <w:r w:rsidR="005F54AD" w:rsidRPr="00FB003B">
        <w:rPr>
          <w:szCs w:val="24"/>
        </w:rPr>
        <w:t xml:space="preserve">median </w:t>
      </w:r>
      <w:r w:rsidR="00F00AAA">
        <w:rPr>
          <w:szCs w:val="24"/>
        </w:rPr>
        <w:t>conversion time of Vernakalant was 11 min. Furthermore, Vernakalant did not show any</w:t>
      </w:r>
      <w:r w:rsidR="005F54AD" w:rsidRPr="00FB003B">
        <w:rPr>
          <w:szCs w:val="24"/>
        </w:rPr>
        <w:t xml:space="preserve"> significant side effects</w:t>
      </w:r>
      <w:r w:rsidR="005440BE" w:rsidRPr="00FB003B">
        <w:rPr>
          <w:szCs w:val="24"/>
        </w:rPr>
        <w:t>. A</w:t>
      </w:r>
      <w:r w:rsidR="005F54AD" w:rsidRPr="00FB003B">
        <w:rPr>
          <w:szCs w:val="24"/>
        </w:rPr>
        <w:t>lso</w:t>
      </w:r>
      <w:r w:rsidR="005440BE" w:rsidRPr="00FB003B">
        <w:rPr>
          <w:szCs w:val="24"/>
        </w:rPr>
        <w:t>,</w:t>
      </w:r>
      <w:r w:rsidR="005F54AD" w:rsidRPr="00FB003B">
        <w:rPr>
          <w:szCs w:val="24"/>
        </w:rPr>
        <w:t xml:space="preserve"> there </w:t>
      </w:r>
      <w:r w:rsidR="00F00AAA">
        <w:rPr>
          <w:szCs w:val="24"/>
        </w:rPr>
        <w:t>was no</w:t>
      </w:r>
      <w:r w:rsidR="005F54AD" w:rsidRPr="00FB003B">
        <w:rPr>
          <w:szCs w:val="24"/>
        </w:rPr>
        <w:t xml:space="preserve"> vent</w:t>
      </w:r>
      <w:r w:rsidR="00C82498" w:rsidRPr="00FB003B">
        <w:rPr>
          <w:szCs w:val="24"/>
        </w:rPr>
        <w:t>ricular a</w:t>
      </w:r>
      <w:r w:rsidR="009B516F" w:rsidRPr="00FB003B">
        <w:rPr>
          <w:szCs w:val="24"/>
        </w:rPr>
        <w:t>rrhythmia</w:t>
      </w:r>
      <w:r w:rsidR="00F00AAA">
        <w:rPr>
          <w:szCs w:val="24"/>
        </w:rPr>
        <w:t xml:space="preserve"> reported</w:t>
      </w:r>
      <w:r w:rsidR="00D17CB4">
        <w:rPr>
          <w:szCs w:val="24"/>
        </w:rPr>
        <w:t xml:space="preserve"> </w:t>
      </w:r>
      <w:r w:rsidR="00FF3FD7" w:rsidRPr="00FB003B">
        <w:rPr>
          <w:szCs w:val="24"/>
        </w:rPr>
        <w:fldChar w:fldCharType="begin" w:fldLock="1"/>
      </w:r>
      <w:r w:rsidR="00131134" w:rsidRPr="00FB003B">
        <w:rPr>
          <w:szCs w:val="24"/>
        </w:rPr>
        <w:instrText>ADDIN CSL_CITATION {"citationItems":[{"id":"ITEM-1","itemData":{"DOI":"10.1177/1177392819861114","ISSN":"11773928","abstract":"Atrial fibrillation is the most common sustained cardiac arrhythmia, and its prevalence is increasing with age; also it is associated with significant morbidity and mortality. Rhythm control is advised in recent-onset atrial fibrillation, and in highly symptomatic patients, also in young and active individuals. Moreover, rhythm control is associated with lower incidence of progression to permanent atrial fibrillation. Vernakalant is a relatively new anti-arrhythmic drug that showed efficacy and safety in recent-onset atrial fibrillation. Vernakalant is indicated in atrial fibrillation (</w:instrText>
      </w:r>
      <w:r w:rsidR="00131134" w:rsidRPr="00FB003B">
        <w:rPr>
          <w:rFonts w:ascii="Cambria Math" w:hAnsi="Cambria Math" w:cs="Cambria Math"/>
          <w:szCs w:val="24"/>
        </w:rPr>
        <w:instrText>⩽</w:instrText>
      </w:r>
      <w:r w:rsidR="00131134" w:rsidRPr="00FB003B">
        <w:rPr>
          <w:szCs w:val="24"/>
        </w:rPr>
        <w:instrText>7 days) in patients with no heart disease (class I, level A) or in patients with mild or moderate structural heart disease (class IIb, level B). Moreover, Vernakalant may be considered for recent-onset atrial fibrillation (</w:instrText>
      </w:r>
      <w:r w:rsidR="00131134" w:rsidRPr="00FB003B">
        <w:rPr>
          <w:rFonts w:ascii="Cambria Math" w:hAnsi="Cambria Math" w:cs="Cambria Math"/>
          <w:szCs w:val="24"/>
        </w:rPr>
        <w:instrText>⩽</w:instrText>
      </w:r>
      <w:r w:rsidR="00131134" w:rsidRPr="00FB003B">
        <w:rPr>
          <w:szCs w:val="24"/>
        </w:rPr>
        <w:instrText>3 days) post cardiac surgery (class IIb, level B). Although it is mainly indicated in patients with recent-onset atrial fibrillation and with no structural heart disease, it can be given in moderate stable cardiac disease as alternative to Amiodarone. Similarly to electrical cardioversion, pharmacological cardioversion requires a minimal evaluation and cardioversion should be included in a comprehensive management strategy for better outcome.","author":[{"dropping-particle":"","family":"Kossaify","given":"Antoine","non-dropping-particle":"","parse-names":false,"suffix":""}],"container-title":"Drug Target Insights","id":"ITEM-1","issued":{"date-parts":[["2019"]]},"title":"Vernakalant in Atrial Fibrillation: A Relatively New Weapon in the Armamentarium Against an Old Enemy","type":"article-journal","volume":"13"},"uris":["http://www.mendeley.com/documents/?uuid=5eee74fc-2db1-4800-937a-9e0f6295d97b"]}],"mendeley":{"formattedCitation":"(11)","plainTextFormattedCitation":"(11)","previouslyFormattedCitation":"(11)"},"properties":{"noteIndex":0},"schema":"https://github.com/citation-style-language/schema/raw/master/csl-citation.json"}</w:instrText>
      </w:r>
      <w:r w:rsidR="00FF3FD7" w:rsidRPr="00FB003B">
        <w:rPr>
          <w:szCs w:val="24"/>
        </w:rPr>
        <w:fldChar w:fldCharType="separate"/>
      </w:r>
      <w:r w:rsidR="00AA5858" w:rsidRPr="00FB003B">
        <w:rPr>
          <w:noProof/>
          <w:szCs w:val="24"/>
        </w:rPr>
        <w:t>(11)</w:t>
      </w:r>
      <w:r w:rsidR="00FF3FD7" w:rsidRPr="00FB003B">
        <w:rPr>
          <w:szCs w:val="24"/>
        </w:rPr>
        <w:fldChar w:fldCharType="end"/>
      </w:r>
      <w:r w:rsidR="00610A00" w:rsidRPr="00FB003B">
        <w:rPr>
          <w:szCs w:val="24"/>
        </w:rPr>
        <w:t>.</w:t>
      </w:r>
    </w:p>
    <w:p w14:paraId="60B09DBA" w14:textId="77777777" w:rsidR="000200F1" w:rsidRPr="000200F1" w:rsidRDefault="00B850FB" w:rsidP="000200F1">
      <w:pPr>
        <w:pStyle w:val="ListParagraph"/>
        <w:spacing w:line="360" w:lineRule="auto"/>
        <w:ind w:left="0"/>
        <w:rPr>
          <w:bCs/>
          <w:iCs/>
          <w:szCs w:val="24"/>
        </w:rPr>
      </w:pPr>
      <w:r w:rsidRPr="00FB003B">
        <w:rPr>
          <w:bCs/>
          <w:iCs/>
          <w:szCs w:val="24"/>
        </w:rPr>
        <w:t xml:space="preserve">2. </w:t>
      </w:r>
      <w:r w:rsidR="00E3723A">
        <w:rPr>
          <w:bCs/>
          <w:iCs/>
          <w:szCs w:val="24"/>
        </w:rPr>
        <w:t>T</w:t>
      </w:r>
      <w:r w:rsidR="00CC2BB5" w:rsidRPr="00FB003B">
        <w:rPr>
          <w:bCs/>
          <w:iCs/>
          <w:szCs w:val="24"/>
        </w:rPr>
        <w:t>he safety and efficacy of Vernakalant, in combination with external electrical cardioversion in patients with recent-onset (≤7-day) AF</w:t>
      </w:r>
      <w:r w:rsidR="00541A02">
        <w:rPr>
          <w:bCs/>
          <w:iCs/>
          <w:szCs w:val="24"/>
        </w:rPr>
        <w:t>,</w:t>
      </w:r>
      <w:r w:rsidR="00E3723A">
        <w:rPr>
          <w:bCs/>
          <w:iCs/>
          <w:szCs w:val="24"/>
        </w:rPr>
        <w:t xml:space="preserve"> was studied</w:t>
      </w:r>
      <w:r w:rsidR="00F76918" w:rsidRPr="00FB003B">
        <w:rPr>
          <w:bCs/>
          <w:iCs/>
          <w:szCs w:val="24"/>
        </w:rPr>
        <w:t xml:space="preserve">. After the initial dose of Vernakalant, conversion to SR could be accomplished in 55% of instances. Only 167 individuals (73%) could have their sinus rhythm restored by medication within a median of 11 minutes (IQR 8-29). Within 196 minutes (IQR = 149-300) of the first dose of Vernakalant, </w:t>
      </w:r>
      <w:r w:rsidR="00C743F0">
        <w:rPr>
          <w:bCs/>
          <w:iCs/>
          <w:szCs w:val="24"/>
        </w:rPr>
        <w:t>e</w:t>
      </w:r>
      <w:r w:rsidR="00B1607A" w:rsidRPr="00FB003B">
        <w:rPr>
          <w:bCs/>
          <w:iCs/>
          <w:szCs w:val="24"/>
        </w:rPr>
        <w:t>lectrical cardi</w:t>
      </w:r>
      <w:r w:rsidR="0000029F">
        <w:rPr>
          <w:bCs/>
          <w:iCs/>
          <w:szCs w:val="24"/>
        </w:rPr>
        <w:t xml:space="preserve">oversion was </w:t>
      </w:r>
      <w:r w:rsidR="0000029F">
        <w:rPr>
          <w:bCs/>
          <w:iCs/>
          <w:szCs w:val="24"/>
        </w:rPr>
        <w:lastRenderedPageBreak/>
        <w:t>accomplished on 62/</w:t>
      </w:r>
      <w:r w:rsidR="00117C9A" w:rsidRPr="00FB003B">
        <w:rPr>
          <w:bCs/>
          <w:iCs/>
          <w:szCs w:val="24"/>
        </w:rPr>
        <w:t>63 non-responders yielding a total success rate of</w:t>
      </w:r>
      <w:r w:rsidR="00B0057F">
        <w:rPr>
          <w:bCs/>
          <w:iCs/>
          <w:szCs w:val="24"/>
        </w:rPr>
        <w:t xml:space="preserve"> </w:t>
      </w:r>
      <w:r w:rsidR="00F76918" w:rsidRPr="00FB003B">
        <w:rPr>
          <w:bCs/>
          <w:iCs/>
          <w:szCs w:val="24"/>
        </w:rPr>
        <w:t>99%</w:t>
      </w:r>
      <w:r w:rsidR="005F54AD" w:rsidRPr="00FB003B">
        <w:rPr>
          <w:bCs/>
          <w:iCs/>
          <w:szCs w:val="24"/>
        </w:rPr>
        <w:t>. No</w:t>
      </w:r>
      <w:r w:rsidR="00E3723A">
        <w:rPr>
          <w:bCs/>
          <w:iCs/>
          <w:szCs w:val="24"/>
        </w:rPr>
        <w:t xml:space="preserve"> patient receiving </w:t>
      </w:r>
      <w:r w:rsidR="00E3723A" w:rsidRPr="00FB003B">
        <w:rPr>
          <w:bCs/>
          <w:iCs/>
          <w:szCs w:val="24"/>
        </w:rPr>
        <w:t>electrical cardioversion</w:t>
      </w:r>
      <w:r w:rsidR="00E3723A">
        <w:rPr>
          <w:bCs/>
          <w:iCs/>
          <w:szCs w:val="24"/>
        </w:rPr>
        <w:t xml:space="preserve"> showed</w:t>
      </w:r>
      <w:r w:rsidR="00B85DAD">
        <w:rPr>
          <w:bCs/>
          <w:iCs/>
          <w:szCs w:val="24"/>
        </w:rPr>
        <w:t xml:space="preserve"> </w:t>
      </w:r>
      <w:r w:rsidR="00FD6AF4" w:rsidRPr="00FB003B">
        <w:rPr>
          <w:bCs/>
          <w:iCs/>
          <w:szCs w:val="24"/>
        </w:rPr>
        <w:t xml:space="preserve">immediate </w:t>
      </w:r>
      <w:r w:rsidR="00313246">
        <w:rPr>
          <w:bCs/>
          <w:iCs/>
          <w:szCs w:val="24"/>
        </w:rPr>
        <w:t xml:space="preserve">atrial fibrillation </w:t>
      </w:r>
      <w:proofErr w:type="spellStart"/>
      <w:r w:rsidR="00313246">
        <w:rPr>
          <w:bCs/>
          <w:iCs/>
          <w:szCs w:val="24"/>
        </w:rPr>
        <w:t>reinitiation</w:t>
      </w:r>
      <w:proofErr w:type="spellEnd"/>
      <w:r w:rsidR="005F54AD" w:rsidRPr="00FB003B">
        <w:rPr>
          <w:bCs/>
          <w:iCs/>
          <w:szCs w:val="24"/>
        </w:rPr>
        <w:t xml:space="preserve">. </w:t>
      </w:r>
      <w:r w:rsidR="00E3723A" w:rsidRPr="00FB003B">
        <w:rPr>
          <w:bCs/>
          <w:iCs/>
          <w:szCs w:val="24"/>
        </w:rPr>
        <w:t xml:space="preserve">Vernakalant </w:t>
      </w:r>
      <w:r w:rsidR="00E3723A">
        <w:rPr>
          <w:bCs/>
          <w:iCs/>
          <w:szCs w:val="24"/>
        </w:rPr>
        <w:t>showed n</w:t>
      </w:r>
      <w:r w:rsidR="005F54AD" w:rsidRPr="00FB003B">
        <w:rPr>
          <w:bCs/>
          <w:iCs/>
          <w:szCs w:val="24"/>
        </w:rPr>
        <w:t>o se</w:t>
      </w:r>
      <w:r w:rsidR="005440BE" w:rsidRPr="00FB003B">
        <w:rPr>
          <w:bCs/>
          <w:iCs/>
          <w:szCs w:val="24"/>
        </w:rPr>
        <w:t>vere</w:t>
      </w:r>
      <w:r w:rsidR="005F54AD" w:rsidRPr="00FB003B">
        <w:rPr>
          <w:bCs/>
          <w:iCs/>
          <w:szCs w:val="24"/>
        </w:rPr>
        <w:t xml:space="preserve"> rhythm disorders </w:t>
      </w:r>
      <w:r w:rsidR="00E3723A">
        <w:rPr>
          <w:bCs/>
          <w:iCs/>
          <w:szCs w:val="24"/>
        </w:rPr>
        <w:t>[</w:t>
      </w:r>
      <w:r w:rsidR="005F54AD" w:rsidRPr="00FB003B">
        <w:rPr>
          <w:bCs/>
          <w:iCs/>
          <w:szCs w:val="24"/>
        </w:rPr>
        <w:t>torsade de pointes tachycardia, polymorphic or sustained/non-sustained VT</w:t>
      </w:r>
      <w:r w:rsidR="005440BE" w:rsidRPr="00FB003B">
        <w:rPr>
          <w:bCs/>
          <w:iCs/>
          <w:szCs w:val="24"/>
        </w:rPr>
        <w:t xml:space="preserve">, </w:t>
      </w:r>
      <w:r w:rsidR="00E3723A" w:rsidRPr="00FB003B">
        <w:rPr>
          <w:bCs/>
          <w:iCs/>
          <w:szCs w:val="24"/>
        </w:rPr>
        <w:t xml:space="preserve">ventricular fibrillation, </w:t>
      </w:r>
      <w:r w:rsidR="005440BE" w:rsidRPr="00FB003B">
        <w:rPr>
          <w:bCs/>
          <w:iCs/>
          <w:szCs w:val="24"/>
        </w:rPr>
        <w:t>and</w:t>
      </w:r>
      <w:r w:rsidR="005F54AD" w:rsidRPr="00FB003B">
        <w:rPr>
          <w:bCs/>
          <w:iCs/>
          <w:szCs w:val="24"/>
        </w:rPr>
        <w:t xml:space="preserve"> premature</w:t>
      </w:r>
      <w:r w:rsidR="002A3E66">
        <w:rPr>
          <w:bCs/>
          <w:iCs/>
          <w:szCs w:val="24"/>
        </w:rPr>
        <w:t xml:space="preserve"> ventricular contractions (PVC)] </w:t>
      </w:r>
      <w:r w:rsidR="005F54AD" w:rsidRPr="00FB003B">
        <w:rPr>
          <w:bCs/>
          <w:iCs/>
          <w:szCs w:val="24"/>
        </w:rPr>
        <w:t xml:space="preserve">during </w:t>
      </w:r>
      <w:r w:rsidR="00E3723A">
        <w:rPr>
          <w:bCs/>
          <w:iCs/>
          <w:szCs w:val="24"/>
        </w:rPr>
        <w:t xml:space="preserve">or </w:t>
      </w:r>
      <w:r w:rsidR="005F54AD" w:rsidRPr="00FB003B">
        <w:rPr>
          <w:bCs/>
          <w:iCs/>
          <w:szCs w:val="24"/>
        </w:rPr>
        <w:t>after</w:t>
      </w:r>
      <w:r w:rsidR="00E3723A">
        <w:rPr>
          <w:bCs/>
          <w:iCs/>
          <w:szCs w:val="24"/>
        </w:rPr>
        <w:t xml:space="preserve"> its administration</w:t>
      </w:r>
      <w:r w:rsidR="0005780D">
        <w:rPr>
          <w:bCs/>
          <w:iCs/>
          <w:szCs w:val="24"/>
        </w:rPr>
        <w:t xml:space="preserve"> </w:t>
      </w:r>
      <w:r w:rsidR="00FF3FD7" w:rsidRPr="00FB003B">
        <w:rPr>
          <w:bCs/>
          <w:iCs/>
          <w:szCs w:val="24"/>
        </w:rPr>
        <w:fldChar w:fldCharType="begin" w:fldLock="1"/>
      </w:r>
      <w:r w:rsidR="00663360" w:rsidRPr="00FB003B">
        <w:rPr>
          <w:bCs/>
          <w:iCs/>
          <w:szCs w:val="24"/>
        </w:rPr>
        <w:instrText>ADDIN CSL_CITATION {"citationItems":[{"id":"ITEM-1","itemData":{"DOI":"10.1177/1177392819861114","ISSN":"11773928","abstract":"Atrial fibrillation is the most common sustained cardiac arrhythmia, and its prevalence is increasing with age; also it is associated with significant morbidity and mortality. Rhythm control is advised in recent-onset atrial fibrillation, and in highly symptomatic patients, also in young and active individuals. Moreover, rhythm control is associated with lower incidence of progression to permanent atrial fibrillation. Vernakalant is a relatively new anti-arrhythmic drug that showed efficacy and safety in recent-onset atrial fibrillation. Vernakalant is indicated in atrial fibrillation (</w:instrText>
      </w:r>
      <w:r w:rsidR="00663360" w:rsidRPr="00FB003B">
        <w:rPr>
          <w:rFonts w:ascii="Cambria Math" w:hAnsi="Cambria Math" w:cs="Cambria Math"/>
          <w:bCs/>
          <w:iCs/>
          <w:szCs w:val="24"/>
        </w:rPr>
        <w:instrText>⩽</w:instrText>
      </w:r>
      <w:r w:rsidR="00663360" w:rsidRPr="00FB003B">
        <w:rPr>
          <w:bCs/>
          <w:iCs/>
          <w:szCs w:val="24"/>
        </w:rPr>
        <w:instrText>7 days) in patients with no heart disease (class I, level A) or in patients with mild or moderate structural heart disease (class IIb, level B). Moreover, Vernakalant may be considered for recent-onset atrial fibrillation (</w:instrText>
      </w:r>
      <w:r w:rsidR="00663360" w:rsidRPr="00FB003B">
        <w:rPr>
          <w:rFonts w:ascii="Cambria Math" w:hAnsi="Cambria Math" w:cs="Cambria Math"/>
          <w:bCs/>
          <w:iCs/>
          <w:szCs w:val="24"/>
        </w:rPr>
        <w:instrText>⩽</w:instrText>
      </w:r>
      <w:r w:rsidR="00663360" w:rsidRPr="00FB003B">
        <w:rPr>
          <w:bCs/>
          <w:iCs/>
          <w:szCs w:val="24"/>
        </w:rPr>
        <w:instrText>3 days) post cardiac surgery (class IIb, level B). Although it is mainly indicated in patients with recent-onset atrial fibrillation and with no structural heart disease, it can be given in moderate stable cardiac disease as alternative to Amiodarone. Similarly to electrical cardioversion, pharmacological cardioversion requires a minimal evaluation and cardioversion should be included in a comprehensive management strategy for better outcome.","author":[{"dropping-particle":"","family":"Kossaify","given":"Antoine","non-dropping-particle":"","parse-names":false,"suffix":""}],"container-title":"Drug Target Insights","id":"ITEM-1","issued":{"date-parts":[["2019"]]},"title":"Vernakalant in Atrial Fibrillation: A Relatively New Weapon in the Armamentarium Against an Old Enemy","type":"article-journal","volume":"13"},"uris":["http://www.mendeley.com/documents/?uuid=5eee74fc-2db1-4800-937a-9e0f6295d97b"]}],"mendeley":{"formattedCitation":"(11)","plainTextFormattedCitation":"(11)","previouslyFormattedCitation":"(11)"},"properties":{"noteIndex":0},"schema":"https://github.com/citation-style-language/schema/raw/master/csl-citation.json"}</w:instrText>
      </w:r>
      <w:r w:rsidR="00FF3FD7" w:rsidRPr="00FB003B">
        <w:rPr>
          <w:bCs/>
          <w:iCs/>
          <w:szCs w:val="24"/>
        </w:rPr>
        <w:fldChar w:fldCharType="separate"/>
      </w:r>
      <w:r w:rsidR="00131134" w:rsidRPr="00FB003B">
        <w:rPr>
          <w:bCs/>
          <w:iCs/>
          <w:noProof/>
          <w:szCs w:val="24"/>
        </w:rPr>
        <w:t>(11)</w:t>
      </w:r>
      <w:r w:rsidR="00FF3FD7" w:rsidRPr="00FB003B">
        <w:rPr>
          <w:bCs/>
          <w:iCs/>
          <w:szCs w:val="24"/>
        </w:rPr>
        <w:fldChar w:fldCharType="end"/>
      </w:r>
      <w:r w:rsidR="00991FEF" w:rsidRPr="00FB003B">
        <w:rPr>
          <w:bCs/>
          <w:iCs/>
          <w:szCs w:val="24"/>
        </w:rPr>
        <w:t>.</w:t>
      </w:r>
    </w:p>
    <w:p w14:paraId="60B09DBB" w14:textId="6FF1F4C0" w:rsidR="008F1BC7" w:rsidRPr="006D7B23" w:rsidRDefault="00B03CE3" w:rsidP="006846B1">
      <w:pPr>
        <w:pStyle w:val="ListParagraph"/>
        <w:spacing w:line="360" w:lineRule="auto"/>
        <w:ind w:left="0"/>
        <w:rPr>
          <w:szCs w:val="24"/>
        </w:rPr>
      </w:pPr>
      <w:r>
        <w:rPr>
          <w:szCs w:val="24"/>
        </w:rPr>
        <w:t>3.</w:t>
      </w:r>
      <w:r w:rsidR="00B850FB" w:rsidRPr="00FB003B">
        <w:rPr>
          <w:szCs w:val="24"/>
        </w:rPr>
        <w:t xml:space="preserve"> </w:t>
      </w:r>
      <w:r w:rsidR="008E3C0B">
        <w:rPr>
          <w:szCs w:val="24"/>
        </w:rPr>
        <w:t>In a phase-3 trial, Vernakalant was given to</w:t>
      </w:r>
      <w:r w:rsidR="004D1D32" w:rsidRPr="00FB003B">
        <w:rPr>
          <w:szCs w:val="24"/>
        </w:rPr>
        <w:t xml:space="preserve"> 161 </w:t>
      </w:r>
      <w:r w:rsidR="00001127" w:rsidRPr="00FB003B">
        <w:rPr>
          <w:szCs w:val="24"/>
        </w:rPr>
        <w:t>coronary artery bypass surgery</w:t>
      </w:r>
      <w:r w:rsidR="0052210F">
        <w:rPr>
          <w:szCs w:val="24"/>
        </w:rPr>
        <w:t xml:space="preserve"> </w:t>
      </w:r>
      <w:r w:rsidR="00001127" w:rsidRPr="00FB003B">
        <w:rPr>
          <w:szCs w:val="24"/>
        </w:rPr>
        <w:t xml:space="preserve">(CABG) </w:t>
      </w:r>
      <w:r w:rsidR="008E3C0B">
        <w:rPr>
          <w:szCs w:val="24"/>
        </w:rPr>
        <w:t xml:space="preserve">patients (placebo=54, </w:t>
      </w:r>
      <w:r w:rsidR="004D1D32" w:rsidRPr="00FB003B">
        <w:rPr>
          <w:szCs w:val="24"/>
        </w:rPr>
        <w:t>Vernakalant</w:t>
      </w:r>
      <w:r w:rsidR="008E3C0B">
        <w:rPr>
          <w:szCs w:val="24"/>
        </w:rPr>
        <w:t>=107</w:t>
      </w:r>
      <w:r w:rsidR="004D1D32" w:rsidRPr="00FB003B">
        <w:rPr>
          <w:szCs w:val="24"/>
        </w:rPr>
        <w:t xml:space="preserve">) </w:t>
      </w:r>
      <w:r w:rsidR="008E3C0B">
        <w:rPr>
          <w:szCs w:val="24"/>
        </w:rPr>
        <w:t>to analyze its</w:t>
      </w:r>
      <w:r w:rsidR="004D1D32" w:rsidRPr="00FB003B">
        <w:rPr>
          <w:szCs w:val="24"/>
        </w:rPr>
        <w:t xml:space="preserve"> efficacy and safety.</w:t>
      </w:r>
      <w:r w:rsidR="008E3C0B">
        <w:rPr>
          <w:szCs w:val="24"/>
        </w:rPr>
        <w:t xml:space="preserve"> Vernakalant converted </w:t>
      </w:r>
      <w:r w:rsidR="008E3C0B" w:rsidRPr="00FB003B">
        <w:rPr>
          <w:szCs w:val="24"/>
        </w:rPr>
        <w:t xml:space="preserve">AF/AFL to SR </w:t>
      </w:r>
      <w:r w:rsidR="008E3C0B">
        <w:rPr>
          <w:szCs w:val="24"/>
        </w:rPr>
        <w:t>in 44.9% (48/107</w:t>
      </w:r>
      <w:r w:rsidR="003903A3">
        <w:rPr>
          <w:szCs w:val="24"/>
        </w:rPr>
        <w:t xml:space="preserve">, </w:t>
      </w:r>
      <w:r w:rsidR="003903A3" w:rsidRPr="00FB003B">
        <w:rPr>
          <w:szCs w:val="24"/>
        </w:rPr>
        <w:t>P&lt;0.001</w:t>
      </w:r>
      <w:r w:rsidR="008E3C0B">
        <w:rPr>
          <w:szCs w:val="24"/>
        </w:rPr>
        <w:t xml:space="preserve">) patients </w:t>
      </w:r>
      <w:r w:rsidR="004D1D32" w:rsidRPr="00FB003B">
        <w:rPr>
          <w:szCs w:val="24"/>
        </w:rPr>
        <w:t>for a minimum of 1 minute within 90 minutes of the first infusi</w:t>
      </w:r>
      <w:r w:rsidR="00740E06">
        <w:rPr>
          <w:szCs w:val="24"/>
        </w:rPr>
        <w:t xml:space="preserve">on. In contrast, </w:t>
      </w:r>
      <w:r w:rsidR="008E3C0B">
        <w:rPr>
          <w:szCs w:val="24"/>
        </w:rPr>
        <w:t>14.8% (8/</w:t>
      </w:r>
      <w:r w:rsidR="004D1D32" w:rsidRPr="00FB003B">
        <w:rPr>
          <w:szCs w:val="24"/>
        </w:rPr>
        <w:t>54</w:t>
      </w:r>
      <w:r w:rsidR="003903A3">
        <w:rPr>
          <w:szCs w:val="24"/>
        </w:rPr>
        <w:t xml:space="preserve">, </w:t>
      </w:r>
      <w:r w:rsidR="003903A3" w:rsidRPr="00FB003B">
        <w:rPr>
          <w:szCs w:val="24"/>
        </w:rPr>
        <w:t>P&lt;0.001</w:t>
      </w:r>
      <w:r w:rsidR="004D1D32" w:rsidRPr="00FB003B">
        <w:rPr>
          <w:szCs w:val="24"/>
        </w:rPr>
        <w:t xml:space="preserve">) of </w:t>
      </w:r>
      <w:r w:rsidR="008E3C0B">
        <w:rPr>
          <w:szCs w:val="24"/>
        </w:rPr>
        <w:t>placebo patients</w:t>
      </w:r>
      <w:r w:rsidR="00AD1471">
        <w:rPr>
          <w:szCs w:val="24"/>
        </w:rPr>
        <w:t xml:space="preserve"> </w:t>
      </w:r>
      <w:r w:rsidR="008E3C0B">
        <w:rPr>
          <w:szCs w:val="24"/>
        </w:rPr>
        <w:t xml:space="preserve">exhibited this </w:t>
      </w:r>
      <w:r w:rsidR="003903A3">
        <w:rPr>
          <w:szCs w:val="24"/>
        </w:rPr>
        <w:t xml:space="preserve">effect. </w:t>
      </w:r>
      <w:r w:rsidR="00AA38EC" w:rsidRPr="00FB003B">
        <w:rPr>
          <w:szCs w:val="24"/>
        </w:rPr>
        <w:t xml:space="preserve">In patients with AFL at baseline, none of the Vernakalant patients converted to SR. In patients who had CABG surgery alone, </w:t>
      </w:r>
      <w:r w:rsidR="0016199D">
        <w:rPr>
          <w:szCs w:val="24"/>
        </w:rPr>
        <w:t>the</w:t>
      </w:r>
      <w:r w:rsidR="00AA38EC" w:rsidRPr="00FB003B">
        <w:rPr>
          <w:szCs w:val="24"/>
        </w:rPr>
        <w:t xml:space="preserve"> difference in responder rates </w:t>
      </w:r>
      <w:r w:rsidR="0016199D">
        <w:rPr>
          <w:szCs w:val="24"/>
        </w:rPr>
        <w:t xml:space="preserve">was significant </w:t>
      </w:r>
      <w:r w:rsidR="00AA38EC" w:rsidRPr="00FB003B">
        <w:rPr>
          <w:szCs w:val="24"/>
        </w:rPr>
        <w:t>b</w:t>
      </w:r>
      <w:r w:rsidR="007D62C4">
        <w:rPr>
          <w:szCs w:val="24"/>
        </w:rPr>
        <w:t xml:space="preserve">etween Vernakalant </w:t>
      </w:r>
      <w:r w:rsidR="0016199D">
        <w:rPr>
          <w:szCs w:val="24"/>
        </w:rPr>
        <w:t>34/71 (</w:t>
      </w:r>
      <w:r w:rsidR="0016199D" w:rsidRPr="00FB003B">
        <w:rPr>
          <w:szCs w:val="24"/>
        </w:rPr>
        <w:t>47.9%</w:t>
      </w:r>
      <w:r w:rsidR="0016199D">
        <w:rPr>
          <w:szCs w:val="24"/>
        </w:rPr>
        <w:t xml:space="preserve">) </w:t>
      </w:r>
      <w:r w:rsidR="007D62C4">
        <w:rPr>
          <w:szCs w:val="24"/>
        </w:rPr>
        <w:t>and placebo 5/37 (13.5%)</w:t>
      </w:r>
      <w:r w:rsidR="001D6187">
        <w:rPr>
          <w:szCs w:val="24"/>
        </w:rPr>
        <w:t xml:space="preserve"> </w:t>
      </w:r>
      <w:r w:rsidR="0016199D">
        <w:rPr>
          <w:szCs w:val="24"/>
        </w:rPr>
        <w:t>(</w:t>
      </w:r>
      <w:r w:rsidR="00AA38EC" w:rsidRPr="00FB003B">
        <w:rPr>
          <w:szCs w:val="24"/>
        </w:rPr>
        <w:t xml:space="preserve">P=0.002). </w:t>
      </w:r>
      <w:r w:rsidR="0016199D">
        <w:rPr>
          <w:szCs w:val="24"/>
        </w:rPr>
        <w:t>The</w:t>
      </w:r>
      <w:r w:rsidR="00952376" w:rsidRPr="00FB003B">
        <w:rPr>
          <w:szCs w:val="24"/>
        </w:rPr>
        <w:t xml:space="preserve"> age, gender, </w:t>
      </w:r>
      <w:r w:rsidR="00B55C7C" w:rsidRPr="00FB003B">
        <w:rPr>
          <w:szCs w:val="24"/>
        </w:rPr>
        <w:t>left ventricular ejection fraction (</w:t>
      </w:r>
      <w:r w:rsidR="00952376" w:rsidRPr="00FB003B">
        <w:rPr>
          <w:szCs w:val="24"/>
        </w:rPr>
        <w:t>LVEF</w:t>
      </w:r>
      <w:r w:rsidR="00B55C7C" w:rsidRPr="00FB003B">
        <w:rPr>
          <w:szCs w:val="24"/>
        </w:rPr>
        <w:t>)</w:t>
      </w:r>
      <w:r w:rsidR="00952376" w:rsidRPr="00FB003B">
        <w:rPr>
          <w:szCs w:val="24"/>
        </w:rPr>
        <w:t xml:space="preserve">, or left atrial diastolic dimension </w:t>
      </w:r>
      <w:r w:rsidR="0016199D">
        <w:rPr>
          <w:szCs w:val="24"/>
        </w:rPr>
        <w:t xml:space="preserve">did not influence the </w:t>
      </w:r>
      <w:r w:rsidR="00952376" w:rsidRPr="00FB003B">
        <w:rPr>
          <w:szCs w:val="24"/>
        </w:rPr>
        <w:t xml:space="preserve">conversion to SR. The median time to conversion for AF-to-SR transformation with Vernakalant was 12.4 minutes. The median time to conversion was 12.3 minutes among AF/AFL patients who responded to Vernakalant treatment (0.5 to 57.1 minutes). </w:t>
      </w:r>
      <w:r w:rsidR="00D93C85" w:rsidRPr="00FB003B">
        <w:rPr>
          <w:szCs w:val="24"/>
        </w:rPr>
        <w:t xml:space="preserve">In the first 2 hours and 24 hours after beginning dosing, four patients received Vernakalant and witnessed nonsustained ventricular tachycardia lasting 3 to 12 beats. Bradycardia happened more frequently </w:t>
      </w:r>
      <w:r w:rsidR="00F36C63">
        <w:rPr>
          <w:szCs w:val="24"/>
        </w:rPr>
        <w:t>with Vernakalant treatment</w:t>
      </w:r>
      <w:r w:rsidR="00D93C85" w:rsidRPr="00FB003B">
        <w:rPr>
          <w:szCs w:val="24"/>
        </w:rPr>
        <w:t xml:space="preserve">. </w:t>
      </w:r>
      <w:r w:rsidR="004C7663" w:rsidRPr="00FB003B">
        <w:rPr>
          <w:szCs w:val="24"/>
        </w:rPr>
        <w:t xml:space="preserve">The </w:t>
      </w:r>
      <w:r w:rsidR="00D93C85" w:rsidRPr="00FB003B">
        <w:rPr>
          <w:szCs w:val="24"/>
        </w:rPr>
        <w:t>SBP in Vernakalant patients was 90</w:t>
      </w:r>
      <w:r w:rsidR="007D1E26">
        <w:rPr>
          <w:szCs w:val="24"/>
        </w:rPr>
        <w:t xml:space="preserve"> mm</w:t>
      </w:r>
      <w:r w:rsidR="00D93C85" w:rsidRPr="00FB003B">
        <w:rPr>
          <w:szCs w:val="24"/>
        </w:rPr>
        <w:t>Hg. There were no cases of torsade de pointes, sustained ventricular tachycardia, or ventricular fibrillation in either treatment group</w:t>
      </w:r>
      <w:r w:rsidR="00643EBD">
        <w:rPr>
          <w:szCs w:val="24"/>
        </w:rPr>
        <w:t xml:space="preserve"> </w:t>
      </w:r>
      <w:r w:rsidR="00FF3FD7">
        <w:rPr>
          <w:szCs w:val="24"/>
        </w:rPr>
        <w:fldChar w:fldCharType="begin" w:fldLock="1"/>
      </w:r>
      <w:r w:rsidR="00577693">
        <w:rPr>
          <w:szCs w:val="24"/>
        </w:rPr>
        <w:instrText>ADDIN CSL_CITATION {"citationItems":[{"id":"ITEM-1","itemData":{"DOI":"10.1161/CIRCEP.109.870204","author":[{"dropping-particle":"","family":"Randomized","given":"A","non-dropping-particle":"","parse-names":false,"suffix":""},{"dropping-particle":"","family":"Trial","given":"Placebo-controlled","non-dropping-particle":"","parse-names":false,"suffix":""},{"dropping-particle":"","family":"Kowey","given":"Peter R","non-dropping-particle":"","parse-names":false,"suffix":""},{"dropping-particle":"","family":"Dorian","given":"Paul","non-dropping-particle":"","parse-names":false,"suffix":""},{"dropping-particle":"","family":"Mitchell","given":"L Brent","non-dropping-particle":"","parse-names":false,"suffix":""},{"dropping-particle":"","family":"Pratt","given":"Craig M","non-dropping-particle":"","parse-names":false,"suffix":""},{"dropping-particle":"","family":"Roy","given":"Denis","non-dropping-particle":"","parse-names":false,"suffix":""},{"dropping-particle":"","family":"Schwartz","given":"Peter J","non-dropping-particle":"","parse-names":false,"suffix":""},{"dropping-particle":"","family":"Sadowski","given":"Jerzy","non-dropping-particle":"","parse-names":false,"suffix":""},{"dropping-particle":"","family":"Sobczyk","given":"Dorota","non-dropping-particle":"","parse-names":false,"suffix":""},{"dropping-particle":"","family":"Bochenek","given":"Andrzej","non-dropping-particle":"","parse-names":false,"suffix":""}],"id":"ITEM-1","issued":{"date-parts":[["2009"]]},"page":"652-659","title":"Vernakalant Hydrochloride for the Rapid Conversion of Atrial Fibrillation After Cardiac Surgery","type":"article-journal"},"uris":["http://www.mendeley.com/documents/?uuid=ed8752b0-15ce-461f-8f39-d10ed736dc8a"]}],"mendeley":{"formattedCitation":"(14)","plainTextFormattedCitation":"(14)","previouslyFormattedCitation":"(14)"},"properties":{"noteIndex":0},"schema":"https://github.com/citation-style-language/schema/raw/master/csl-citation.json"}</w:instrText>
      </w:r>
      <w:r w:rsidR="00FF3FD7">
        <w:rPr>
          <w:szCs w:val="24"/>
        </w:rPr>
        <w:fldChar w:fldCharType="separate"/>
      </w:r>
      <w:r w:rsidR="004B73A7" w:rsidRPr="004B73A7">
        <w:rPr>
          <w:noProof/>
          <w:szCs w:val="24"/>
        </w:rPr>
        <w:t>(14)</w:t>
      </w:r>
      <w:r w:rsidR="00FF3FD7">
        <w:rPr>
          <w:szCs w:val="24"/>
        </w:rPr>
        <w:fldChar w:fldCharType="end"/>
      </w:r>
      <w:r w:rsidR="00D93C85" w:rsidRPr="00FB003B">
        <w:rPr>
          <w:szCs w:val="24"/>
        </w:rPr>
        <w:t>.</w:t>
      </w:r>
    </w:p>
    <w:p w14:paraId="60B09DBC" w14:textId="064CEFC8" w:rsidR="005F54AD" w:rsidRPr="001B07E5" w:rsidRDefault="00B03CE3" w:rsidP="00F4711A">
      <w:pPr>
        <w:pStyle w:val="ListParagraph"/>
        <w:spacing w:line="360" w:lineRule="auto"/>
        <w:ind w:left="0"/>
        <w:rPr>
          <w:bCs/>
          <w:color w:val="FF0000"/>
          <w:szCs w:val="24"/>
        </w:rPr>
      </w:pPr>
      <w:r>
        <w:rPr>
          <w:szCs w:val="24"/>
        </w:rPr>
        <w:t>4.</w:t>
      </w:r>
      <w:r w:rsidR="00B850FB" w:rsidRPr="00FB003B">
        <w:rPr>
          <w:szCs w:val="24"/>
        </w:rPr>
        <w:t xml:space="preserve"> </w:t>
      </w:r>
      <w:r w:rsidR="00ED3726">
        <w:rPr>
          <w:szCs w:val="24"/>
        </w:rPr>
        <w:t xml:space="preserve">In a </w:t>
      </w:r>
      <w:r w:rsidR="00DE0B3C" w:rsidRPr="00FB003B">
        <w:rPr>
          <w:szCs w:val="24"/>
        </w:rPr>
        <w:t xml:space="preserve">cardiovascular emergency care division, </w:t>
      </w:r>
      <w:r w:rsidR="00ED3726">
        <w:rPr>
          <w:szCs w:val="24"/>
        </w:rPr>
        <w:t>Vernakalant (IV) and propafenone (oral) w</w:t>
      </w:r>
      <w:r w:rsidR="00541A02">
        <w:rPr>
          <w:szCs w:val="24"/>
        </w:rPr>
        <w:t>ere</w:t>
      </w:r>
      <w:r w:rsidR="00ED3726">
        <w:rPr>
          <w:szCs w:val="24"/>
        </w:rPr>
        <w:t xml:space="preserve"> compared for </w:t>
      </w:r>
      <w:r w:rsidR="00DE0B3C" w:rsidRPr="00FB003B">
        <w:rPr>
          <w:szCs w:val="24"/>
        </w:rPr>
        <w:t xml:space="preserve">conversion times of recently developed AF in hemodynamically healthy individuals </w:t>
      </w:r>
      <w:r w:rsidR="00EA6242" w:rsidRPr="00FB003B">
        <w:rPr>
          <w:szCs w:val="24"/>
        </w:rPr>
        <w:t>deprived of</w:t>
      </w:r>
      <w:r w:rsidR="00677A0A">
        <w:rPr>
          <w:szCs w:val="24"/>
        </w:rPr>
        <w:t xml:space="preserve"> </w:t>
      </w:r>
      <w:r w:rsidR="00541A02">
        <w:rPr>
          <w:szCs w:val="24"/>
        </w:rPr>
        <w:t xml:space="preserve">a </w:t>
      </w:r>
      <w:r w:rsidR="00DE0B3C" w:rsidRPr="00FB003B">
        <w:rPr>
          <w:szCs w:val="24"/>
        </w:rPr>
        <w:t xml:space="preserve">structural heart </w:t>
      </w:r>
      <w:r w:rsidR="00F4058B" w:rsidRPr="00FB003B">
        <w:rPr>
          <w:szCs w:val="24"/>
        </w:rPr>
        <w:t>ailment</w:t>
      </w:r>
      <w:r w:rsidR="00ED3726">
        <w:rPr>
          <w:szCs w:val="24"/>
        </w:rPr>
        <w:t xml:space="preserve">. </w:t>
      </w:r>
      <w:r w:rsidR="000461A4" w:rsidRPr="00FB003B">
        <w:rPr>
          <w:bCs/>
          <w:szCs w:val="24"/>
        </w:rPr>
        <w:t>Each patient exhibited hemodynamic stability, symptomatic rec</w:t>
      </w:r>
      <w:r w:rsidR="00ED3726">
        <w:rPr>
          <w:bCs/>
          <w:szCs w:val="24"/>
        </w:rPr>
        <w:t>ent-onset AF (lasting &lt;</w:t>
      </w:r>
      <w:r w:rsidR="000461A4" w:rsidRPr="00FB003B">
        <w:rPr>
          <w:bCs/>
          <w:szCs w:val="24"/>
        </w:rPr>
        <w:t xml:space="preserve">48 hours), and no structural heart abnormalities. In the propafenone group, there were 19 patients, while in the vernakalant group, there were 17 patients. In the Vernakalant group, sinus rhythm conversion took 9 minutes, </w:t>
      </w:r>
      <w:r w:rsidR="001E33A1">
        <w:rPr>
          <w:bCs/>
          <w:szCs w:val="24"/>
        </w:rPr>
        <w:t>whereas</w:t>
      </w:r>
      <w:r w:rsidR="00BA499E">
        <w:rPr>
          <w:bCs/>
          <w:szCs w:val="24"/>
        </w:rPr>
        <w:t xml:space="preserve"> </w:t>
      </w:r>
      <w:r w:rsidR="00541A02">
        <w:rPr>
          <w:bCs/>
          <w:szCs w:val="24"/>
        </w:rPr>
        <w:t xml:space="preserve">the </w:t>
      </w:r>
      <w:r w:rsidR="00ED3726">
        <w:rPr>
          <w:bCs/>
          <w:szCs w:val="24"/>
        </w:rPr>
        <w:t>propafenone group</w:t>
      </w:r>
      <w:r w:rsidR="001E33A1">
        <w:rPr>
          <w:bCs/>
          <w:szCs w:val="24"/>
        </w:rPr>
        <w:t xml:space="preserve"> took </w:t>
      </w:r>
      <w:r w:rsidR="001E33A1" w:rsidRPr="00FB003B">
        <w:rPr>
          <w:bCs/>
          <w:szCs w:val="24"/>
        </w:rPr>
        <w:t>166 minu</w:t>
      </w:r>
      <w:r w:rsidR="001E33A1">
        <w:rPr>
          <w:bCs/>
          <w:szCs w:val="24"/>
        </w:rPr>
        <w:t xml:space="preserve">tes </w:t>
      </w:r>
      <w:r w:rsidR="00ED3726">
        <w:rPr>
          <w:bCs/>
          <w:szCs w:val="24"/>
        </w:rPr>
        <w:t>(P=</w:t>
      </w:r>
      <w:r w:rsidR="000461A4" w:rsidRPr="00FB003B">
        <w:rPr>
          <w:bCs/>
          <w:szCs w:val="24"/>
        </w:rPr>
        <w:t>0.0001)</w:t>
      </w:r>
      <w:r w:rsidR="001E33A1">
        <w:rPr>
          <w:bCs/>
          <w:szCs w:val="24"/>
        </w:rPr>
        <w:t xml:space="preserve"> for similar effects</w:t>
      </w:r>
      <w:r w:rsidR="005440BE" w:rsidRPr="00FB003B">
        <w:rPr>
          <w:bCs/>
          <w:szCs w:val="24"/>
        </w:rPr>
        <w:t>.</w:t>
      </w:r>
      <w:r w:rsidR="000F0727">
        <w:rPr>
          <w:bCs/>
          <w:szCs w:val="24"/>
        </w:rPr>
        <w:t xml:space="preserve"> </w:t>
      </w:r>
      <w:r w:rsidR="00E135B2" w:rsidRPr="00FB003B">
        <w:rPr>
          <w:bCs/>
          <w:szCs w:val="24"/>
        </w:rPr>
        <w:t>As a result, 7% of Vernakalant</w:t>
      </w:r>
      <w:r w:rsidR="00674E35">
        <w:rPr>
          <w:bCs/>
          <w:szCs w:val="24"/>
        </w:rPr>
        <w:t>-treated</w:t>
      </w:r>
      <w:r w:rsidR="00E135B2" w:rsidRPr="00FB003B">
        <w:rPr>
          <w:bCs/>
          <w:szCs w:val="24"/>
        </w:rPr>
        <w:t xml:space="preserve"> and 22% </w:t>
      </w:r>
      <w:r w:rsidR="00674E35">
        <w:rPr>
          <w:bCs/>
          <w:szCs w:val="24"/>
        </w:rPr>
        <w:t xml:space="preserve">of propafenone-treated patients </w:t>
      </w:r>
      <w:r w:rsidR="00E135B2" w:rsidRPr="00FB003B">
        <w:rPr>
          <w:bCs/>
          <w:szCs w:val="24"/>
        </w:rPr>
        <w:t>required electrical cardioversion (ECV).</w:t>
      </w:r>
      <w:r w:rsidR="00A32315">
        <w:rPr>
          <w:bCs/>
          <w:szCs w:val="24"/>
        </w:rPr>
        <w:t xml:space="preserve"> </w:t>
      </w:r>
      <w:r w:rsidR="005F54AD" w:rsidRPr="00FB003B">
        <w:rPr>
          <w:bCs/>
          <w:szCs w:val="24"/>
        </w:rPr>
        <w:t>Hospital stay was 43% shorter in the Vernakalant group (P=0.0001)</w:t>
      </w:r>
      <w:r w:rsidR="005440BE" w:rsidRPr="00FB003B">
        <w:rPr>
          <w:bCs/>
          <w:szCs w:val="24"/>
        </w:rPr>
        <w:t>.</w:t>
      </w:r>
      <w:r w:rsidR="00202B0A">
        <w:rPr>
          <w:bCs/>
          <w:szCs w:val="24"/>
        </w:rPr>
        <w:t xml:space="preserve"> </w:t>
      </w:r>
      <w:r w:rsidR="005245B2" w:rsidRPr="00FB003B">
        <w:rPr>
          <w:bCs/>
          <w:szCs w:val="24"/>
        </w:rPr>
        <w:t>In the Vernakalant group, 47% of patients experienced adv</w:t>
      </w:r>
      <w:r w:rsidR="007202F3">
        <w:rPr>
          <w:bCs/>
          <w:szCs w:val="24"/>
        </w:rPr>
        <w:t xml:space="preserve">erse events, compared to 5% in </w:t>
      </w:r>
      <w:r w:rsidR="00541A02">
        <w:rPr>
          <w:bCs/>
          <w:szCs w:val="24"/>
        </w:rPr>
        <w:t xml:space="preserve">the </w:t>
      </w:r>
      <w:r w:rsidR="007202F3">
        <w:rPr>
          <w:bCs/>
          <w:szCs w:val="24"/>
        </w:rPr>
        <w:t>case of</w:t>
      </w:r>
      <w:r w:rsidR="005245B2" w:rsidRPr="00FB003B">
        <w:rPr>
          <w:bCs/>
          <w:szCs w:val="24"/>
        </w:rPr>
        <w:t xml:space="preserve"> propafenone </w:t>
      </w:r>
      <w:r w:rsidR="007202F3">
        <w:rPr>
          <w:bCs/>
          <w:szCs w:val="24"/>
        </w:rPr>
        <w:t>treatment</w:t>
      </w:r>
      <w:r w:rsidR="001F128E">
        <w:rPr>
          <w:bCs/>
          <w:szCs w:val="24"/>
        </w:rPr>
        <w:t xml:space="preserve">. Only </w:t>
      </w:r>
      <w:r w:rsidR="00B5711F">
        <w:rPr>
          <w:bCs/>
          <w:szCs w:val="24"/>
        </w:rPr>
        <w:t>one</w:t>
      </w:r>
      <w:r w:rsidR="005245B2" w:rsidRPr="00FB003B">
        <w:rPr>
          <w:bCs/>
          <w:szCs w:val="24"/>
        </w:rPr>
        <w:t xml:space="preserve"> patient in each group exp</w:t>
      </w:r>
      <w:r w:rsidR="00B73388">
        <w:rPr>
          <w:bCs/>
          <w:szCs w:val="24"/>
        </w:rPr>
        <w:t>erienced a severe adverse event. In those patients</w:t>
      </w:r>
      <w:r w:rsidR="00541A02">
        <w:rPr>
          <w:bCs/>
          <w:szCs w:val="24"/>
        </w:rPr>
        <w:t>,</w:t>
      </w:r>
      <w:r w:rsidR="00B73388">
        <w:rPr>
          <w:bCs/>
          <w:szCs w:val="24"/>
        </w:rPr>
        <w:t xml:space="preserve"> bradycardia lasted</w:t>
      </w:r>
      <w:r w:rsidR="002375A0">
        <w:rPr>
          <w:bCs/>
          <w:szCs w:val="24"/>
        </w:rPr>
        <w:t>&lt;</w:t>
      </w:r>
      <w:r w:rsidR="001F128E">
        <w:rPr>
          <w:bCs/>
          <w:szCs w:val="24"/>
        </w:rPr>
        <w:t>five min</w:t>
      </w:r>
      <w:r w:rsidR="005245B2" w:rsidRPr="00FB003B">
        <w:rPr>
          <w:bCs/>
          <w:szCs w:val="24"/>
        </w:rPr>
        <w:t xml:space="preserve"> at a rate of 40 beats per minute. Coughing fits</w:t>
      </w:r>
      <w:r w:rsidR="00C56B7A" w:rsidRPr="00FB003B">
        <w:rPr>
          <w:bCs/>
          <w:szCs w:val="24"/>
        </w:rPr>
        <w:t>,</w:t>
      </w:r>
      <w:r w:rsidR="005245B2" w:rsidRPr="00FB003B">
        <w:rPr>
          <w:bCs/>
          <w:szCs w:val="24"/>
        </w:rPr>
        <w:t xml:space="preserve"> and transient dysgeusia </w:t>
      </w:r>
      <w:r w:rsidR="0009670A" w:rsidRPr="00FB003B">
        <w:rPr>
          <w:bCs/>
          <w:szCs w:val="24"/>
        </w:rPr>
        <w:t>was</w:t>
      </w:r>
      <w:r w:rsidR="005245B2" w:rsidRPr="00FB003B">
        <w:rPr>
          <w:bCs/>
          <w:szCs w:val="24"/>
        </w:rPr>
        <w:t xml:space="preserve"> frequent in the Vernakalant group. There were no late adverse events reported</w:t>
      </w:r>
      <w:r w:rsidR="00950B12">
        <w:rPr>
          <w:bCs/>
          <w:szCs w:val="24"/>
        </w:rPr>
        <w:t xml:space="preserve"> </w:t>
      </w:r>
      <w:r w:rsidR="00FF3FD7">
        <w:rPr>
          <w:bCs/>
          <w:szCs w:val="24"/>
        </w:rPr>
        <w:fldChar w:fldCharType="begin" w:fldLock="1"/>
      </w:r>
      <w:r w:rsidR="00BD3224">
        <w:rPr>
          <w:bCs/>
          <w:szCs w:val="24"/>
        </w:rPr>
        <w:instrText>ADDIN CSL_CITATION {"citationItems":[{"id":"ITEM-1","itemData":{"DOI":"10.1111/pace.12548","ISSN":"15408159","PMID":"25469647","abstract":"Background Vernakalant is an available drug for the treatment of recent-onset atrial fibrillation, producing conversion between 55% and 87% of the patients treated. In this sense, little is known about the predictors of conversion with this agent. The aim of our study was to analyze the predictors of conversion in our 2-year experience using vernakalant for the treatment of recent-onset atrial fibrillation. Methods One hundred twenty-one patients with recent-onset atrial fibrillation without hemodynamic impairment received pharmacological treatment with vernakalant. Clinical variables, history of cardiovascular diseases, and echocardiographic data were recorded. Results Mean age was 58.1 ± 13.9 years and 13.4% of patients had structural heart disease. Conversion to sinus rhythm was achieved in 84.5% of patients, and 46% required the second dose of vernakalant. After analyzing the predictors of conversion, the presence of structural heart disease was significantly larger in the group without conversion (35.3 vs 9.7%; P = 0.02). The mean ejection fraction in the group with conversion was 61.05 ± 5.7% versus 54.9 ± 8.4% in the group without conversion (P = 0.016). After dichotomizing the variable ejection fraction, patients with ejection fraction &lt;55% had a lower conversion rate (P = 0.001). Conclusion In our study, the absence of any kind of structural heart disease and preserved systolic function were associated with greater conversion rate with vernakalant.","author":[{"dropping-particle":"","family":"Costabel","given":"Juan P.","non-dropping-particle":"","parse-names":false,"suffix":""},{"dropping-particle":"","family":"Lambardi","given":"Florencia","non-dropping-particle":"","parse-names":false,"suffix":""},{"dropping-particle":"","family":"Aragón","given":"Martin","non-dropping-particle":"","parse-names":false,"suffix":""},{"dropping-particle":"","family":"Campos","given":"Roberto","non-dropping-particle":"","parse-names":false,"suffix":""},{"dropping-particle":"","family":"Urdapilleta","given":"Marcela","non-dropping-particle":"","parse-names":false,"suffix":""},{"dropping-particle":"","family":"Ariznavarreta","given":"Paula","non-dropping-particle":"","parse-names":false,"suffix":""},{"dropping-particle":"","family":"Vergara","given":"Juan M.","non-dropping-particle":"","parse-names":false,"suffix":""},{"dropping-particle":"","family":"Conde","given":"Diego","non-dropping-particle":"","parse-names":false,"suffix":""}],"container-title":"PACE - Pacing and Clinical Electrophysiology","id":"ITEM-1","issue":"2","issued":{"date-parts":[["2015","2","1"]]},"page":"196-200","publisher":"Blackwell Publishing Inc.","title":"Predictors of conversion of recent-onset atrial fibrillation treated with vernakalant","type":"article-journal","volume":"38"},"uris":["http://www.mendeley.com/documents/?uuid=d8b9b72f-3f97-3c38-82c6-5a8cb96b9b0d"]}],"mendeley":{"formattedCitation":"(15)","plainTextFormattedCitation":"(15)","previouslyFormattedCitation":"(15)"},"properties":{"noteIndex":0},"schema":"https://github.com/citation-style-language/schema/raw/master/csl-citation.json"}</w:instrText>
      </w:r>
      <w:r w:rsidR="00FF3FD7">
        <w:rPr>
          <w:bCs/>
          <w:szCs w:val="24"/>
        </w:rPr>
        <w:fldChar w:fldCharType="separate"/>
      </w:r>
      <w:r w:rsidR="00F4038B" w:rsidRPr="00F4038B">
        <w:rPr>
          <w:bCs/>
          <w:noProof/>
          <w:szCs w:val="24"/>
        </w:rPr>
        <w:t>(15)</w:t>
      </w:r>
      <w:r w:rsidR="00FF3FD7">
        <w:rPr>
          <w:bCs/>
          <w:szCs w:val="24"/>
        </w:rPr>
        <w:fldChar w:fldCharType="end"/>
      </w:r>
      <w:r w:rsidR="005245B2" w:rsidRPr="00FB003B">
        <w:rPr>
          <w:bCs/>
          <w:szCs w:val="24"/>
        </w:rPr>
        <w:t>.</w:t>
      </w:r>
    </w:p>
    <w:p w14:paraId="60B09DBD" w14:textId="50978367" w:rsidR="005F54AD" w:rsidRPr="00104E40" w:rsidRDefault="00B03CE3" w:rsidP="006846B1">
      <w:pPr>
        <w:pStyle w:val="ListParagraph"/>
        <w:spacing w:line="360" w:lineRule="auto"/>
        <w:ind w:left="0"/>
        <w:rPr>
          <w:color w:val="FF0000"/>
          <w:szCs w:val="24"/>
        </w:rPr>
      </w:pPr>
      <w:r>
        <w:rPr>
          <w:szCs w:val="24"/>
        </w:rPr>
        <w:lastRenderedPageBreak/>
        <w:t>5.</w:t>
      </w:r>
      <w:r w:rsidR="00B850FB" w:rsidRPr="00FB003B">
        <w:rPr>
          <w:szCs w:val="24"/>
        </w:rPr>
        <w:t xml:space="preserve"> </w:t>
      </w:r>
      <w:r w:rsidR="00541A02">
        <w:rPr>
          <w:szCs w:val="24"/>
        </w:rPr>
        <w:t>P</w:t>
      </w:r>
      <w:r w:rsidR="00081342" w:rsidRPr="00FB003B">
        <w:rPr>
          <w:szCs w:val="24"/>
        </w:rPr>
        <w:t xml:space="preserve">hase 3 </w:t>
      </w:r>
      <w:r w:rsidR="007811CF" w:rsidRPr="00FB003B">
        <w:rPr>
          <w:szCs w:val="24"/>
        </w:rPr>
        <w:t>arrhythmia conversion trial</w:t>
      </w:r>
      <w:r w:rsidR="00313246">
        <w:rPr>
          <w:szCs w:val="24"/>
        </w:rPr>
        <w:t>s</w:t>
      </w:r>
      <w:r w:rsidR="007811CF" w:rsidRPr="00FB003B">
        <w:rPr>
          <w:szCs w:val="24"/>
        </w:rPr>
        <w:t xml:space="preserve"> I (</w:t>
      </w:r>
      <w:r w:rsidR="005F54AD" w:rsidRPr="00FB003B">
        <w:rPr>
          <w:szCs w:val="24"/>
        </w:rPr>
        <w:t>ACT I</w:t>
      </w:r>
      <w:r w:rsidR="007811CF" w:rsidRPr="00FB003B">
        <w:rPr>
          <w:szCs w:val="24"/>
        </w:rPr>
        <w:t>)</w:t>
      </w:r>
      <w:r w:rsidR="005F54AD" w:rsidRPr="00FB003B">
        <w:rPr>
          <w:szCs w:val="24"/>
        </w:rPr>
        <w:t xml:space="preserve"> and ACT IV sought to evaluate the efficacy and safety of </w:t>
      </w:r>
      <w:r w:rsidR="007C43C9" w:rsidRPr="00FB003B">
        <w:rPr>
          <w:szCs w:val="24"/>
        </w:rPr>
        <w:t>V</w:t>
      </w:r>
      <w:r w:rsidR="005F54AD" w:rsidRPr="00FB003B">
        <w:rPr>
          <w:szCs w:val="24"/>
        </w:rPr>
        <w:t xml:space="preserve">ernakalant for patients with recent-onset AF. The </w:t>
      </w:r>
      <w:r w:rsidR="00F564BC">
        <w:rPr>
          <w:szCs w:val="24"/>
        </w:rPr>
        <w:t xml:space="preserve">sample was </w:t>
      </w:r>
      <w:r w:rsidR="005F54AD" w:rsidRPr="00FB003B">
        <w:rPr>
          <w:szCs w:val="24"/>
        </w:rPr>
        <w:t xml:space="preserve">290 </w:t>
      </w:r>
      <w:r w:rsidR="00F564BC">
        <w:rPr>
          <w:szCs w:val="24"/>
        </w:rPr>
        <w:t>individuals</w:t>
      </w:r>
      <w:r w:rsidR="005F54AD" w:rsidRPr="00FB003B">
        <w:rPr>
          <w:szCs w:val="24"/>
        </w:rPr>
        <w:t xml:space="preserve"> with AF lasting &gt;</w:t>
      </w:r>
      <w:r w:rsidR="00313246">
        <w:rPr>
          <w:szCs w:val="24"/>
        </w:rPr>
        <w:t xml:space="preserve"> 3 to </w:t>
      </w:r>
      <w:r w:rsidR="00F564BC">
        <w:rPr>
          <w:szCs w:val="24"/>
        </w:rPr>
        <w:t>≤48 hours.</w:t>
      </w:r>
      <w:r w:rsidR="00300363">
        <w:rPr>
          <w:szCs w:val="24"/>
        </w:rPr>
        <w:t xml:space="preserve"> </w:t>
      </w:r>
      <w:r w:rsidR="00F564BC">
        <w:rPr>
          <w:szCs w:val="24"/>
        </w:rPr>
        <w:t xml:space="preserve">Vernakalant and </w:t>
      </w:r>
      <w:r w:rsidR="00F564BC" w:rsidRPr="00FB003B">
        <w:rPr>
          <w:szCs w:val="24"/>
        </w:rPr>
        <w:t>placebos</w:t>
      </w:r>
      <w:r w:rsidR="00236521">
        <w:rPr>
          <w:szCs w:val="24"/>
        </w:rPr>
        <w:t xml:space="preserve"> </w:t>
      </w:r>
      <w:r w:rsidR="009F6CCA">
        <w:rPr>
          <w:szCs w:val="24"/>
        </w:rPr>
        <w:t>were</w:t>
      </w:r>
      <w:r w:rsidR="00F564BC">
        <w:rPr>
          <w:szCs w:val="24"/>
        </w:rPr>
        <w:t xml:space="preserve"> given to </w:t>
      </w:r>
      <w:r w:rsidR="005F54AD" w:rsidRPr="00FB003B">
        <w:rPr>
          <w:szCs w:val="24"/>
        </w:rPr>
        <w:t>229 (ACT I</w:t>
      </w:r>
      <w:r w:rsidR="00F564BC">
        <w:rPr>
          <w:szCs w:val="24"/>
        </w:rPr>
        <w:t>=99</w:t>
      </w:r>
      <w:r w:rsidR="005F54AD" w:rsidRPr="00FB003B">
        <w:rPr>
          <w:szCs w:val="24"/>
        </w:rPr>
        <w:t xml:space="preserve"> and ACT IV</w:t>
      </w:r>
      <w:r w:rsidR="00F564BC">
        <w:rPr>
          <w:szCs w:val="24"/>
        </w:rPr>
        <w:t>=130</w:t>
      </w:r>
      <w:r w:rsidR="005F54AD" w:rsidRPr="00FB003B">
        <w:rPr>
          <w:szCs w:val="24"/>
        </w:rPr>
        <w:t xml:space="preserve">) and </w:t>
      </w:r>
      <w:r w:rsidR="00F564BC">
        <w:rPr>
          <w:szCs w:val="24"/>
        </w:rPr>
        <w:t xml:space="preserve">61 </w:t>
      </w:r>
      <w:r w:rsidR="005F54AD" w:rsidRPr="00FB003B">
        <w:rPr>
          <w:szCs w:val="24"/>
        </w:rPr>
        <w:t>(in ACT I)</w:t>
      </w:r>
      <w:r w:rsidR="00F564BC">
        <w:rPr>
          <w:szCs w:val="24"/>
        </w:rPr>
        <w:t xml:space="preserve"> patients</w:t>
      </w:r>
      <w:r w:rsidR="009F6CCA">
        <w:rPr>
          <w:szCs w:val="24"/>
        </w:rPr>
        <w:t>, respectively</w:t>
      </w:r>
      <w:r w:rsidR="005F54AD" w:rsidRPr="00FB003B">
        <w:rPr>
          <w:szCs w:val="24"/>
        </w:rPr>
        <w:t xml:space="preserve">. </w:t>
      </w:r>
      <w:r w:rsidR="00EE1469">
        <w:rPr>
          <w:szCs w:val="24"/>
        </w:rPr>
        <w:t xml:space="preserve">Vernakalant converted 136/229 </w:t>
      </w:r>
      <w:r w:rsidR="000104F4">
        <w:rPr>
          <w:szCs w:val="24"/>
        </w:rPr>
        <w:t>[</w:t>
      </w:r>
      <w:r w:rsidR="00EE1469" w:rsidRPr="00FB003B">
        <w:rPr>
          <w:szCs w:val="24"/>
        </w:rPr>
        <w:t>59.4</w:t>
      </w:r>
      <w:r w:rsidR="000104F4">
        <w:rPr>
          <w:szCs w:val="24"/>
        </w:rPr>
        <w:t>%; 95% confidence interval (CI)</w:t>
      </w:r>
      <w:r w:rsidR="00EE1469">
        <w:rPr>
          <w:szCs w:val="24"/>
        </w:rPr>
        <w:t>=</w:t>
      </w:r>
      <w:r w:rsidR="00EE1469" w:rsidRPr="00FB003B">
        <w:rPr>
          <w:szCs w:val="24"/>
        </w:rPr>
        <w:t>53% to 66%</w:t>
      </w:r>
      <w:r w:rsidR="00EE1469">
        <w:rPr>
          <w:szCs w:val="24"/>
        </w:rPr>
        <w:t>, p&lt;0.0001</w:t>
      </w:r>
      <w:r w:rsidR="000104F4">
        <w:rPr>
          <w:szCs w:val="24"/>
        </w:rPr>
        <w:t>]</w:t>
      </w:r>
      <w:r w:rsidR="00EE1469" w:rsidRPr="00FB003B">
        <w:rPr>
          <w:szCs w:val="24"/>
        </w:rPr>
        <w:t xml:space="preserve"> </w:t>
      </w:r>
      <w:r w:rsidR="00EE1469">
        <w:rPr>
          <w:szCs w:val="24"/>
        </w:rPr>
        <w:t xml:space="preserve">to SR within 90 min. </w:t>
      </w:r>
      <w:proofErr w:type="gramStart"/>
      <w:r w:rsidR="00EE1469">
        <w:rPr>
          <w:szCs w:val="24"/>
        </w:rPr>
        <w:t>But,</w:t>
      </w:r>
      <w:proofErr w:type="gramEnd"/>
      <w:r w:rsidR="008A130A">
        <w:rPr>
          <w:szCs w:val="24"/>
        </w:rPr>
        <w:t xml:space="preserve"> </w:t>
      </w:r>
      <w:r w:rsidR="00541A02">
        <w:rPr>
          <w:szCs w:val="24"/>
        </w:rPr>
        <w:t xml:space="preserve">the </w:t>
      </w:r>
      <w:r w:rsidR="00EE1469">
        <w:rPr>
          <w:szCs w:val="24"/>
        </w:rPr>
        <w:t>placebo converted only 3/61 (4.9%; 95% CI=</w:t>
      </w:r>
      <w:r w:rsidR="005F54AD" w:rsidRPr="00FB003B">
        <w:rPr>
          <w:szCs w:val="24"/>
        </w:rPr>
        <w:t>1% to 14%</w:t>
      </w:r>
      <w:r w:rsidR="00EE1469">
        <w:rPr>
          <w:szCs w:val="24"/>
        </w:rPr>
        <w:t>, p&lt;0.0001</w:t>
      </w:r>
      <w:r w:rsidR="005F54AD" w:rsidRPr="00FB003B">
        <w:rPr>
          <w:szCs w:val="24"/>
        </w:rPr>
        <w:t xml:space="preserve">) </w:t>
      </w:r>
      <w:r w:rsidR="00EE1469">
        <w:rPr>
          <w:szCs w:val="24"/>
        </w:rPr>
        <w:t xml:space="preserve">to SR. Here, </w:t>
      </w:r>
      <w:r w:rsidR="00EE1469" w:rsidRPr="00FB003B">
        <w:rPr>
          <w:szCs w:val="24"/>
        </w:rPr>
        <w:t>Vernakalant</w:t>
      </w:r>
      <w:r w:rsidR="00EE1469">
        <w:rPr>
          <w:szCs w:val="24"/>
        </w:rPr>
        <w:t xml:space="preserve"> showed a </w:t>
      </w:r>
      <w:r w:rsidR="005F54AD" w:rsidRPr="00FB003B">
        <w:rPr>
          <w:szCs w:val="24"/>
        </w:rPr>
        <w:t xml:space="preserve">median conversion </w:t>
      </w:r>
      <w:r w:rsidR="00EE1469">
        <w:rPr>
          <w:szCs w:val="24"/>
        </w:rPr>
        <w:t>time of 12 min</w:t>
      </w:r>
      <w:r w:rsidR="005F54AD" w:rsidRPr="00FB003B">
        <w:rPr>
          <w:szCs w:val="24"/>
        </w:rPr>
        <w:t>. Between 2 and 24 hours, Vernakalant patients</w:t>
      </w:r>
      <w:r w:rsidR="00FA3134">
        <w:rPr>
          <w:szCs w:val="24"/>
        </w:rPr>
        <w:t xml:space="preserve"> (33.6%)</w:t>
      </w:r>
      <w:r w:rsidR="005F54AD" w:rsidRPr="00FB003B">
        <w:rPr>
          <w:szCs w:val="24"/>
        </w:rPr>
        <w:t xml:space="preserve"> received ECV and other AAD, </w:t>
      </w:r>
      <w:r w:rsidR="00541A02">
        <w:rPr>
          <w:szCs w:val="24"/>
        </w:rPr>
        <w:t>less than</w:t>
      </w:r>
      <w:r w:rsidR="005F54AD" w:rsidRPr="00FB003B">
        <w:rPr>
          <w:szCs w:val="24"/>
        </w:rPr>
        <w:t xml:space="preserve"> placebo patients</w:t>
      </w:r>
      <w:r w:rsidR="00FA3134">
        <w:rPr>
          <w:szCs w:val="24"/>
        </w:rPr>
        <w:t xml:space="preserve"> (</w:t>
      </w:r>
      <w:r w:rsidR="00FA3134" w:rsidRPr="00FB003B">
        <w:rPr>
          <w:szCs w:val="24"/>
        </w:rPr>
        <w:t>80.3%</w:t>
      </w:r>
      <w:r w:rsidR="00FA3134">
        <w:rPr>
          <w:szCs w:val="24"/>
        </w:rPr>
        <w:t>)</w:t>
      </w:r>
      <w:r w:rsidR="005F54AD" w:rsidRPr="00FB003B">
        <w:rPr>
          <w:szCs w:val="24"/>
        </w:rPr>
        <w:t xml:space="preserve">. Among no responders (patients </w:t>
      </w:r>
      <w:r w:rsidR="0012733D">
        <w:rPr>
          <w:szCs w:val="24"/>
        </w:rPr>
        <w:t>not converting within 90 min</w:t>
      </w:r>
      <w:r w:rsidR="005F54AD" w:rsidRPr="00FB003B">
        <w:rPr>
          <w:szCs w:val="24"/>
        </w:rPr>
        <w:t xml:space="preserve">), </w:t>
      </w:r>
      <w:r w:rsidR="00CF7144">
        <w:rPr>
          <w:szCs w:val="24"/>
        </w:rPr>
        <w:t>93 (59.1%)</w:t>
      </w:r>
      <w:r w:rsidR="005F54AD" w:rsidRPr="00FB003B">
        <w:rPr>
          <w:szCs w:val="24"/>
        </w:rPr>
        <w:t xml:space="preserve"> Vernakalant</w:t>
      </w:r>
      <w:r w:rsidR="00CF7144">
        <w:rPr>
          <w:szCs w:val="24"/>
        </w:rPr>
        <w:t xml:space="preserve"> patients</w:t>
      </w:r>
      <w:r w:rsidR="005F54AD" w:rsidRPr="00FB003B">
        <w:rPr>
          <w:szCs w:val="24"/>
        </w:rPr>
        <w:t xml:space="preserve"> received ECV or AADs betw</w:t>
      </w:r>
      <w:r w:rsidR="00CF7144">
        <w:rPr>
          <w:szCs w:val="24"/>
        </w:rPr>
        <w:t xml:space="preserve">een 2 and 24 hours, compared </w:t>
      </w:r>
      <w:r w:rsidR="00541A02">
        <w:rPr>
          <w:szCs w:val="24"/>
        </w:rPr>
        <w:t xml:space="preserve">to </w:t>
      </w:r>
      <w:r w:rsidR="005F54AD" w:rsidRPr="00FB003B">
        <w:rPr>
          <w:szCs w:val="24"/>
        </w:rPr>
        <w:t>58</w:t>
      </w:r>
      <w:r w:rsidR="00CF7144">
        <w:rPr>
          <w:szCs w:val="24"/>
        </w:rPr>
        <w:t xml:space="preserve"> (</w:t>
      </w:r>
      <w:r w:rsidR="00087F7A">
        <w:rPr>
          <w:szCs w:val="24"/>
        </w:rPr>
        <w:t>84.5%</w:t>
      </w:r>
      <w:r w:rsidR="00CF7144">
        <w:rPr>
          <w:szCs w:val="24"/>
        </w:rPr>
        <w:t>)</w:t>
      </w:r>
      <w:r w:rsidR="005F54AD" w:rsidRPr="00FB003B">
        <w:rPr>
          <w:szCs w:val="24"/>
        </w:rPr>
        <w:t xml:space="preserve"> no responders in </w:t>
      </w:r>
      <w:r w:rsidR="00541A02">
        <w:rPr>
          <w:szCs w:val="24"/>
        </w:rPr>
        <w:t xml:space="preserve">the </w:t>
      </w:r>
      <w:r w:rsidR="00CF7144">
        <w:rPr>
          <w:szCs w:val="24"/>
        </w:rPr>
        <w:t>case of placebo</w:t>
      </w:r>
      <w:r w:rsidR="005F54AD" w:rsidRPr="00FB003B">
        <w:rPr>
          <w:szCs w:val="24"/>
        </w:rPr>
        <w:t>.</w:t>
      </w:r>
      <w:r w:rsidR="00823F10">
        <w:rPr>
          <w:szCs w:val="24"/>
        </w:rPr>
        <w:t xml:space="preserve"> Severe AEs like brad</w:t>
      </w:r>
      <w:r w:rsidR="00541A02">
        <w:rPr>
          <w:szCs w:val="24"/>
        </w:rPr>
        <w:t>y</w:t>
      </w:r>
      <w:r w:rsidR="00823F10">
        <w:rPr>
          <w:szCs w:val="24"/>
        </w:rPr>
        <w:t xml:space="preserve">cardia </w:t>
      </w:r>
      <w:r w:rsidR="00541A02">
        <w:rPr>
          <w:szCs w:val="24"/>
        </w:rPr>
        <w:t xml:space="preserve">and </w:t>
      </w:r>
      <w:r w:rsidR="00823F10">
        <w:rPr>
          <w:szCs w:val="24"/>
        </w:rPr>
        <w:t>hypotension w</w:t>
      </w:r>
      <w:r w:rsidR="00541A02">
        <w:rPr>
          <w:szCs w:val="24"/>
        </w:rPr>
        <w:t>ere</w:t>
      </w:r>
      <w:r w:rsidR="00823F10">
        <w:rPr>
          <w:szCs w:val="24"/>
        </w:rPr>
        <w:t xml:space="preserve"> noted in 7</w:t>
      </w:r>
      <w:r w:rsidR="00AA4E74">
        <w:rPr>
          <w:szCs w:val="24"/>
        </w:rPr>
        <w:t xml:space="preserve"> (3.1%) </w:t>
      </w:r>
      <w:r w:rsidR="00823F10" w:rsidRPr="00FB003B">
        <w:rPr>
          <w:szCs w:val="24"/>
        </w:rPr>
        <w:t>patients</w:t>
      </w:r>
      <w:r w:rsidR="00AA4E74">
        <w:rPr>
          <w:szCs w:val="24"/>
        </w:rPr>
        <w:t xml:space="preserve"> </w:t>
      </w:r>
      <w:r w:rsidR="00823F10">
        <w:rPr>
          <w:szCs w:val="24"/>
        </w:rPr>
        <w:t xml:space="preserve">within </w:t>
      </w:r>
      <w:r w:rsidR="005440BE" w:rsidRPr="00FB003B">
        <w:rPr>
          <w:szCs w:val="24"/>
        </w:rPr>
        <w:t>t</w:t>
      </w:r>
      <w:r w:rsidR="005F54AD" w:rsidRPr="00FB003B">
        <w:rPr>
          <w:szCs w:val="24"/>
        </w:rPr>
        <w:t xml:space="preserve">he first 2 hours of </w:t>
      </w:r>
      <w:r w:rsidR="00823F10">
        <w:rPr>
          <w:szCs w:val="24"/>
        </w:rPr>
        <w:t xml:space="preserve">Vernakalant administration. </w:t>
      </w:r>
      <w:proofErr w:type="gramStart"/>
      <w:r w:rsidR="00823F10">
        <w:rPr>
          <w:szCs w:val="24"/>
        </w:rPr>
        <w:t>But,</w:t>
      </w:r>
      <w:proofErr w:type="gramEnd"/>
      <w:r w:rsidR="001842AA">
        <w:rPr>
          <w:szCs w:val="24"/>
        </w:rPr>
        <w:t xml:space="preserve"> </w:t>
      </w:r>
      <w:r w:rsidR="00541A02">
        <w:rPr>
          <w:szCs w:val="24"/>
        </w:rPr>
        <w:t xml:space="preserve">the </w:t>
      </w:r>
      <w:r w:rsidR="00823F10">
        <w:rPr>
          <w:szCs w:val="24"/>
        </w:rPr>
        <w:t>placebo did not show any such effects. From 2-</w:t>
      </w:r>
      <w:r w:rsidR="005F54AD" w:rsidRPr="00FB003B">
        <w:rPr>
          <w:szCs w:val="24"/>
        </w:rPr>
        <w:t>24 hours after administration</w:t>
      </w:r>
      <w:r w:rsidR="00823F10">
        <w:rPr>
          <w:szCs w:val="24"/>
        </w:rPr>
        <w:t xml:space="preserve"> of </w:t>
      </w:r>
      <w:r w:rsidR="00541A02">
        <w:rPr>
          <w:szCs w:val="24"/>
        </w:rPr>
        <w:t xml:space="preserve">a </w:t>
      </w:r>
      <w:r w:rsidR="00823F10">
        <w:rPr>
          <w:szCs w:val="24"/>
        </w:rPr>
        <w:t>drug</w:t>
      </w:r>
      <w:r w:rsidR="005F54AD" w:rsidRPr="00FB003B">
        <w:rPr>
          <w:szCs w:val="24"/>
        </w:rPr>
        <w:t xml:space="preserve">, the most common AEs </w:t>
      </w:r>
      <w:r w:rsidR="00823F10">
        <w:rPr>
          <w:szCs w:val="24"/>
        </w:rPr>
        <w:t xml:space="preserve">were </w:t>
      </w:r>
      <w:r w:rsidR="005F54AD" w:rsidRPr="00FB003B">
        <w:rPr>
          <w:szCs w:val="24"/>
        </w:rPr>
        <w:t>dysgeusia (</w:t>
      </w:r>
      <w:r w:rsidR="005440BE" w:rsidRPr="00FB003B">
        <w:rPr>
          <w:szCs w:val="24"/>
        </w:rPr>
        <w:t>weird</w:t>
      </w:r>
      <w:r w:rsidR="005F54AD" w:rsidRPr="00FB003B">
        <w:rPr>
          <w:szCs w:val="24"/>
        </w:rPr>
        <w:t xml:space="preserve"> taste), sneezing, paresthesia, nause</w:t>
      </w:r>
      <w:r w:rsidR="003828BF" w:rsidRPr="00FB003B">
        <w:rPr>
          <w:szCs w:val="24"/>
        </w:rPr>
        <w:t xml:space="preserve">a, pruritus, and cough. </w:t>
      </w:r>
      <w:r w:rsidR="005F54AD" w:rsidRPr="00FB003B">
        <w:rPr>
          <w:szCs w:val="24"/>
        </w:rPr>
        <w:t>Vernakalant</w:t>
      </w:r>
      <w:r w:rsidR="00823F10">
        <w:rPr>
          <w:szCs w:val="24"/>
        </w:rPr>
        <w:t xml:space="preserve"> and placebo</w:t>
      </w:r>
      <w:r w:rsidR="005F54AD" w:rsidRPr="00FB003B">
        <w:rPr>
          <w:szCs w:val="24"/>
        </w:rPr>
        <w:t>-treated patients</w:t>
      </w:r>
      <w:r w:rsidR="00823F10">
        <w:rPr>
          <w:szCs w:val="24"/>
        </w:rPr>
        <w:t xml:space="preserve"> showed similar </w:t>
      </w:r>
      <w:r w:rsidR="00541A02">
        <w:rPr>
          <w:szCs w:val="24"/>
        </w:rPr>
        <w:t>ventricular arrhythmia, bradycardia, and hypotension incidence</w:t>
      </w:r>
      <w:r w:rsidR="005F54AD" w:rsidRPr="00FB003B">
        <w:rPr>
          <w:szCs w:val="24"/>
        </w:rPr>
        <w:t xml:space="preserve">. </w:t>
      </w:r>
      <w:r w:rsidR="00823F10">
        <w:rPr>
          <w:szCs w:val="24"/>
        </w:rPr>
        <w:t>No</w:t>
      </w:r>
      <w:r w:rsidR="005F54AD" w:rsidRPr="00FB003B">
        <w:rPr>
          <w:szCs w:val="24"/>
        </w:rPr>
        <w:t xml:space="preserve"> torsade de pointes, ventricular fibrillation, or sustained ventri</w:t>
      </w:r>
      <w:r w:rsidR="003828BF" w:rsidRPr="00FB003B">
        <w:rPr>
          <w:szCs w:val="24"/>
        </w:rPr>
        <w:t>cular tachycardia (VT)</w:t>
      </w:r>
      <w:r w:rsidR="00823F10">
        <w:rPr>
          <w:szCs w:val="24"/>
        </w:rPr>
        <w:t xml:space="preserve"> were observed</w:t>
      </w:r>
      <w:r w:rsidR="001D529B">
        <w:rPr>
          <w:szCs w:val="24"/>
        </w:rPr>
        <w:t xml:space="preserve"> </w:t>
      </w:r>
      <w:r w:rsidR="00FF3FD7">
        <w:rPr>
          <w:szCs w:val="24"/>
        </w:rPr>
        <w:fldChar w:fldCharType="begin" w:fldLock="1"/>
      </w:r>
      <w:r w:rsidR="00981745">
        <w:rPr>
          <w:szCs w:val="24"/>
        </w:rPr>
        <w:instrText>ADDIN CSL_CITATION {"citationItems":[{"id":"ITEM-1","itemData":{"DOI":"10.1111/j.1553-2712.2010.00915.x","ISSN":"10696563","PMID":"21175515","abstract":"Objectives: Vernakalant is a relatively atrial-selective antiarrhythmic agent that has been shown to successfully convert atrial fibrillation (AF) to normal sinus rhythm for some patients whose onset of dysrhythmia occurred less than 7 days previously. This study sought to evaluate the efficacy and safety of vernakalant for patients with recent-onset AF. Methods: This was a post hoc analysis of patients with recent-onset AF (&gt; 3 to ≤ 48 hours) enrolled in the double-blind, placebo-controlled Atrial arrhythmia Conversion Trial (ACT) I and the open-label ACT IV trials. The studies enrolled adults presenting with AF to 78 emergency departments (ED) and cardiac clinics in six countries. Patients received a 10-minute intravenous infusion of vernakalant or placebo, followed by an additional infusion if necessary. Efficacy assessments included conversion to sinus rhythm within 90 minutes and median time to conversion. Safety evaluations included telemetry, Holter monitoring, and adverse events (AEs). Results: Of the 290 patients, 229 received vernakalant, 61 received placebo, and the overall mean age was 59 years. The vernakalant and placebo groups were similar. Of all patients given vernakalant, 136 (59.4%) converted to sinus rhythm within 90 minutes, compared with three (4.9%) placebo patients. The median time to conversion with vernakalant was 12 minutes (interquartile range = 7-24.5 minutes). Clinically significant bradycardia and hypotension were uncommon, and no cases of torsade de pointes or ventricular fibrillation occurred. Conclusions: Vernakalant rapidly converted recent-onset AF to sinus rhythm in over half of patients, was well tolerated, and has the potential to offer an important therapeutic option for rhythm control of recent-onset AF in the ED. © 2010 by the Society for Academic Emergency Medicine.","author":[{"dropping-particle":"","family":"Stiell","given":"Ian G.","non-dropping-particle":"","parse-names":false,"suffix":""},{"dropping-particle":"","family":"Dickinson","given":"Garth","non-dropping-particle":"","parse-names":false,"suffix":""},{"dropping-particle":"","family":"Butterfield","given":"Noam N.","non-dropping-particle":"","parse-names":false,"suffix":""},{"dropping-particle":"","family":"Clement","given":"Catherine M.","non-dropping-particle":"","parse-names":false,"suffix":""},{"dropping-particle":"","family":"Perry","given":"Jeffrey J.","non-dropping-particle":"","parse-names":false,"suffix":""},{"dropping-particle":"","family":"Vaillancourt","given":"Christian","non-dropping-particle":"","parse-names":false,"suffix":""},{"dropping-particle":"","family":"Calder","given":"Lisa A.","non-dropping-particle":"","parse-names":false,"suffix":""}],"container-title":"Academic Emergency Medicine","id":"ITEM-1","issue":"11","issued":{"date-parts":[["2010","11"]]},"page":"1175-1182","title":"Vernakalant hydrochloride: A novel atrial-selective agent for the cardioversionof recent-onset atrial fibrillation in the emergency department","type":"article-journal","volume":"17"},"uris":["http://www.mendeley.com/documents/?uuid=bb161e66-52c9-30e7-8c0b-6469c0674852"]}],"mendeley":{"formattedCitation":"(16)","plainTextFormattedCitation":"(16)","previouslyFormattedCitation":"(16)"},"properties":{"noteIndex":0},"schema":"https://github.com/citation-style-language/schema/raw/master/csl-citation.json"}</w:instrText>
      </w:r>
      <w:r w:rsidR="00FF3FD7">
        <w:rPr>
          <w:szCs w:val="24"/>
        </w:rPr>
        <w:fldChar w:fldCharType="separate"/>
      </w:r>
      <w:r w:rsidR="00BD3224" w:rsidRPr="00BD3224">
        <w:rPr>
          <w:noProof/>
          <w:szCs w:val="24"/>
        </w:rPr>
        <w:t>(16)</w:t>
      </w:r>
      <w:r w:rsidR="00FF3FD7">
        <w:rPr>
          <w:szCs w:val="24"/>
        </w:rPr>
        <w:fldChar w:fldCharType="end"/>
      </w:r>
      <w:r w:rsidR="00104E40">
        <w:rPr>
          <w:szCs w:val="24"/>
        </w:rPr>
        <w:t>.</w:t>
      </w:r>
    </w:p>
    <w:p w14:paraId="60B09DBE" w14:textId="07AF0C57" w:rsidR="00F62550" w:rsidRPr="0093796E" w:rsidRDefault="00B03CE3" w:rsidP="006846B1">
      <w:pPr>
        <w:pStyle w:val="ListParagraph"/>
        <w:spacing w:line="360" w:lineRule="auto"/>
        <w:ind w:left="0"/>
        <w:rPr>
          <w:bCs/>
          <w:iCs/>
          <w:szCs w:val="24"/>
        </w:rPr>
      </w:pPr>
      <w:r>
        <w:rPr>
          <w:bCs/>
          <w:iCs/>
          <w:szCs w:val="24"/>
        </w:rPr>
        <w:t>6.</w:t>
      </w:r>
      <w:r w:rsidR="00B850FB" w:rsidRPr="00FB003B">
        <w:rPr>
          <w:bCs/>
          <w:iCs/>
          <w:szCs w:val="24"/>
        </w:rPr>
        <w:t xml:space="preserve"> </w:t>
      </w:r>
      <w:r w:rsidR="00196BBE">
        <w:rPr>
          <w:bCs/>
          <w:iCs/>
          <w:szCs w:val="24"/>
        </w:rPr>
        <w:t xml:space="preserve">To analyze the </w:t>
      </w:r>
      <w:r w:rsidR="00196BBE" w:rsidRPr="00FB003B">
        <w:rPr>
          <w:bCs/>
          <w:iCs/>
          <w:szCs w:val="24"/>
        </w:rPr>
        <w:t>predictors of conversion in 2</w:t>
      </w:r>
      <w:r w:rsidR="000A0145">
        <w:rPr>
          <w:bCs/>
          <w:iCs/>
          <w:szCs w:val="24"/>
        </w:rPr>
        <w:t xml:space="preserve"> </w:t>
      </w:r>
      <w:r w:rsidR="00196BBE" w:rsidRPr="00FB003B">
        <w:rPr>
          <w:bCs/>
          <w:iCs/>
          <w:szCs w:val="24"/>
        </w:rPr>
        <w:t>years of experience</w:t>
      </w:r>
      <w:r w:rsidR="00196BBE">
        <w:rPr>
          <w:bCs/>
          <w:iCs/>
          <w:szCs w:val="24"/>
        </w:rPr>
        <w:t xml:space="preserve">, </w:t>
      </w:r>
      <w:r w:rsidR="00196BBE" w:rsidRPr="00FB003B">
        <w:rPr>
          <w:bCs/>
          <w:iCs/>
          <w:szCs w:val="24"/>
        </w:rPr>
        <w:t xml:space="preserve">Vernakalant </w:t>
      </w:r>
      <w:r w:rsidR="00196BBE">
        <w:rPr>
          <w:bCs/>
          <w:iCs/>
          <w:szCs w:val="24"/>
        </w:rPr>
        <w:t>IV was given to 121 patients for treatment of</w:t>
      </w:r>
      <w:r w:rsidR="00923322">
        <w:rPr>
          <w:bCs/>
          <w:iCs/>
          <w:szCs w:val="24"/>
        </w:rPr>
        <w:t xml:space="preserve"> </w:t>
      </w:r>
      <w:r w:rsidR="00196BBE">
        <w:rPr>
          <w:bCs/>
          <w:iCs/>
          <w:szCs w:val="24"/>
        </w:rPr>
        <w:t>recent-onset AF</w:t>
      </w:r>
      <w:r w:rsidR="00196BBE" w:rsidRPr="00FB003B">
        <w:rPr>
          <w:bCs/>
          <w:iCs/>
          <w:szCs w:val="24"/>
        </w:rPr>
        <w:t>.</w:t>
      </w:r>
      <w:r w:rsidR="005F54AD" w:rsidRPr="00FB003B">
        <w:rPr>
          <w:bCs/>
          <w:iCs/>
          <w:szCs w:val="24"/>
        </w:rPr>
        <w:t xml:space="preserve"> Hypertension was present in 46.4% of the patients</w:t>
      </w:r>
      <w:r w:rsidR="005440BE" w:rsidRPr="00FB003B">
        <w:rPr>
          <w:bCs/>
          <w:iCs/>
          <w:szCs w:val="24"/>
        </w:rPr>
        <w:t>,</w:t>
      </w:r>
      <w:r w:rsidR="005F54AD" w:rsidRPr="00FB003B">
        <w:rPr>
          <w:bCs/>
          <w:iCs/>
          <w:szCs w:val="24"/>
        </w:rPr>
        <w:t xml:space="preserve"> and only 1.8% </w:t>
      </w:r>
      <w:r w:rsidR="005440BE" w:rsidRPr="00FB003B">
        <w:rPr>
          <w:bCs/>
          <w:iCs/>
          <w:szCs w:val="24"/>
        </w:rPr>
        <w:t>had diabete</w:t>
      </w:r>
      <w:r w:rsidR="005F54AD" w:rsidRPr="00FB003B">
        <w:rPr>
          <w:bCs/>
          <w:iCs/>
          <w:szCs w:val="24"/>
        </w:rPr>
        <w:t xml:space="preserve">s. Structural heart disease </w:t>
      </w:r>
      <w:r w:rsidR="007910F4">
        <w:rPr>
          <w:bCs/>
          <w:iCs/>
          <w:szCs w:val="24"/>
        </w:rPr>
        <w:t>(13.4%) existed</w:t>
      </w:r>
      <w:r w:rsidR="00FA3F76">
        <w:rPr>
          <w:bCs/>
          <w:iCs/>
          <w:szCs w:val="24"/>
        </w:rPr>
        <w:t xml:space="preserve"> </w:t>
      </w:r>
      <w:r w:rsidR="007910F4">
        <w:rPr>
          <w:bCs/>
          <w:iCs/>
          <w:szCs w:val="24"/>
        </w:rPr>
        <w:t xml:space="preserve">with </w:t>
      </w:r>
      <w:r w:rsidR="005F54AD" w:rsidRPr="00FB003B">
        <w:rPr>
          <w:bCs/>
          <w:iCs/>
          <w:szCs w:val="24"/>
        </w:rPr>
        <w:t xml:space="preserve">an average </w:t>
      </w:r>
      <w:r w:rsidR="00C548A4">
        <w:rPr>
          <w:bCs/>
          <w:iCs/>
          <w:szCs w:val="24"/>
        </w:rPr>
        <w:t xml:space="preserve">of </w:t>
      </w:r>
      <w:r w:rsidR="007910F4">
        <w:rPr>
          <w:bCs/>
          <w:iCs/>
          <w:szCs w:val="24"/>
        </w:rPr>
        <w:t>60.2±</w:t>
      </w:r>
      <w:r w:rsidR="007910F4" w:rsidRPr="00FB003B">
        <w:rPr>
          <w:bCs/>
          <w:iCs/>
          <w:szCs w:val="24"/>
        </w:rPr>
        <w:t xml:space="preserve">6.4 </w:t>
      </w:r>
      <w:r w:rsidR="007910F4">
        <w:rPr>
          <w:bCs/>
          <w:iCs/>
          <w:szCs w:val="24"/>
        </w:rPr>
        <w:t xml:space="preserve">of </w:t>
      </w:r>
      <w:r w:rsidR="005F54AD" w:rsidRPr="00FB003B">
        <w:rPr>
          <w:bCs/>
          <w:iCs/>
          <w:szCs w:val="24"/>
        </w:rPr>
        <w:t xml:space="preserve">ejection fraction and </w:t>
      </w:r>
      <w:r w:rsidR="007910F4">
        <w:rPr>
          <w:bCs/>
          <w:iCs/>
          <w:szCs w:val="24"/>
        </w:rPr>
        <w:t>20.6±</w:t>
      </w:r>
      <w:r w:rsidR="005F54AD" w:rsidRPr="00FB003B">
        <w:rPr>
          <w:bCs/>
          <w:iCs/>
          <w:szCs w:val="24"/>
        </w:rPr>
        <w:t>4.4</w:t>
      </w:r>
      <w:r w:rsidR="007910F4">
        <w:rPr>
          <w:bCs/>
          <w:iCs/>
          <w:szCs w:val="24"/>
        </w:rPr>
        <w:t xml:space="preserve"> of left atrial area.</w:t>
      </w:r>
      <w:r w:rsidR="00914EA8">
        <w:rPr>
          <w:bCs/>
          <w:iCs/>
          <w:szCs w:val="24"/>
        </w:rPr>
        <w:t xml:space="preserve"> </w:t>
      </w:r>
      <w:r w:rsidR="00C548A4">
        <w:rPr>
          <w:bCs/>
          <w:iCs/>
          <w:szCs w:val="24"/>
        </w:rPr>
        <w:t>The SR</w:t>
      </w:r>
      <w:r w:rsidR="005F54AD" w:rsidRPr="00FB003B">
        <w:rPr>
          <w:bCs/>
          <w:iCs/>
          <w:szCs w:val="24"/>
        </w:rPr>
        <w:t xml:space="preserve"> was </w:t>
      </w:r>
      <w:r w:rsidR="00C548A4">
        <w:rPr>
          <w:bCs/>
          <w:iCs/>
          <w:szCs w:val="24"/>
        </w:rPr>
        <w:t>returned</w:t>
      </w:r>
      <w:r w:rsidR="005F54AD" w:rsidRPr="00FB003B">
        <w:rPr>
          <w:bCs/>
          <w:iCs/>
          <w:szCs w:val="24"/>
        </w:rPr>
        <w:t xml:space="preserve"> in 84.5% of </w:t>
      </w:r>
      <w:r w:rsidR="004A1936" w:rsidRPr="00FB003B">
        <w:rPr>
          <w:bCs/>
          <w:iCs/>
          <w:szCs w:val="24"/>
        </w:rPr>
        <w:t>patients;</w:t>
      </w:r>
      <w:r w:rsidR="00C548A4">
        <w:rPr>
          <w:bCs/>
          <w:iCs/>
          <w:szCs w:val="24"/>
        </w:rPr>
        <w:t xml:space="preserve"> however, a second Vernakalant dose was needed for </w:t>
      </w:r>
      <w:r w:rsidR="005F54AD" w:rsidRPr="00FB003B">
        <w:rPr>
          <w:bCs/>
          <w:iCs/>
          <w:szCs w:val="24"/>
        </w:rPr>
        <w:t>46%</w:t>
      </w:r>
      <w:r w:rsidR="00C548A4">
        <w:rPr>
          <w:bCs/>
          <w:iCs/>
          <w:szCs w:val="24"/>
        </w:rPr>
        <w:t xml:space="preserve"> of patients.</w:t>
      </w:r>
      <w:r w:rsidR="005F54AD" w:rsidRPr="00FB003B">
        <w:rPr>
          <w:bCs/>
          <w:iCs/>
          <w:szCs w:val="24"/>
        </w:rPr>
        <w:t xml:space="preserve"> T</w:t>
      </w:r>
      <w:r w:rsidR="005440BE" w:rsidRPr="00FB003B">
        <w:rPr>
          <w:bCs/>
          <w:iCs/>
          <w:szCs w:val="24"/>
        </w:rPr>
        <w:t>he t</w:t>
      </w:r>
      <w:r w:rsidR="005F54AD" w:rsidRPr="00FB003B">
        <w:rPr>
          <w:bCs/>
          <w:iCs/>
          <w:szCs w:val="24"/>
        </w:rPr>
        <w:t>ime</w:t>
      </w:r>
      <w:r w:rsidR="004A1936">
        <w:rPr>
          <w:bCs/>
          <w:iCs/>
          <w:szCs w:val="24"/>
        </w:rPr>
        <w:t xml:space="preserve"> for </w:t>
      </w:r>
      <w:r w:rsidR="005F54AD" w:rsidRPr="00FB003B">
        <w:rPr>
          <w:bCs/>
          <w:iCs/>
          <w:szCs w:val="24"/>
        </w:rPr>
        <w:t xml:space="preserve">conversion </w:t>
      </w:r>
      <w:r w:rsidR="004A1936">
        <w:rPr>
          <w:bCs/>
          <w:iCs/>
          <w:szCs w:val="24"/>
        </w:rPr>
        <w:t>to SR was 10 min.</w:t>
      </w:r>
      <w:r w:rsidR="000270BF">
        <w:rPr>
          <w:bCs/>
          <w:iCs/>
          <w:szCs w:val="24"/>
        </w:rPr>
        <w:t xml:space="preserve"> </w:t>
      </w:r>
      <w:r w:rsidR="005622B1">
        <w:rPr>
          <w:bCs/>
          <w:iCs/>
          <w:szCs w:val="24"/>
        </w:rPr>
        <w:t xml:space="preserve">The group </w:t>
      </w:r>
      <w:r w:rsidR="00541A02">
        <w:rPr>
          <w:bCs/>
          <w:iCs/>
          <w:szCs w:val="24"/>
        </w:rPr>
        <w:t>without</w:t>
      </w:r>
      <w:r w:rsidR="005622B1">
        <w:rPr>
          <w:bCs/>
          <w:iCs/>
          <w:szCs w:val="24"/>
        </w:rPr>
        <w:t xml:space="preserve"> modification showed </w:t>
      </w:r>
      <w:r w:rsidR="00B5711F">
        <w:rPr>
          <w:bCs/>
          <w:iCs/>
          <w:szCs w:val="24"/>
        </w:rPr>
        <w:t>more significant</w:t>
      </w:r>
      <w:r w:rsidR="005622B1">
        <w:rPr>
          <w:bCs/>
          <w:iCs/>
          <w:szCs w:val="24"/>
        </w:rPr>
        <w:t xml:space="preserve"> s</w:t>
      </w:r>
      <w:r w:rsidR="005F54AD" w:rsidRPr="00FB003B">
        <w:rPr>
          <w:bCs/>
          <w:iCs/>
          <w:szCs w:val="24"/>
        </w:rPr>
        <w:t>tructural heart disease (35.3 vs. 9.7%; P=0.02</w:t>
      </w:r>
      <w:r w:rsidR="005622B1">
        <w:rPr>
          <w:bCs/>
          <w:iCs/>
          <w:szCs w:val="24"/>
        </w:rPr>
        <w:t>)</w:t>
      </w:r>
      <w:r w:rsidR="005F54AD" w:rsidRPr="00FB003B">
        <w:rPr>
          <w:bCs/>
          <w:iCs/>
          <w:szCs w:val="24"/>
        </w:rPr>
        <w:t xml:space="preserve">. </w:t>
      </w:r>
      <w:r w:rsidR="00744A0F">
        <w:rPr>
          <w:bCs/>
          <w:iCs/>
          <w:szCs w:val="24"/>
        </w:rPr>
        <w:t>The</w:t>
      </w:r>
      <w:r w:rsidR="005F54AD" w:rsidRPr="00FB003B">
        <w:rPr>
          <w:bCs/>
          <w:iCs/>
          <w:szCs w:val="24"/>
        </w:rPr>
        <w:t xml:space="preserve"> group with </w:t>
      </w:r>
      <w:r w:rsidR="00744A0F">
        <w:rPr>
          <w:bCs/>
          <w:iCs/>
          <w:szCs w:val="24"/>
        </w:rPr>
        <w:t xml:space="preserve">and without </w:t>
      </w:r>
      <w:r w:rsidR="005F54AD" w:rsidRPr="00FB003B">
        <w:rPr>
          <w:bCs/>
          <w:iCs/>
          <w:szCs w:val="24"/>
        </w:rPr>
        <w:t xml:space="preserve">conversion </w:t>
      </w:r>
      <w:r w:rsidR="00744A0F">
        <w:rPr>
          <w:bCs/>
          <w:iCs/>
          <w:szCs w:val="24"/>
        </w:rPr>
        <w:t xml:space="preserve">showed a mean EF of </w:t>
      </w:r>
      <w:r w:rsidR="005622B1">
        <w:rPr>
          <w:bCs/>
          <w:iCs/>
          <w:szCs w:val="24"/>
        </w:rPr>
        <w:t>61.05±</w:t>
      </w:r>
      <w:r w:rsidR="00744A0F">
        <w:rPr>
          <w:bCs/>
          <w:iCs/>
          <w:szCs w:val="24"/>
        </w:rPr>
        <w:t xml:space="preserve">5.7% and </w:t>
      </w:r>
      <w:r w:rsidR="005F54AD" w:rsidRPr="00FB003B">
        <w:rPr>
          <w:bCs/>
          <w:iCs/>
          <w:szCs w:val="24"/>
        </w:rPr>
        <w:t>54.9±8.4%</w:t>
      </w:r>
      <w:r w:rsidR="00744A0F">
        <w:rPr>
          <w:bCs/>
          <w:iCs/>
          <w:szCs w:val="24"/>
        </w:rPr>
        <w:t>, respectively</w:t>
      </w:r>
      <w:r w:rsidR="005F54AD" w:rsidRPr="00FB003B">
        <w:rPr>
          <w:bCs/>
          <w:iCs/>
          <w:szCs w:val="24"/>
        </w:rPr>
        <w:t xml:space="preserve"> (P=0.016)</w:t>
      </w:r>
      <w:r w:rsidR="00744A0F">
        <w:rPr>
          <w:bCs/>
          <w:iCs/>
          <w:szCs w:val="24"/>
        </w:rPr>
        <w:t xml:space="preserve">. In addition, </w:t>
      </w:r>
      <w:r w:rsidR="00744A0F" w:rsidRPr="00FB003B">
        <w:rPr>
          <w:bCs/>
          <w:iCs/>
          <w:szCs w:val="24"/>
        </w:rPr>
        <w:t>a lower rate</w:t>
      </w:r>
      <w:r w:rsidR="00744A0F">
        <w:rPr>
          <w:bCs/>
          <w:iCs/>
          <w:szCs w:val="24"/>
        </w:rPr>
        <w:t xml:space="preserve"> of conversion was achieved in the</w:t>
      </w:r>
      <w:r w:rsidR="005F54AD" w:rsidRPr="00FB003B">
        <w:rPr>
          <w:bCs/>
          <w:iCs/>
          <w:szCs w:val="24"/>
        </w:rPr>
        <w:t xml:space="preserve"> patients with </w:t>
      </w:r>
      <w:r w:rsidR="005F54AD" w:rsidRPr="00744A0F">
        <w:rPr>
          <w:bCs/>
          <w:iCs/>
          <w:szCs w:val="24"/>
        </w:rPr>
        <w:t xml:space="preserve">EF </w:t>
      </w:r>
      <w:r w:rsidR="00744A0F" w:rsidRPr="00744A0F">
        <w:rPr>
          <w:bCs/>
          <w:iCs/>
          <w:szCs w:val="24"/>
        </w:rPr>
        <w:t xml:space="preserve">less than </w:t>
      </w:r>
      <w:r w:rsidR="005F54AD" w:rsidRPr="00744A0F">
        <w:rPr>
          <w:bCs/>
          <w:iCs/>
          <w:szCs w:val="24"/>
        </w:rPr>
        <w:t>55</w:t>
      </w:r>
      <w:r w:rsidR="00744A0F">
        <w:rPr>
          <w:bCs/>
          <w:iCs/>
          <w:szCs w:val="24"/>
        </w:rPr>
        <w:t>%</w:t>
      </w:r>
      <w:r w:rsidR="00190546">
        <w:rPr>
          <w:bCs/>
          <w:iCs/>
          <w:szCs w:val="24"/>
        </w:rPr>
        <w:t xml:space="preserve"> </w:t>
      </w:r>
      <w:r w:rsidR="00FF3FD7">
        <w:rPr>
          <w:bCs/>
          <w:iCs/>
          <w:szCs w:val="24"/>
        </w:rPr>
        <w:fldChar w:fldCharType="begin" w:fldLock="1"/>
      </w:r>
      <w:r w:rsidR="00775271">
        <w:rPr>
          <w:bCs/>
          <w:iCs/>
          <w:szCs w:val="24"/>
        </w:rPr>
        <w:instrText>ADDIN CSL_CITATION {"citationItems":[{"id":"ITEM-1","itemData":{"DOI":"10.1111/pace.12548","ISSN":"15408159","PMID":"25469647","abstract":"Background Vernakalant is an available drug for the treatment of recent-onset atrial fibrillation, producing conversion between 55% and 87% of the patients treated. In this sense, little is known about the predictors of conversion with this agent. The aim of our study was to analyze the predictors of conversion in our 2-year experience using vernakalant for the treatment of recent-onset atrial fibrillation. Methods One hundred twenty-one patients with recent-onset atrial fibrillation without hemodynamic impairment received pharmacological treatment with vernakalant. Clinical variables, history of cardiovascular diseases, and echocardiographic data were recorded. Results Mean age was 58.1 ± 13.9 years and 13.4% of patients had structural heart disease. Conversion to sinus rhythm was achieved in 84.5% of patients, and 46% required the second dose of vernakalant. After analyzing the predictors of conversion, the presence of structural heart disease was significantly larger in the group without conversion (35.3 vs 9.7%; P = 0.02). The mean ejection fraction in the group with conversion was 61.05 ± 5.7% versus 54.9 ± 8.4% in the group without conversion (P = 0.016). After dichotomizing the variable ejection fraction, patients with ejection fraction &lt;55% had a lower conversion rate (P = 0.001). Conclusion In our study, the absence of any kind of structural heart disease and preserved systolic function were associated with greater conversion rate with vernakalant.","author":[{"dropping-particle":"","family":"Costabel","given":"Juan P.","non-dropping-particle":"","parse-names":false,"suffix":""},{"dropping-particle":"","family":"Lambardi","given":"Florencia","non-dropping-particle":"","parse-names":false,"suffix":""},{"dropping-particle":"","family":"Aragón","given":"Martin","non-dropping-particle":"","parse-names":false,"suffix":""},{"dropping-particle":"","family":"Campos","given":"Roberto","non-dropping-particle":"","parse-names":false,"suffix":""},{"dropping-particle":"","family":"Urdapilleta","given":"Marcela","non-dropping-particle":"","parse-names":false,"suffix":""},{"dropping-particle":"","family":"Ariznavarreta","given":"Paula","non-dropping-particle":"","parse-names":false,"suffix":""},{"dropping-particle":"","family":"Vergara","given":"Juan M.","non-dropping-particle":"","parse-names":false,"suffix":""},{"dropping-particle":"","family":"Conde","given":"Diego","non-dropping-particle":"","parse-names":false,"suffix":""}],"container-title":"PACE - Pacing and Clinical Electrophysiology","id":"ITEM-1","issue":"2","issued":{"date-parts":[["2015","2","1"]]},"page":"196-200","publisher":"Blackwell Publishing Inc.","title":"Predictors of conversion of recent-onset atrial fibrillation treated with vernakalant","type":"article-journal","volume":"38"},"uris":["http://www.mendeley.com/documents/?uuid=d8b9b72f-3f97-3c38-82c6-5a8cb96b9b0d"]}],"mendeley":{"formattedCitation":"(15)","plainTextFormattedCitation":"(15)","previouslyFormattedCitation":"(15)"},"properties":{"noteIndex":0},"schema":"https://github.com/citation-style-language/schema/raw/master/csl-citation.json"}</w:instrText>
      </w:r>
      <w:r w:rsidR="00FF3FD7">
        <w:rPr>
          <w:bCs/>
          <w:iCs/>
          <w:szCs w:val="24"/>
        </w:rPr>
        <w:fldChar w:fldCharType="separate"/>
      </w:r>
      <w:r w:rsidR="003B2D76" w:rsidRPr="003B2D76">
        <w:rPr>
          <w:bCs/>
          <w:iCs/>
          <w:noProof/>
          <w:szCs w:val="24"/>
        </w:rPr>
        <w:t>(15)</w:t>
      </w:r>
      <w:r w:rsidR="00FF3FD7">
        <w:rPr>
          <w:bCs/>
          <w:iCs/>
          <w:szCs w:val="24"/>
        </w:rPr>
        <w:fldChar w:fldCharType="end"/>
      </w:r>
      <w:r w:rsidR="00991FEF" w:rsidRPr="00FB003B">
        <w:rPr>
          <w:bCs/>
          <w:iCs/>
          <w:szCs w:val="24"/>
        </w:rPr>
        <w:t>.</w:t>
      </w:r>
    </w:p>
    <w:p w14:paraId="60B09DBF" w14:textId="5D448132" w:rsidR="00872436" w:rsidRPr="00BC0F66" w:rsidRDefault="00B03CE3" w:rsidP="006846B1">
      <w:pPr>
        <w:pStyle w:val="ListParagraph"/>
        <w:spacing w:line="360" w:lineRule="auto"/>
        <w:ind w:left="0"/>
        <w:rPr>
          <w:bCs/>
          <w:iCs/>
          <w:szCs w:val="24"/>
        </w:rPr>
      </w:pPr>
      <w:r>
        <w:rPr>
          <w:bCs/>
          <w:iCs/>
          <w:szCs w:val="24"/>
        </w:rPr>
        <w:t>7.</w:t>
      </w:r>
      <w:r w:rsidR="00B850FB" w:rsidRPr="00FB003B">
        <w:rPr>
          <w:bCs/>
          <w:iCs/>
          <w:szCs w:val="24"/>
        </w:rPr>
        <w:t xml:space="preserve"> </w:t>
      </w:r>
      <w:r w:rsidR="00C13E83" w:rsidRPr="00FB003B">
        <w:rPr>
          <w:bCs/>
          <w:iCs/>
          <w:szCs w:val="24"/>
        </w:rPr>
        <w:t xml:space="preserve">To safely and quickly restore sinus rhythm and promote same-day discharge, </w:t>
      </w:r>
      <w:r w:rsidR="00680978">
        <w:rPr>
          <w:bCs/>
          <w:iCs/>
          <w:szCs w:val="24"/>
        </w:rPr>
        <w:t xml:space="preserve">the researcher </w:t>
      </w:r>
      <w:r w:rsidR="00C13E83" w:rsidRPr="00FB003B">
        <w:rPr>
          <w:bCs/>
          <w:iCs/>
          <w:szCs w:val="24"/>
        </w:rPr>
        <w:t xml:space="preserve">examined the viability of chemical cardioversion of recently developed </w:t>
      </w:r>
      <w:r w:rsidR="00680978">
        <w:rPr>
          <w:bCs/>
          <w:iCs/>
          <w:szCs w:val="24"/>
        </w:rPr>
        <w:t>AF</w:t>
      </w:r>
      <w:r w:rsidR="00653FC8">
        <w:rPr>
          <w:bCs/>
          <w:iCs/>
          <w:szCs w:val="24"/>
        </w:rPr>
        <w:t xml:space="preserve"> in the emergency room using V</w:t>
      </w:r>
      <w:r w:rsidR="00C13E83" w:rsidRPr="00FB003B">
        <w:rPr>
          <w:bCs/>
          <w:iCs/>
          <w:szCs w:val="24"/>
        </w:rPr>
        <w:t xml:space="preserve">ernakalant hydrochloride. </w:t>
      </w:r>
      <w:r w:rsidR="00680978">
        <w:rPr>
          <w:bCs/>
          <w:iCs/>
          <w:szCs w:val="24"/>
        </w:rPr>
        <w:t xml:space="preserve">Vernakalant (42 doses) was given to </w:t>
      </w:r>
      <w:r w:rsidR="00680978" w:rsidRPr="00FB003B">
        <w:rPr>
          <w:bCs/>
          <w:iCs/>
          <w:szCs w:val="24"/>
        </w:rPr>
        <w:t>32-82</w:t>
      </w:r>
      <w:r w:rsidR="00680978">
        <w:rPr>
          <w:bCs/>
          <w:iCs/>
          <w:szCs w:val="24"/>
        </w:rPr>
        <w:t xml:space="preserve"> years (mean=57.7) with</w:t>
      </w:r>
      <w:r w:rsidR="00D95FC1" w:rsidRPr="00FB003B">
        <w:rPr>
          <w:bCs/>
          <w:iCs/>
          <w:szCs w:val="24"/>
        </w:rPr>
        <w:t xml:space="preserve"> a </w:t>
      </w:r>
      <w:r w:rsidR="00680978">
        <w:rPr>
          <w:bCs/>
          <w:iCs/>
          <w:szCs w:val="24"/>
        </w:rPr>
        <w:t xml:space="preserve">76.2% male preponderance. </w:t>
      </w:r>
      <w:r w:rsidR="00794FE5" w:rsidRPr="00FB003B">
        <w:rPr>
          <w:bCs/>
          <w:iCs/>
          <w:szCs w:val="24"/>
        </w:rPr>
        <w:t xml:space="preserve">At an average </w:t>
      </w:r>
      <w:r w:rsidR="0009670A" w:rsidRPr="00FB003B">
        <w:rPr>
          <w:bCs/>
          <w:iCs/>
          <w:szCs w:val="24"/>
        </w:rPr>
        <w:t xml:space="preserve">of </w:t>
      </w:r>
      <w:r w:rsidR="00794FE5" w:rsidRPr="00FB003B">
        <w:rPr>
          <w:bCs/>
          <w:iCs/>
          <w:szCs w:val="24"/>
        </w:rPr>
        <w:t>8.8 minutes (2-30), 83% of patients had their sinus rhythm back, and nine required a second injection. Symptoms lasted an average of 11.9 hours (2-36). Sneezing (15%) and brief (20%)</w:t>
      </w:r>
      <w:r w:rsidR="00975447">
        <w:rPr>
          <w:bCs/>
          <w:iCs/>
          <w:szCs w:val="24"/>
        </w:rPr>
        <w:t xml:space="preserve"> </w:t>
      </w:r>
      <w:r w:rsidR="00680978" w:rsidRPr="00FB003B">
        <w:rPr>
          <w:bCs/>
          <w:iCs/>
          <w:szCs w:val="24"/>
        </w:rPr>
        <w:t>taste</w:t>
      </w:r>
      <w:r w:rsidR="00680978">
        <w:rPr>
          <w:bCs/>
          <w:iCs/>
          <w:szCs w:val="24"/>
        </w:rPr>
        <w:t xml:space="preserve"> alterations w</w:t>
      </w:r>
      <w:r w:rsidR="00541A02">
        <w:rPr>
          <w:bCs/>
          <w:iCs/>
          <w:szCs w:val="24"/>
        </w:rPr>
        <w:t>ere</w:t>
      </w:r>
      <w:r w:rsidR="00680978">
        <w:rPr>
          <w:bCs/>
          <w:iCs/>
          <w:szCs w:val="24"/>
        </w:rPr>
        <w:t xml:space="preserve"> noted</w:t>
      </w:r>
      <w:r w:rsidR="00794FE5" w:rsidRPr="00FB003B">
        <w:rPr>
          <w:bCs/>
          <w:iCs/>
          <w:szCs w:val="24"/>
        </w:rPr>
        <w:t xml:space="preserve">. </w:t>
      </w:r>
      <w:r w:rsidR="00693AEA">
        <w:rPr>
          <w:bCs/>
          <w:iCs/>
          <w:szCs w:val="24"/>
        </w:rPr>
        <w:t xml:space="preserve">The </w:t>
      </w:r>
      <w:r w:rsidR="005F54AD" w:rsidRPr="00FB003B">
        <w:rPr>
          <w:bCs/>
          <w:iCs/>
          <w:szCs w:val="24"/>
        </w:rPr>
        <w:t>cardioversion/noncardioversion groups</w:t>
      </w:r>
      <w:r w:rsidR="005246ED">
        <w:rPr>
          <w:bCs/>
          <w:iCs/>
          <w:szCs w:val="24"/>
        </w:rPr>
        <w:t xml:space="preserve"> were not </w:t>
      </w:r>
      <w:r w:rsidR="0060669B">
        <w:rPr>
          <w:bCs/>
          <w:iCs/>
          <w:szCs w:val="24"/>
        </w:rPr>
        <w:t>significantly different</w:t>
      </w:r>
      <w:r w:rsidR="00693AEA">
        <w:rPr>
          <w:bCs/>
          <w:iCs/>
          <w:szCs w:val="24"/>
        </w:rPr>
        <w:t xml:space="preserve"> </w:t>
      </w:r>
      <w:r w:rsidR="00541A02">
        <w:rPr>
          <w:bCs/>
          <w:iCs/>
          <w:szCs w:val="24"/>
        </w:rPr>
        <w:t>concerning</w:t>
      </w:r>
      <w:r w:rsidR="005F54AD" w:rsidRPr="00FB003B">
        <w:rPr>
          <w:bCs/>
          <w:iCs/>
          <w:szCs w:val="24"/>
        </w:rPr>
        <w:t xml:space="preserve"> age (57.6/56.2 years), </w:t>
      </w:r>
      <w:r w:rsidR="00693AEA">
        <w:rPr>
          <w:bCs/>
          <w:iCs/>
          <w:szCs w:val="24"/>
        </w:rPr>
        <w:t>symptoms duration</w:t>
      </w:r>
      <w:r w:rsidR="005F54AD" w:rsidRPr="00FB003B">
        <w:rPr>
          <w:bCs/>
          <w:iCs/>
          <w:szCs w:val="24"/>
        </w:rPr>
        <w:t xml:space="preserve"> (</w:t>
      </w:r>
      <w:r w:rsidR="00693AEA">
        <w:rPr>
          <w:bCs/>
          <w:iCs/>
          <w:szCs w:val="24"/>
        </w:rPr>
        <w:t>mean=</w:t>
      </w:r>
      <w:r w:rsidR="005F54AD" w:rsidRPr="00FB003B">
        <w:rPr>
          <w:bCs/>
          <w:iCs/>
          <w:szCs w:val="24"/>
        </w:rPr>
        <w:t>12.54/9.54 h</w:t>
      </w:r>
      <w:r w:rsidR="005D78D8">
        <w:rPr>
          <w:bCs/>
          <w:iCs/>
          <w:szCs w:val="24"/>
        </w:rPr>
        <w:t>ours</w:t>
      </w:r>
      <w:r w:rsidR="005F54AD" w:rsidRPr="00FB003B">
        <w:rPr>
          <w:bCs/>
          <w:iCs/>
          <w:szCs w:val="24"/>
        </w:rPr>
        <w:t>), and heart rate (</w:t>
      </w:r>
      <w:r w:rsidR="00693AEA">
        <w:rPr>
          <w:bCs/>
          <w:iCs/>
          <w:szCs w:val="24"/>
        </w:rPr>
        <w:t>mean=</w:t>
      </w:r>
      <w:r w:rsidR="005F54AD" w:rsidRPr="00FB003B">
        <w:rPr>
          <w:bCs/>
          <w:iCs/>
          <w:szCs w:val="24"/>
        </w:rPr>
        <w:t xml:space="preserve">141/140 bpm). </w:t>
      </w:r>
      <w:r w:rsidR="00BC0F66" w:rsidRPr="00FB003B">
        <w:rPr>
          <w:bCs/>
          <w:iCs/>
          <w:szCs w:val="24"/>
        </w:rPr>
        <w:t>After two hours of monitoring in the ED, two Vernakalant</w:t>
      </w:r>
      <w:r w:rsidR="000B158C">
        <w:rPr>
          <w:bCs/>
          <w:iCs/>
          <w:szCs w:val="24"/>
        </w:rPr>
        <w:t xml:space="preserve"> non-responders</w:t>
      </w:r>
      <w:r w:rsidR="00BC0F66" w:rsidRPr="00FB003B">
        <w:rPr>
          <w:bCs/>
          <w:iCs/>
          <w:szCs w:val="24"/>
        </w:rPr>
        <w:t xml:space="preserve"> were</w:t>
      </w:r>
      <w:r w:rsidR="000B158C">
        <w:rPr>
          <w:bCs/>
          <w:iCs/>
          <w:szCs w:val="24"/>
        </w:rPr>
        <w:t xml:space="preserve"> </w:t>
      </w:r>
      <w:r w:rsidR="000B158C">
        <w:rPr>
          <w:bCs/>
          <w:iCs/>
          <w:szCs w:val="24"/>
        </w:rPr>
        <w:lastRenderedPageBreak/>
        <w:t xml:space="preserve">cardioverted electrically, </w:t>
      </w:r>
      <w:r w:rsidR="00541A02">
        <w:rPr>
          <w:bCs/>
          <w:iCs/>
          <w:szCs w:val="24"/>
        </w:rPr>
        <w:t>four</w:t>
      </w:r>
      <w:r w:rsidR="00C17968">
        <w:rPr>
          <w:bCs/>
          <w:iCs/>
          <w:szCs w:val="24"/>
        </w:rPr>
        <w:t xml:space="preserve"> </w:t>
      </w:r>
      <w:r w:rsidR="000B158C">
        <w:rPr>
          <w:bCs/>
          <w:iCs/>
          <w:szCs w:val="24"/>
        </w:rPr>
        <w:t xml:space="preserve">patients got </w:t>
      </w:r>
      <w:r w:rsidR="00BC0F66" w:rsidRPr="00FB003B">
        <w:rPr>
          <w:bCs/>
          <w:iCs/>
          <w:szCs w:val="24"/>
        </w:rPr>
        <w:t>discharged for cardioversion</w:t>
      </w:r>
      <w:r w:rsidR="000B158C">
        <w:rPr>
          <w:bCs/>
          <w:iCs/>
          <w:szCs w:val="24"/>
        </w:rPr>
        <w:t xml:space="preserve"> at </w:t>
      </w:r>
      <w:r w:rsidR="00541A02">
        <w:rPr>
          <w:bCs/>
          <w:iCs/>
          <w:szCs w:val="24"/>
        </w:rPr>
        <w:t xml:space="preserve">the </w:t>
      </w:r>
      <w:r w:rsidR="000B158C">
        <w:rPr>
          <w:bCs/>
          <w:iCs/>
          <w:szCs w:val="24"/>
        </w:rPr>
        <w:t>outpatient department</w:t>
      </w:r>
      <w:r w:rsidR="00BC0F66" w:rsidRPr="00FB003B">
        <w:rPr>
          <w:bCs/>
          <w:iCs/>
          <w:szCs w:val="24"/>
        </w:rPr>
        <w:t xml:space="preserve"> (because of</w:t>
      </w:r>
      <w:r w:rsidR="000B158C">
        <w:rPr>
          <w:bCs/>
          <w:iCs/>
          <w:szCs w:val="24"/>
        </w:rPr>
        <w:t xml:space="preserve"> resource limitations), and 1 </w:t>
      </w:r>
      <w:r w:rsidR="00BC0F66" w:rsidRPr="00FB003B">
        <w:rPr>
          <w:bCs/>
          <w:iCs/>
          <w:szCs w:val="24"/>
        </w:rPr>
        <w:t xml:space="preserve">patient was </w:t>
      </w:r>
      <w:proofErr w:type="spellStart"/>
      <w:r w:rsidR="0009670A" w:rsidRPr="00FB003B">
        <w:rPr>
          <w:bCs/>
          <w:iCs/>
          <w:szCs w:val="24"/>
        </w:rPr>
        <w:t>hospitalised</w:t>
      </w:r>
      <w:proofErr w:type="spellEnd"/>
      <w:r w:rsidR="00BC0F66" w:rsidRPr="00FB003B">
        <w:rPr>
          <w:bCs/>
          <w:iCs/>
          <w:szCs w:val="24"/>
        </w:rPr>
        <w:t xml:space="preserve"> for additional diagnostic testing. </w:t>
      </w:r>
      <w:r w:rsidR="00F827B4">
        <w:rPr>
          <w:bCs/>
          <w:iCs/>
          <w:szCs w:val="24"/>
        </w:rPr>
        <w:t>Four</w:t>
      </w:r>
      <w:r w:rsidR="00541A02">
        <w:rPr>
          <w:bCs/>
          <w:iCs/>
          <w:szCs w:val="24"/>
        </w:rPr>
        <w:t xml:space="preserve"> (9.5%) patients experienced a recurrence of AF</w:t>
      </w:r>
      <w:r w:rsidR="0040506C">
        <w:rPr>
          <w:bCs/>
          <w:iCs/>
          <w:szCs w:val="24"/>
        </w:rPr>
        <w:t xml:space="preserve">, but </w:t>
      </w:r>
      <w:r w:rsidR="00BC0F66" w:rsidRPr="00FB003B">
        <w:rPr>
          <w:bCs/>
          <w:iCs/>
          <w:szCs w:val="24"/>
        </w:rPr>
        <w:t>no patients</w:t>
      </w:r>
      <w:r w:rsidR="00260A18">
        <w:rPr>
          <w:bCs/>
          <w:iCs/>
          <w:szCs w:val="24"/>
        </w:rPr>
        <w:t xml:space="preserve"> </w:t>
      </w:r>
      <w:r w:rsidR="00AE18C3">
        <w:rPr>
          <w:bCs/>
          <w:iCs/>
          <w:szCs w:val="24"/>
        </w:rPr>
        <w:t>had</w:t>
      </w:r>
      <w:r w:rsidR="0040506C">
        <w:rPr>
          <w:bCs/>
          <w:iCs/>
          <w:szCs w:val="24"/>
        </w:rPr>
        <w:t xml:space="preserve"> thrombotic/bleeding episodes within </w:t>
      </w:r>
      <w:r w:rsidR="00BC0F66" w:rsidRPr="00FB003B">
        <w:rPr>
          <w:bCs/>
          <w:iCs/>
          <w:szCs w:val="24"/>
        </w:rPr>
        <w:t xml:space="preserve">the six-month follow-up. </w:t>
      </w:r>
      <w:r w:rsidR="00AE18C3">
        <w:rPr>
          <w:bCs/>
          <w:iCs/>
          <w:szCs w:val="24"/>
        </w:rPr>
        <w:t>S</w:t>
      </w:r>
      <w:r w:rsidR="002C1F0D">
        <w:rPr>
          <w:bCs/>
          <w:iCs/>
          <w:szCs w:val="24"/>
        </w:rPr>
        <w:t>ame</w:t>
      </w:r>
      <w:r w:rsidR="00AE18C3">
        <w:rPr>
          <w:bCs/>
          <w:iCs/>
          <w:szCs w:val="24"/>
        </w:rPr>
        <w:t>-</w:t>
      </w:r>
      <w:r w:rsidR="002C1F0D">
        <w:rPr>
          <w:bCs/>
          <w:iCs/>
          <w:szCs w:val="24"/>
        </w:rPr>
        <w:t xml:space="preserve">day discharge from the ED accounted </w:t>
      </w:r>
      <w:r w:rsidR="00AE18C3">
        <w:rPr>
          <w:bCs/>
          <w:iCs/>
          <w:szCs w:val="24"/>
        </w:rPr>
        <w:t>for</w:t>
      </w:r>
      <w:r w:rsidR="0045727B">
        <w:rPr>
          <w:bCs/>
          <w:iCs/>
          <w:szCs w:val="24"/>
        </w:rPr>
        <w:t xml:space="preserve"> </w:t>
      </w:r>
      <w:r w:rsidR="002C1F0D" w:rsidRPr="00FB003B">
        <w:rPr>
          <w:bCs/>
          <w:iCs/>
          <w:szCs w:val="24"/>
        </w:rPr>
        <w:t>97.5%</w:t>
      </w:r>
      <w:r w:rsidR="002C1F0D">
        <w:rPr>
          <w:bCs/>
          <w:iCs/>
          <w:szCs w:val="24"/>
        </w:rPr>
        <w:t xml:space="preserve"> (41/42</w:t>
      </w:r>
      <w:r w:rsidR="00BC0F66" w:rsidRPr="00FB003B">
        <w:rPr>
          <w:bCs/>
          <w:iCs/>
          <w:szCs w:val="24"/>
        </w:rPr>
        <w:t>)</w:t>
      </w:r>
      <w:r w:rsidR="0045727B">
        <w:rPr>
          <w:bCs/>
          <w:iCs/>
          <w:szCs w:val="24"/>
        </w:rPr>
        <w:t xml:space="preserve"> </w:t>
      </w:r>
      <w:r w:rsidR="00FF3FD7">
        <w:rPr>
          <w:bCs/>
          <w:iCs/>
          <w:szCs w:val="24"/>
        </w:rPr>
        <w:fldChar w:fldCharType="begin" w:fldLock="1"/>
      </w:r>
      <w:r w:rsidR="00C2317B">
        <w:rPr>
          <w:bCs/>
          <w:iCs/>
          <w:szCs w:val="24"/>
        </w:rPr>
        <w:instrText>ADDIN CSL_CITATION {"citationItems":[{"id":"ITEM-1","itemData":{"DOI":"10.1007/s11845-017-1576-1","ISSN":"18634362","PMID":"28168639","abstract":"Background: Vernakalant hydrochloride is a rapid-acting antiarrhythmic drug licensed in the EU since 2010 for the conversion of recent-onset atrial fibrillation with proven efficacy and safety when compared with placebo and amiodarone in randomized clinical trials. Aims: The aim of our study was to determine the feasibility of same day discharge (following 2 h monitoring) from the emergency department after successful cardioversion using vernakalant hydrochloride. Methods: Patients with recent-onset atrial fibrillation treated in the emergency department of a large Dublin academic teaching hospital. Patients received a maximum of two weight based 10 min infusions of vernakalant. Hypotensive events (&gt;30% initial blood pressure), arrhythmias, conversion rates, and time to conversion were recorded. Results: Sinus rhythm was restored in 35 out of 42 patients (83%) in an average of 8.8 min (median 8 min), average CHA2DS2-VASc of 0.92, HAS-BLED of 0.21 and average symptoms duration of 12 h. There were no hypotensive or arrhythmogenic events. 41 out of 42 patients were discharged after 2 h of monitoring. Conclusions: Vernakalant hydrochloride has provided a quick, safe, and practical means of achieving rapid restoration of sinus rhythm in our ED population with stable recent-onset AF who would otherwise not have undergone routine electrically cardioversion and same day discharge.","author":[{"dropping-particle":"","family":"Stoneman","given":"P.","non-dropping-particle":"","parse-names":false,"suffix":""},{"dropping-particle":"","family":"Gilligan","given":"P.","non-dropping-particle":"","parse-names":false,"suffix":""},{"dropping-particle":"","family":"Mahon","given":"P.","non-dropping-particle":"","parse-names":false,"suffix":""},{"dropping-particle":"","family":"Sheahan","given":"R.","non-dropping-particle":"","parse-names":false,"suffix":""}],"container-title":"Irish Journal of Medical Science","id":"ITEM-1","issue":"4","issued":{"date-parts":[["2017"]]},"page":"903-908","publisher":"Springer London","title":"Chemical cardioversion of recent-onset atrial fibrillation in the emergency department using vernakalant hydrochloride achieves safe and rapid restoration of sinus rhythm and facilitates same day discharge","type":"article-journal","volume":"186"},"uris":["http://www.mendeley.com/documents/?uuid=b51093d0-378f-445d-aaa5-578cc9879b42"]}],"mendeley":{"formattedCitation":"(18)","plainTextFormattedCitation":"(18)","previouslyFormattedCitation":"(18)"},"properties":{"noteIndex":0},"schema":"https://github.com/citation-style-language/schema/raw/master/csl-citation.json"}</w:instrText>
      </w:r>
      <w:r w:rsidR="00FF3FD7">
        <w:rPr>
          <w:bCs/>
          <w:iCs/>
          <w:szCs w:val="24"/>
        </w:rPr>
        <w:fldChar w:fldCharType="separate"/>
      </w:r>
      <w:r w:rsidR="00775271" w:rsidRPr="00775271">
        <w:rPr>
          <w:bCs/>
          <w:iCs/>
          <w:noProof/>
          <w:szCs w:val="24"/>
        </w:rPr>
        <w:t>(18)</w:t>
      </w:r>
      <w:r w:rsidR="00FF3FD7">
        <w:rPr>
          <w:bCs/>
          <w:iCs/>
          <w:szCs w:val="24"/>
        </w:rPr>
        <w:fldChar w:fldCharType="end"/>
      </w:r>
      <w:r w:rsidR="00BC0F66" w:rsidRPr="00FB003B">
        <w:rPr>
          <w:bCs/>
          <w:iCs/>
          <w:szCs w:val="24"/>
        </w:rPr>
        <w:t>.</w:t>
      </w:r>
    </w:p>
    <w:p w14:paraId="60B09DC0" w14:textId="2E760582" w:rsidR="00C57F3D" w:rsidRPr="00FA6503" w:rsidRDefault="00B03CE3" w:rsidP="00C57F3D">
      <w:pPr>
        <w:pStyle w:val="ListParagraph"/>
        <w:spacing w:line="360" w:lineRule="auto"/>
        <w:ind w:left="0"/>
        <w:rPr>
          <w:bCs/>
          <w:szCs w:val="24"/>
        </w:rPr>
      </w:pPr>
      <w:r>
        <w:rPr>
          <w:rFonts w:ascii="AdvOTdf4e37e1.I" w:hAnsi="AdvOTdf4e37e1.I" w:cs="AdvOTdf4e37e1.I"/>
          <w:szCs w:val="24"/>
        </w:rPr>
        <w:t>8.</w:t>
      </w:r>
      <w:r w:rsidR="00A10BFA">
        <w:rPr>
          <w:rFonts w:ascii="AdvOTdf4e37e1.I" w:hAnsi="AdvOTdf4e37e1.I" w:cs="AdvOTdf4e37e1.I"/>
          <w:szCs w:val="24"/>
        </w:rPr>
        <w:t xml:space="preserve"> </w:t>
      </w:r>
      <w:r w:rsidR="00B25E84">
        <w:rPr>
          <w:bCs/>
          <w:szCs w:val="24"/>
        </w:rPr>
        <w:t xml:space="preserve">The </w:t>
      </w:r>
      <w:r w:rsidR="00AF7F6C" w:rsidRPr="00F85F70">
        <w:rPr>
          <w:bCs/>
          <w:szCs w:val="24"/>
        </w:rPr>
        <w:t xml:space="preserve">influence of Vernakalant on </w:t>
      </w:r>
      <w:r w:rsidR="00AE18C3">
        <w:rPr>
          <w:bCs/>
          <w:szCs w:val="24"/>
        </w:rPr>
        <w:t xml:space="preserve">the </w:t>
      </w:r>
      <w:r w:rsidR="00AF7F6C" w:rsidRPr="00F85F70">
        <w:rPr>
          <w:bCs/>
          <w:szCs w:val="24"/>
        </w:rPr>
        <w:t>hemodynamics</w:t>
      </w:r>
      <w:r w:rsidR="00B25E84">
        <w:rPr>
          <w:bCs/>
          <w:szCs w:val="24"/>
        </w:rPr>
        <w:t xml:space="preserve"> of </w:t>
      </w:r>
      <w:r w:rsidR="00B10720" w:rsidRPr="00F85F70">
        <w:rPr>
          <w:bCs/>
          <w:szCs w:val="24"/>
        </w:rPr>
        <w:t>ten intensive care unit (ICU) patients developing post</w:t>
      </w:r>
      <w:r w:rsidR="005E2A96">
        <w:rPr>
          <w:bCs/>
          <w:szCs w:val="24"/>
        </w:rPr>
        <w:t>-</w:t>
      </w:r>
      <w:r w:rsidR="00B10720" w:rsidRPr="00F85F70">
        <w:rPr>
          <w:bCs/>
          <w:szCs w:val="24"/>
        </w:rPr>
        <w:t>operative atrial fibrillation (POAF) after elective</w:t>
      </w:r>
      <w:r w:rsidR="006A54D5" w:rsidRPr="00F85F70">
        <w:rPr>
          <w:bCs/>
          <w:szCs w:val="24"/>
        </w:rPr>
        <w:t xml:space="preserve"> cardiac surgery</w:t>
      </w:r>
      <w:r w:rsidR="00E7063F">
        <w:rPr>
          <w:bCs/>
          <w:szCs w:val="24"/>
        </w:rPr>
        <w:t xml:space="preserve"> w</w:t>
      </w:r>
      <w:r w:rsidR="00AE18C3">
        <w:rPr>
          <w:bCs/>
          <w:szCs w:val="24"/>
        </w:rPr>
        <w:t>as</w:t>
      </w:r>
      <w:r w:rsidR="00E7063F">
        <w:rPr>
          <w:bCs/>
          <w:szCs w:val="24"/>
        </w:rPr>
        <w:t xml:space="preserve"> studied</w:t>
      </w:r>
      <w:r w:rsidR="006A54D5" w:rsidRPr="00F85F70">
        <w:rPr>
          <w:bCs/>
          <w:szCs w:val="24"/>
        </w:rPr>
        <w:t>. A</w:t>
      </w:r>
      <w:r w:rsidR="00B10720" w:rsidRPr="00F85F70">
        <w:rPr>
          <w:bCs/>
          <w:szCs w:val="24"/>
        </w:rPr>
        <w:t xml:space="preserve">ll </w:t>
      </w:r>
      <w:r w:rsidR="006A54D5" w:rsidRPr="00F85F70">
        <w:rPr>
          <w:bCs/>
          <w:szCs w:val="24"/>
        </w:rPr>
        <w:t>ten patients were</w:t>
      </w:r>
      <w:r w:rsidR="00B10720" w:rsidRPr="00F85F70">
        <w:rPr>
          <w:bCs/>
          <w:szCs w:val="24"/>
        </w:rPr>
        <w:t xml:space="preserve"> a</w:t>
      </w:r>
      <w:r w:rsidR="006A54D5" w:rsidRPr="00F85F70">
        <w:rPr>
          <w:bCs/>
          <w:szCs w:val="24"/>
        </w:rPr>
        <w:t xml:space="preserve">wake and breathing spontaneously. </w:t>
      </w:r>
      <w:r w:rsidR="009B3104" w:rsidRPr="00F85F70">
        <w:rPr>
          <w:bCs/>
          <w:szCs w:val="24"/>
        </w:rPr>
        <w:t xml:space="preserve">The patients before </w:t>
      </w:r>
      <w:r w:rsidR="00AC6EBA" w:rsidRPr="00F85F70">
        <w:rPr>
          <w:bCs/>
          <w:szCs w:val="24"/>
        </w:rPr>
        <w:t>20 min</w:t>
      </w:r>
      <w:r w:rsidR="00B10720" w:rsidRPr="00F85F70">
        <w:rPr>
          <w:bCs/>
          <w:szCs w:val="24"/>
        </w:rPr>
        <w:t xml:space="preserve"> and </w:t>
      </w:r>
      <w:r w:rsidR="009B3104" w:rsidRPr="00F85F70">
        <w:rPr>
          <w:bCs/>
          <w:szCs w:val="24"/>
        </w:rPr>
        <w:t xml:space="preserve">after </w:t>
      </w:r>
      <w:r w:rsidR="00AC6EBA" w:rsidRPr="00F85F70">
        <w:rPr>
          <w:bCs/>
          <w:szCs w:val="24"/>
        </w:rPr>
        <w:t>120 min</w:t>
      </w:r>
      <w:r w:rsidR="009B3104" w:rsidRPr="00F85F70">
        <w:rPr>
          <w:bCs/>
          <w:szCs w:val="24"/>
        </w:rPr>
        <w:t xml:space="preserve"> of</w:t>
      </w:r>
      <w:r w:rsidR="00B10720" w:rsidRPr="00F85F70">
        <w:rPr>
          <w:bCs/>
          <w:szCs w:val="24"/>
        </w:rPr>
        <w:t xml:space="preserve"> the first dose of Vernakalant</w:t>
      </w:r>
      <w:r w:rsidR="00DD28AB">
        <w:rPr>
          <w:bCs/>
          <w:szCs w:val="24"/>
        </w:rPr>
        <w:t xml:space="preserve"> </w:t>
      </w:r>
      <w:r w:rsidR="009B3104" w:rsidRPr="00F85F70">
        <w:rPr>
          <w:bCs/>
          <w:szCs w:val="24"/>
        </w:rPr>
        <w:t xml:space="preserve">were clinically observed and monitored for heart rate, invasive blood pressure, pulse oximetry, </w:t>
      </w:r>
      <w:r w:rsidR="005E2A96">
        <w:rPr>
          <w:bCs/>
          <w:szCs w:val="24"/>
        </w:rPr>
        <w:t xml:space="preserve">and </w:t>
      </w:r>
      <w:r w:rsidR="009B3104" w:rsidRPr="00F85F70">
        <w:rPr>
          <w:bCs/>
          <w:szCs w:val="24"/>
        </w:rPr>
        <w:t>central venous pressure</w:t>
      </w:r>
      <w:r w:rsidR="002470DD" w:rsidRPr="00F85F70">
        <w:rPr>
          <w:bCs/>
          <w:szCs w:val="24"/>
        </w:rPr>
        <w:t xml:space="preserve"> (CVP)</w:t>
      </w:r>
      <w:r w:rsidR="009B3104" w:rsidRPr="00F85F70">
        <w:rPr>
          <w:bCs/>
          <w:szCs w:val="24"/>
        </w:rPr>
        <w:t xml:space="preserve"> in 1 min. </w:t>
      </w:r>
      <w:r w:rsidR="002470DD" w:rsidRPr="00F85F70">
        <w:rPr>
          <w:bCs/>
          <w:szCs w:val="24"/>
        </w:rPr>
        <w:t>F</w:t>
      </w:r>
      <w:r w:rsidR="00B10720" w:rsidRPr="00F85F70">
        <w:rPr>
          <w:bCs/>
          <w:szCs w:val="24"/>
        </w:rPr>
        <w:t>rom the end of s</w:t>
      </w:r>
      <w:r w:rsidR="002470DD" w:rsidRPr="00F85F70">
        <w:rPr>
          <w:bCs/>
          <w:szCs w:val="24"/>
        </w:rPr>
        <w:t xml:space="preserve">urgery until </w:t>
      </w:r>
      <w:r w:rsidR="005E2A96">
        <w:rPr>
          <w:bCs/>
          <w:szCs w:val="24"/>
        </w:rPr>
        <w:t xml:space="preserve">the </w:t>
      </w:r>
      <w:r w:rsidR="002470DD" w:rsidRPr="00F85F70">
        <w:rPr>
          <w:bCs/>
          <w:szCs w:val="24"/>
        </w:rPr>
        <w:t xml:space="preserve">occurrence of </w:t>
      </w:r>
      <w:r w:rsidR="00066CF6">
        <w:rPr>
          <w:bCs/>
          <w:szCs w:val="24"/>
        </w:rPr>
        <w:t>POAF, the median time was 52.8 (45.9–77.4)</w:t>
      </w:r>
      <w:r w:rsidR="002470DD" w:rsidRPr="00F85F70">
        <w:rPr>
          <w:bCs/>
          <w:szCs w:val="24"/>
        </w:rPr>
        <w:t xml:space="preserve"> hours. From </w:t>
      </w:r>
      <w:r w:rsidR="005E2A96">
        <w:rPr>
          <w:bCs/>
          <w:szCs w:val="24"/>
        </w:rPr>
        <w:t>the circumsta</w:t>
      </w:r>
      <w:r w:rsidR="002470DD" w:rsidRPr="00F85F70">
        <w:rPr>
          <w:bCs/>
          <w:szCs w:val="24"/>
        </w:rPr>
        <w:t>nce of POAF until the Vernakalant’s first application, the median time was</w:t>
      </w:r>
      <w:r w:rsidR="00CE67A8">
        <w:rPr>
          <w:bCs/>
          <w:szCs w:val="24"/>
        </w:rPr>
        <w:t xml:space="preserve"> 3.5 (1.2–10.1)</w:t>
      </w:r>
      <w:r w:rsidR="00B10720" w:rsidRPr="00F85F70">
        <w:rPr>
          <w:bCs/>
          <w:szCs w:val="24"/>
        </w:rPr>
        <w:t xml:space="preserve"> hours.</w:t>
      </w:r>
      <w:r w:rsidR="00943C20" w:rsidRPr="00F85F70">
        <w:rPr>
          <w:bCs/>
          <w:szCs w:val="24"/>
        </w:rPr>
        <w:t xml:space="preserve"> The </w:t>
      </w:r>
      <w:r w:rsidR="00B10720" w:rsidRPr="00F85F70">
        <w:rPr>
          <w:bCs/>
          <w:szCs w:val="24"/>
        </w:rPr>
        <w:t xml:space="preserve">patients </w:t>
      </w:r>
      <w:r w:rsidR="005E2A96">
        <w:rPr>
          <w:bCs/>
          <w:szCs w:val="24"/>
        </w:rPr>
        <w:t xml:space="preserve">were </w:t>
      </w:r>
      <w:r w:rsidR="00943C20" w:rsidRPr="00F85F70">
        <w:rPr>
          <w:bCs/>
          <w:szCs w:val="24"/>
        </w:rPr>
        <w:t xml:space="preserve">supported with </w:t>
      </w:r>
      <w:r w:rsidR="00B10720" w:rsidRPr="00F85F70">
        <w:rPr>
          <w:bCs/>
          <w:szCs w:val="24"/>
        </w:rPr>
        <w:t xml:space="preserve">catecholamine </w:t>
      </w:r>
      <w:r w:rsidR="00943C20" w:rsidRPr="00F85F70">
        <w:rPr>
          <w:bCs/>
          <w:szCs w:val="24"/>
        </w:rPr>
        <w:t>(</w:t>
      </w:r>
      <w:r w:rsidR="00B10720" w:rsidRPr="00F85F70">
        <w:rPr>
          <w:bCs/>
          <w:szCs w:val="24"/>
        </w:rPr>
        <w:t>epinephrine</w:t>
      </w:r>
      <w:r w:rsidR="00943C20" w:rsidRPr="00F85F70">
        <w:rPr>
          <w:bCs/>
          <w:szCs w:val="24"/>
        </w:rPr>
        <w:t>)</w:t>
      </w:r>
      <w:r w:rsidR="00F078E0">
        <w:rPr>
          <w:bCs/>
          <w:szCs w:val="24"/>
        </w:rPr>
        <w:t xml:space="preserve"> </w:t>
      </w:r>
      <w:r w:rsidR="00943C20" w:rsidRPr="00F85F70">
        <w:rPr>
          <w:bCs/>
          <w:szCs w:val="24"/>
        </w:rPr>
        <w:t xml:space="preserve">during </w:t>
      </w:r>
      <w:r w:rsidR="00B10720" w:rsidRPr="00F85F70">
        <w:rPr>
          <w:bCs/>
          <w:szCs w:val="24"/>
        </w:rPr>
        <w:t xml:space="preserve">the observational phase. </w:t>
      </w:r>
      <w:r w:rsidR="00AB3E9F" w:rsidRPr="00F85F70">
        <w:rPr>
          <w:bCs/>
          <w:szCs w:val="24"/>
        </w:rPr>
        <w:t>A stable hemodynamic state was noted</w:t>
      </w:r>
      <w:r w:rsidR="005E2A96">
        <w:rPr>
          <w:bCs/>
          <w:szCs w:val="24"/>
        </w:rPr>
        <w:t>,</w:t>
      </w:r>
      <w:r w:rsidR="00B10720" w:rsidRPr="00F85F70">
        <w:rPr>
          <w:bCs/>
          <w:szCs w:val="24"/>
        </w:rPr>
        <w:t xml:space="preserve"> with a </w:t>
      </w:r>
      <w:r w:rsidR="00AB3E9F" w:rsidRPr="00F85F70">
        <w:rPr>
          <w:bCs/>
          <w:szCs w:val="24"/>
        </w:rPr>
        <w:t xml:space="preserve">tendency </w:t>
      </w:r>
      <w:r w:rsidR="005E2A96">
        <w:rPr>
          <w:bCs/>
          <w:szCs w:val="24"/>
        </w:rPr>
        <w:t>to</w:t>
      </w:r>
      <w:r w:rsidR="00AB3E9F" w:rsidRPr="00F85F70">
        <w:rPr>
          <w:bCs/>
          <w:szCs w:val="24"/>
        </w:rPr>
        <w:t xml:space="preserve"> fall</w:t>
      </w:r>
      <w:r w:rsidR="00B10720" w:rsidRPr="00F85F70">
        <w:rPr>
          <w:bCs/>
          <w:szCs w:val="24"/>
        </w:rPr>
        <w:t xml:space="preserve"> in heart rate</w:t>
      </w:r>
      <w:r w:rsidR="00AB3E9F" w:rsidRPr="00F85F70">
        <w:rPr>
          <w:bCs/>
          <w:szCs w:val="24"/>
        </w:rPr>
        <w:t xml:space="preserve"> (HR)</w:t>
      </w:r>
      <w:r w:rsidR="00B10720" w:rsidRPr="00F85F70">
        <w:rPr>
          <w:bCs/>
          <w:szCs w:val="24"/>
        </w:rPr>
        <w:t xml:space="preserve"> throughout the 120 minutes after </w:t>
      </w:r>
      <w:r w:rsidR="00F7491C" w:rsidRPr="00F85F70">
        <w:rPr>
          <w:bCs/>
          <w:szCs w:val="24"/>
        </w:rPr>
        <w:t>the administration of Vernakalant.</w:t>
      </w:r>
      <w:r w:rsidR="00B10720" w:rsidRPr="00F85F70">
        <w:rPr>
          <w:bCs/>
          <w:szCs w:val="24"/>
        </w:rPr>
        <w:t xml:space="preserve"> In </w:t>
      </w:r>
      <w:r w:rsidR="00F7491C" w:rsidRPr="00F85F70">
        <w:rPr>
          <w:bCs/>
          <w:szCs w:val="24"/>
        </w:rPr>
        <w:t>70% (7) of patients</w:t>
      </w:r>
      <w:r w:rsidR="00B10720" w:rsidRPr="00F85F70">
        <w:rPr>
          <w:bCs/>
          <w:szCs w:val="24"/>
        </w:rPr>
        <w:t xml:space="preserve">, conversion to sustained </w:t>
      </w:r>
      <w:r w:rsidR="00F7491C" w:rsidRPr="00F85F70">
        <w:rPr>
          <w:bCs/>
          <w:szCs w:val="24"/>
        </w:rPr>
        <w:t>SR</w:t>
      </w:r>
      <w:r w:rsidR="00167025">
        <w:rPr>
          <w:bCs/>
          <w:szCs w:val="24"/>
        </w:rPr>
        <w:t xml:space="preserve"> </w:t>
      </w:r>
      <w:r w:rsidR="005E2A96">
        <w:rPr>
          <w:bCs/>
          <w:szCs w:val="24"/>
        </w:rPr>
        <w:t xml:space="preserve">was </w:t>
      </w:r>
      <w:r w:rsidR="007F3F82" w:rsidRPr="00F85F70">
        <w:rPr>
          <w:bCs/>
          <w:szCs w:val="24"/>
        </w:rPr>
        <w:t>obtained within 8.0 min</w:t>
      </w:r>
      <w:r w:rsidR="001B2FDA">
        <w:rPr>
          <w:bCs/>
          <w:szCs w:val="24"/>
        </w:rPr>
        <w:t xml:space="preserve"> (</w:t>
      </w:r>
      <w:r w:rsidR="00B10720" w:rsidRPr="00F85F70">
        <w:rPr>
          <w:bCs/>
          <w:szCs w:val="24"/>
        </w:rPr>
        <w:t>6.0–9</w:t>
      </w:r>
      <w:r w:rsidR="001B2FDA">
        <w:rPr>
          <w:bCs/>
          <w:szCs w:val="24"/>
        </w:rPr>
        <w:t>.0)</w:t>
      </w:r>
      <w:r w:rsidR="00F7491C" w:rsidRPr="00F85F70">
        <w:rPr>
          <w:bCs/>
          <w:szCs w:val="24"/>
        </w:rPr>
        <w:t>. No SAEs</w:t>
      </w:r>
      <w:r w:rsidR="00EE0402" w:rsidRPr="00F85F70">
        <w:rPr>
          <w:bCs/>
          <w:szCs w:val="24"/>
        </w:rPr>
        <w:t xml:space="preserve"> were recorded </w:t>
      </w:r>
      <w:r w:rsidR="00B10720" w:rsidRPr="00F85F70">
        <w:rPr>
          <w:bCs/>
          <w:szCs w:val="24"/>
        </w:rPr>
        <w:t xml:space="preserve">during the observation </w:t>
      </w:r>
      <w:r w:rsidR="00EE0402" w:rsidRPr="00F85F70">
        <w:rPr>
          <w:bCs/>
          <w:szCs w:val="24"/>
        </w:rPr>
        <w:t>span</w:t>
      </w:r>
      <w:r w:rsidR="00B10720" w:rsidRPr="00F85F70">
        <w:rPr>
          <w:bCs/>
          <w:szCs w:val="24"/>
        </w:rPr>
        <w:t>.</w:t>
      </w:r>
      <w:r w:rsidR="00D05461" w:rsidRPr="00F85F70">
        <w:rPr>
          <w:bCs/>
          <w:szCs w:val="24"/>
        </w:rPr>
        <w:t xml:space="preserve"> Conclusively, the Vernakalant could not produce </w:t>
      </w:r>
      <w:r w:rsidR="005E2A96">
        <w:rPr>
          <w:bCs/>
          <w:szCs w:val="24"/>
        </w:rPr>
        <w:t xml:space="preserve">a </w:t>
      </w:r>
      <w:r w:rsidR="00D05461" w:rsidRPr="00F85F70">
        <w:rPr>
          <w:bCs/>
          <w:szCs w:val="24"/>
        </w:rPr>
        <w:t xml:space="preserve">significant </w:t>
      </w:r>
      <w:r w:rsidR="005E2A96">
        <w:rPr>
          <w:bCs/>
          <w:szCs w:val="24"/>
        </w:rPr>
        <w:t>advers</w:t>
      </w:r>
      <w:r w:rsidR="00D05461" w:rsidRPr="00F85F70">
        <w:rPr>
          <w:bCs/>
          <w:szCs w:val="24"/>
        </w:rPr>
        <w:t xml:space="preserve">e effect on </w:t>
      </w:r>
      <w:r w:rsidR="005E2A96">
        <w:rPr>
          <w:bCs/>
          <w:szCs w:val="24"/>
        </w:rPr>
        <w:t xml:space="preserve">the </w:t>
      </w:r>
      <w:r w:rsidR="00D05461" w:rsidRPr="00F85F70">
        <w:rPr>
          <w:bCs/>
          <w:szCs w:val="24"/>
        </w:rPr>
        <w:t>hemodynamics of the patients</w:t>
      </w:r>
      <w:r w:rsidR="0034785B" w:rsidRPr="00F85F70">
        <w:rPr>
          <w:bCs/>
          <w:szCs w:val="24"/>
        </w:rPr>
        <w:t xml:space="preserve"> (ICU</w:t>
      </w:r>
      <w:r w:rsidR="001778E4">
        <w:rPr>
          <w:bCs/>
          <w:szCs w:val="24"/>
        </w:rPr>
        <w:t xml:space="preserve"> </w:t>
      </w:r>
      <w:r w:rsidR="0034785B" w:rsidRPr="00F85F70">
        <w:rPr>
          <w:bCs/>
          <w:szCs w:val="24"/>
        </w:rPr>
        <w:t>patients showing POAF after cardiac surgery)</w:t>
      </w:r>
      <w:r w:rsidR="00AE18C3">
        <w:rPr>
          <w:bCs/>
          <w:szCs w:val="24"/>
        </w:rPr>
        <w:t>. Still,</w:t>
      </w:r>
      <w:r w:rsidR="00D05461" w:rsidRPr="00F85F70">
        <w:rPr>
          <w:bCs/>
          <w:szCs w:val="24"/>
        </w:rPr>
        <w:t xml:space="preserve"> it </w:t>
      </w:r>
      <w:r w:rsidR="00AE18C3">
        <w:rPr>
          <w:bCs/>
          <w:szCs w:val="24"/>
        </w:rPr>
        <w:t>ha</w:t>
      </w:r>
      <w:r w:rsidR="00D05461" w:rsidRPr="00F85F70">
        <w:rPr>
          <w:bCs/>
          <w:szCs w:val="24"/>
        </w:rPr>
        <w:t>d sustained SR conversion in 70% of patients</w:t>
      </w:r>
      <w:r w:rsidR="00A95292">
        <w:rPr>
          <w:bCs/>
          <w:szCs w:val="24"/>
        </w:rPr>
        <w:t xml:space="preserve"> </w:t>
      </w:r>
      <w:r w:rsidR="00D05461" w:rsidRPr="00F85F70">
        <w:rPr>
          <w:bCs/>
          <w:szCs w:val="24"/>
        </w:rPr>
        <w:t>after a median of 8.0 min</w:t>
      </w:r>
      <w:r w:rsidR="0049694D">
        <w:rPr>
          <w:bCs/>
          <w:szCs w:val="24"/>
        </w:rPr>
        <w:t xml:space="preserve"> </w:t>
      </w:r>
      <w:r w:rsidR="00FF3FD7">
        <w:rPr>
          <w:bCs/>
          <w:szCs w:val="24"/>
        </w:rPr>
        <w:fldChar w:fldCharType="begin" w:fldLock="1"/>
      </w:r>
      <w:r w:rsidR="003717CE">
        <w:rPr>
          <w:bCs/>
          <w:szCs w:val="24"/>
        </w:rPr>
        <w:instrText>ADDIN CSL_CITATION {"citationItems":[{"id":"ITEM-1","itemData":{"DOI":"10.1038/s41598-020-64001-8","ISSN":"20452322","PMID":"32321982","abstract":"Postoperative atrial fibrillation (POAF) is one of the most frequent complications after cardiothoracic surgery and a predictor for postoperative mortality and prolonged ICU-stay. Current guidelines suggest the multi-channel inhibitor Vernakalant as a treatment option for rhythm control. However, rare cases of severe hypotension and cardiogenic shock following drug administration have been reported. To elucidate the impact of Vernakalant on hemodynamics, we included ten ICU patients developing POAF after elective cardiac surgery, all of them awake and breathing spontaneously, in this prospective trial. Patients received the recommended dosage of Vernakalant and were clinically observed and monitored (heart rate, invasive blood pressure, pulse oximetry, central venous pressure) in 1-minute-intervals for 20 minutes before- and 120 minutes after the first dose of Vernakalant. The median time from the end of surgery until occurrence of POAF amounted up to 52.8 [45.9–77.4] hours, it took 3.5 [1.2–10.1] hours from occurrence of POAF until the first application of Vernakalant. All patients received catecholamine support with epinephrine that was held steady and not dynamic throughout the observational phase. We noted stable hemodynamic conditions, with a trend towards a reduction in heart rate throughout the 120 minutes after drug administration. In 7 patients (70%), conversion to sustained sinus rhythm (SR) occurred within 8.0 minutes [6.0–9.0]. No serious adverse events (SAEs) were noted during the observation period. In this prospective trial in ICU-patients showing POAF after cardiac surgery, intravenous Vernakalant did not induce clinically relevant negative effects on patients’ hemodynamics but resulted in conversion to sustained SR after a median of 8.0 minutes in 7 out of ten patients.","author":[{"dropping-particle":"","family":"Schnaubelt","given":"S.","non-dropping-particle":"","parse-names":false,"suffix":""},{"dropping-particle":"","family":"Niederdöckl","given":"J.","non-dropping-particle":"","parse-names":false,"suffix":""},{"dropping-particle":"","family":"Simon","given":"A.","non-dropping-particle":"","parse-names":false,"suffix":""},{"dropping-particle":"","family":"Schütz","given":"N.","non-dropping-particle":"","parse-names":false,"suffix":""},{"dropping-particle":"","family":"Holaubek","given":"C.","non-dropping-particle":"","parse-names":false,"suffix":""},{"dropping-particle":"","family":"Edlinger-Stanger","given":"M.","non-dropping-particle":"","parse-names":false,"suffix":""},{"dropping-particle":"","family":"Niessner","given":"A.","non-dropping-particle":"","parse-names":false,"suffix":""},{"dropping-particle":"","family":"Steinlechner","given":"B.","non-dropping-particle":"","parse-names":false,"suffix":""},{"dropping-particle":"","family":"Sulzgruber","given":"P.","non-dropping-particle":"","parse-names":false,"suffix":""},{"dropping-particle":"","family":"Spiel","given":"A. O.","non-dropping-particle":"","parse-names":false,"suffix":""},{"dropping-particle":"","family":"Domanovits","given":"H.","non-dropping-particle":"","parse-names":false,"suffix":""}],"container-title":"Scientific Reports","id":"ITEM-1","issue":"1","issued":{"date-parts":[["2020","12","1"]]},"publisher":"Nature Research","title":"Hemodynamic effects of Vernakalant in cardio-surgical ICU-patients treated for recent-onset postoperative atrial fibrillation","type":"article-journal","volume":"10"},"uris":["http://www.mendeley.com/documents/?uuid=a9c4ccf2-2d48-37f7-a184-a0a9013cd7e7"]}],"mendeley":{"formattedCitation":"(20)","plainTextFormattedCitation":"(20)","previouslyFormattedCitation":"(20)"},"properties":{"noteIndex":0},"schema":"https://github.com/citation-style-language/schema/raw/master/csl-citation.json"}</w:instrText>
      </w:r>
      <w:r w:rsidR="00FF3FD7">
        <w:rPr>
          <w:bCs/>
          <w:szCs w:val="24"/>
        </w:rPr>
        <w:fldChar w:fldCharType="separate"/>
      </w:r>
      <w:r w:rsidR="00FA6503" w:rsidRPr="00FA6503">
        <w:rPr>
          <w:bCs/>
          <w:noProof/>
          <w:szCs w:val="24"/>
        </w:rPr>
        <w:t>(20)</w:t>
      </w:r>
      <w:r w:rsidR="00FF3FD7">
        <w:rPr>
          <w:bCs/>
          <w:szCs w:val="24"/>
        </w:rPr>
        <w:fldChar w:fldCharType="end"/>
      </w:r>
      <w:r w:rsidR="00D05461" w:rsidRPr="00F85F70">
        <w:rPr>
          <w:bCs/>
          <w:szCs w:val="24"/>
        </w:rPr>
        <w:t>.</w:t>
      </w:r>
    </w:p>
    <w:p w14:paraId="60B09DC1" w14:textId="77777777" w:rsidR="00F00CAD" w:rsidRPr="006118F7" w:rsidRDefault="006118F7" w:rsidP="006846B1">
      <w:pPr>
        <w:autoSpaceDE w:val="0"/>
        <w:autoSpaceDN w:val="0"/>
        <w:adjustRightInd w:val="0"/>
        <w:spacing w:line="360" w:lineRule="auto"/>
        <w:ind w:right="0"/>
        <w:rPr>
          <w:b/>
          <w:bCs/>
          <w:i/>
          <w:iCs/>
          <w:szCs w:val="24"/>
        </w:rPr>
      </w:pPr>
      <w:r w:rsidRPr="006118F7">
        <w:rPr>
          <w:b/>
          <w:bCs/>
          <w:i/>
          <w:iCs/>
          <w:szCs w:val="24"/>
        </w:rPr>
        <w:t xml:space="preserve">Interaction with other drugs </w:t>
      </w:r>
    </w:p>
    <w:p w14:paraId="60B09DC2" w14:textId="77777777" w:rsidR="004918C7" w:rsidRPr="00991C17" w:rsidRDefault="00F2129F" w:rsidP="006846B1">
      <w:pPr>
        <w:autoSpaceDE w:val="0"/>
        <w:autoSpaceDN w:val="0"/>
        <w:adjustRightInd w:val="0"/>
        <w:spacing w:line="360" w:lineRule="auto"/>
        <w:ind w:right="0"/>
        <w:rPr>
          <w:bCs/>
          <w:szCs w:val="24"/>
          <w:vertAlign w:val="subscript"/>
          <w:lang w:val="en-IN"/>
        </w:rPr>
      </w:pPr>
      <w:r w:rsidRPr="0024693D">
        <w:t>Vernakalant's pharmacokinetic profile shows fast dispersion and a brief half-life, which reduces the likelihood of drug-drug interactions</w:t>
      </w:r>
      <w:r w:rsidR="0048117B" w:rsidRPr="0024693D">
        <w:t>.</w:t>
      </w:r>
      <w:r w:rsidR="00E812F2">
        <w:t xml:space="preserve"> </w:t>
      </w:r>
      <w:r w:rsidR="00F00CAD" w:rsidRPr="0093796E">
        <w:rPr>
          <w:bCs/>
          <w:szCs w:val="24"/>
        </w:rPr>
        <w:t>Vernakalant established synergistic, antagonistic, additive effects with many following drugs, but no interaction was found with food.</w:t>
      </w:r>
      <w:r w:rsidR="00574C22">
        <w:rPr>
          <w:bCs/>
          <w:szCs w:val="24"/>
        </w:rPr>
        <w:t xml:space="preserve"> </w:t>
      </w:r>
      <w:r w:rsidR="00F00CAD" w:rsidRPr="0093796E">
        <w:rPr>
          <w:bCs/>
          <w:szCs w:val="24"/>
        </w:rPr>
        <w:t xml:space="preserve">No </w:t>
      </w:r>
      <w:r w:rsidR="0048117B">
        <w:rPr>
          <w:bCs/>
          <w:szCs w:val="24"/>
        </w:rPr>
        <w:t>pharmacodynamic</w:t>
      </w:r>
      <w:r w:rsidR="00F00CAD" w:rsidRPr="0093796E">
        <w:rPr>
          <w:bCs/>
          <w:szCs w:val="24"/>
        </w:rPr>
        <w:t xml:space="preserve"> interactions were found between Vernakalant and propranolol, verapamil, or the anticoagulant warfarin. </w:t>
      </w:r>
      <w:r w:rsidR="00010BE5">
        <w:rPr>
          <w:color w:val="333333"/>
          <w:sz w:val="22"/>
          <w:shd w:val="clear" w:color="auto" w:fill="FCFCFC"/>
        </w:rPr>
        <w:t xml:space="preserve">Several authors have </w:t>
      </w:r>
      <w:proofErr w:type="spellStart"/>
      <w:r w:rsidR="00010BE5">
        <w:rPr>
          <w:color w:val="333333"/>
          <w:sz w:val="22"/>
          <w:shd w:val="clear" w:color="auto" w:fill="FCFCFC"/>
        </w:rPr>
        <w:t>hypothesised</w:t>
      </w:r>
      <w:proofErr w:type="spellEnd"/>
      <w:r w:rsidR="00010BE5">
        <w:rPr>
          <w:color w:val="333333"/>
          <w:sz w:val="22"/>
          <w:shd w:val="clear" w:color="auto" w:fill="FCFCFC"/>
        </w:rPr>
        <w:t xml:space="preserve"> drug-drug interaction resulting from protein displacement</w:t>
      </w:r>
      <w:r w:rsidR="005D02A0">
        <w:rPr>
          <w:bCs/>
          <w:szCs w:val="24"/>
          <w:vertAlign w:val="subscript"/>
        </w:rPr>
        <w:t>.</w:t>
      </w:r>
    </w:p>
    <w:p w14:paraId="60B09DC3" w14:textId="77777777" w:rsidR="00F00CAD" w:rsidRPr="0093796E" w:rsidRDefault="00F00CAD" w:rsidP="006846B1">
      <w:pPr>
        <w:autoSpaceDE w:val="0"/>
        <w:autoSpaceDN w:val="0"/>
        <w:adjustRightInd w:val="0"/>
        <w:spacing w:line="360" w:lineRule="auto"/>
        <w:ind w:right="0"/>
        <w:rPr>
          <w:bCs/>
          <w:szCs w:val="24"/>
        </w:rPr>
      </w:pPr>
      <w:r w:rsidRPr="004F3B8D">
        <w:rPr>
          <w:b/>
          <w:szCs w:val="24"/>
        </w:rPr>
        <w:t xml:space="preserve">                  Table</w:t>
      </w:r>
      <w:r w:rsidR="0025758A">
        <w:rPr>
          <w:b/>
          <w:szCs w:val="24"/>
        </w:rPr>
        <w:t xml:space="preserve"> No 2</w:t>
      </w:r>
      <w:r w:rsidRPr="004F3B8D">
        <w:rPr>
          <w:b/>
          <w:szCs w:val="24"/>
        </w:rPr>
        <w:t>:</w:t>
      </w:r>
      <w:r w:rsidR="0098048C">
        <w:rPr>
          <w:b/>
          <w:szCs w:val="24"/>
        </w:rPr>
        <w:t xml:space="preserve"> </w:t>
      </w:r>
      <w:r w:rsidR="00016508">
        <w:rPr>
          <w:bCs/>
          <w:szCs w:val="24"/>
        </w:rPr>
        <w:t xml:space="preserve">Pharmacokinetic interaction </w:t>
      </w:r>
      <w:r w:rsidRPr="0093796E">
        <w:rPr>
          <w:bCs/>
          <w:szCs w:val="24"/>
        </w:rPr>
        <w:t xml:space="preserve">of Vernakalant on </w:t>
      </w:r>
      <w:r w:rsidR="00FD2D1F">
        <w:rPr>
          <w:bCs/>
          <w:szCs w:val="24"/>
        </w:rPr>
        <w:t xml:space="preserve">the </w:t>
      </w:r>
      <w:r w:rsidRPr="0093796E">
        <w:rPr>
          <w:bCs/>
          <w:szCs w:val="24"/>
        </w:rPr>
        <w:t xml:space="preserve">following drugs. </w:t>
      </w:r>
    </w:p>
    <w:tbl>
      <w:tblPr>
        <w:tblStyle w:val="TableGrid"/>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843"/>
        <w:gridCol w:w="1842"/>
        <w:gridCol w:w="2835"/>
        <w:gridCol w:w="1701"/>
      </w:tblGrid>
      <w:tr w:rsidR="00F00CAD" w:rsidRPr="00F9580F" w14:paraId="60B09DC9" w14:textId="77777777" w:rsidTr="006440DB">
        <w:trPr>
          <w:trHeight w:val="20"/>
        </w:trPr>
        <w:tc>
          <w:tcPr>
            <w:tcW w:w="1526" w:type="dxa"/>
          </w:tcPr>
          <w:p w14:paraId="60B09DC4" w14:textId="77777777" w:rsidR="00F00CAD" w:rsidRPr="00F9580F" w:rsidRDefault="00F00CAD" w:rsidP="0079199E">
            <w:pPr>
              <w:tabs>
                <w:tab w:val="left" w:pos="1830"/>
              </w:tabs>
              <w:ind w:right="26"/>
              <w:jc w:val="left"/>
              <w:rPr>
                <w:bCs/>
                <w:sz w:val="20"/>
                <w:szCs w:val="20"/>
              </w:rPr>
            </w:pPr>
            <w:r w:rsidRPr="00F9580F">
              <w:rPr>
                <w:bCs/>
                <w:sz w:val="20"/>
                <w:szCs w:val="20"/>
              </w:rPr>
              <w:t>Metabolism of Vernakalant ↑</w:t>
            </w:r>
          </w:p>
        </w:tc>
        <w:tc>
          <w:tcPr>
            <w:tcW w:w="1843" w:type="dxa"/>
          </w:tcPr>
          <w:p w14:paraId="60B09DC5" w14:textId="77777777" w:rsidR="00F00CAD" w:rsidRPr="00F9580F" w:rsidRDefault="00F00CAD" w:rsidP="0079199E">
            <w:pPr>
              <w:tabs>
                <w:tab w:val="left" w:pos="1830"/>
              </w:tabs>
              <w:ind w:right="26"/>
              <w:jc w:val="left"/>
              <w:rPr>
                <w:sz w:val="20"/>
                <w:szCs w:val="20"/>
              </w:rPr>
            </w:pPr>
            <w:r w:rsidRPr="00F9580F">
              <w:rPr>
                <w:bCs/>
                <w:sz w:val="20"/>
                <w:szCs w:val="20"/>
              </w:rPr>
              <w:t>Metabolism of Vernakalant ↓</w:t>
            </w:r>
          </w:p>
        </w:tc>
        <w:tc>
          <w:tcPr>
            <w:tcW w:w="1842" w:type="dxa"/>
          </w:tcPr>
          <w:p w14:paraId="60B09DC6" w14:textId="77777777" w:rsidR="00F00CAD" w:rsidRPr="00F9580F" w:rsidRDefault="00F00CAD" w:rsidP="0079199E">
            <w:pPr>
              <w:ind w:right="0"/>
              <w:jc w:val="left"/>
              <w:rPr>
                <w:sz w:val="20"/>
                <w:szCs w:val="20"/>
              </w:rPr>
            </w:pPr>
            <w:r w:rsidRPr="00F9580F">
              <w:rPr>
                <w:bCs/>
                <w:sz w:val="20"/>
                <w:szCs w:val="20"/>
              </w:rPr>
              <w:t>↑es arrhythmogenic activity of Vernakalant</w:t>
            </w:r>
          </w:p>
        </w:tc>
        <w:tc>
          <w:tcPr>
            <w:tcW w:w="2835" w:type="dxa"/>
          </w:tcPr>
          <w:p w14:paraId="60B09DC7" w14:textId="77777777" w:rsidR="00F00CAD" w:rsidRPr="00F9580F" w:rsidRDefault="00F00CAD" w:rsidP="0079199E">
            <w:pPr>
              <w:ind w:right="0"/>
              <w:jc w:val="left"/>
              <w:rPr>
                <w:sz w:val="20"/>
                <w:szCs w:val="20"/>
              </w:rPr>
            </w:pPr>
            <w:r w:rsidRPr="00F9580F">
              <w:rPr>
                <w:bCs/>
                <w:sz w:val="20"/>
                <w:szCs w:val="20"/>
              </w:rPr>
              <w:t>The risk or severity of QTc prolongation</w:t>
            </w:r>
          </w:p>
        </w:tc>
        <w:tc>
          <w:tcPr>
            <w:tcW w:w="1701" w:type="dxa"/>
          </w:tcPr>
          <w:p w14:paraId="60B09DC8" w14:textId="77777777" w:rsidR="00F00CAD" w:rsidRPr="00F9580F" w:rsidRDefault="00F00CAD" w:rsidP="0079199E">
            <w:pPr>
              <w:tabs>
                <w:tab w:val="left" w:pos="1593"/>
              </w:tabs>
              <w:ind w:right="34"/>
              <w:jc w:val="left"/>
              <w:rPr>
                <w:bCs/>
                <w:sz w:val="20"/>
                <w:szCs w:val="20"/>
              </w:rPr>
            </w:pPr>
            <w:r w:rsidRPr="00F9580F">
              <w:rPr>
                <w:bCs/>
                <w:sz w:val="20"/>
                <w:szCs w:val="20"/>
              </w:rPr>
              <w:t>The risk or severity of adverse effects</w:t>
            </w:r>
          </w:p>
        </w:tc>
      </w:tr>
      <w:tr w:rsidR="00F00CAD" w:rsidRPr="00F9580F" w14:paraId="60B09DD2" w14:textId="77777777" w:rsidTr="006440DB">
        <w:trPr>
          <w:trHeight w:val="20"/>
        </w:trPr>
        <w:tc>
          <w:tcPr>
            <w:tcW w:w="1526" w:type="dxa"/>
          </w:tcPr>
          <w:p w14:paraId="60B09DCA" w14:textId="77777777" w:rsidR="00F00CAD" w:rsidRPr="00F9580F" w:rsidRDefault="00F00CAD" w:rsidP="0079199E">
            <w:pPr>
              <w:ind w:right="89"/>
              <w:jc w:val="left"/>
              <w:rPr>
                <w:bCs/>
                <w:sz w:val="20"/>
                <w:szCs w:val="20"/>
              </w:rPr>
            </w:pPr>
            <w:r w:rsidRPr="00F9580F">
              <w:rPr>
                <w:bCs/>
                <w:sz w:val="20"/>
                <w:szCs w:val="20"/>
              </w:rPr>
              <w:t>Abatacept</w:t>
            </w:r>
          </w:p>
        </w:tc>
        <w:tc>
          <w:tcPr>
            <w:tcW w:w="1843" w:type="dxa"/>
          </w:tcPr>
          <w:p w14:paraId="60B09DCB" w14:textId="77777777" w:rsidR="00F00CAD" w:rsidRPr="00F9580F" w:rsidRDefault="00F00CAD" w:rsidP="0079199E">
            <w:pPr>
              <w:ind w:right="89"/>
              <w:jc w:val="left"/>
              <w:rPr>
                <w:bCs/>
                <w:sz w:val="20"/>
                <w:szCs w:val="20"/>
              </w:rPr>
            </w:pPr>
            <w:r w:rsidRPr="00F9580F">
              <w:rPr>
                <w:bCs/>
                <w:sz w:val="20"/>
                <w:szCs w:val="20"/>
              </w:rPr>
              <w:t xml:space="preserve">Selegiline, </w:t>
            </w:r>
            <w:proofErr w:type="spellStart"/>
            <w:proofErr w:type="gramStart"/>
            <w:r w:rsidRPr="00F9580F">
              <w:rPr>
                <w:bCs/>
                <w:sz w:val="20"/>
                <w:szCs w:val="20"/>
              </w:rPr>
              <w:t>Rosiglitazon,Rantidine</w:t>
            </w:r>
            <w:proofErr w:type="spellEnd"/>
            <w:proofErr w:type="gramEnd"/>
            <w:r w:rsidRPr="00F9580F">
              <w:rPr>
                <w:bCs/>
                <w:sz w:val="20"/>
                <w:szCs w:val="20"/>
              </w:rPr>
              <w:t xml:space="preserve">, Omeprazole, Mepyramine, celecoxib, Chloroquine, Cimetidine, Cyclosporine, </w:t>
            </w:r>
            <w:proofErr w:type="spellStart"/>
            <w:r w:rsidRPr="00F9580F">
              <w:rPr>
                <w:bCs/>
                <w:sz w:val="20"/>
                <w:szCs w:val="20"/>
              </w:rPr>
              <w:lastRenderedPageBreak/>
              <w:t>Hydroxycholroquine</w:t>
            </w:r>
            <w:proofErr w:type="spellEnd"/>
            <w:r w:rsidRPr="00F9580F">
              <w:rPr>
                <w:bCs/>
                <w:sz w:val="20"/>
                <w:szCs w:val="20"/>
              </w:rPr>
              <w:t>, Imipramine</w:t>
            </w:r>
          </w:p>
          <w:p w14:paraId="60B09DCC" w14:textId="77777777" w:rsidR="00F00CAD" w:rsidRPr="00F9580F" w:rsidRDefault="00F00CAD" w:rsidP="0079199E">
            <w:pPr>
              <w:jc w:val="left"/>
              <w:rPr>
                <w:sz w:val="20"/>
                <w:szCs w:val="20"/>
              </w:rPr>
            </w:pPr>
          </w:p>
        </w:tc>
        <w:tc>
          <w:tcPr>
            <w:tcW w:w="1842" w:type="dxa"/>
          </w:tcPr>
          <w:p w14:paraId="60B09DCD" w14:textId="77777777" w:rsidR="00F00CAD" w:rsidRPr="00F9580F" w:rsidRDefault="00F00CAD" w:rsidP="0079199E">
            <w:pPr>
              <w:ind w:right="0"/>
              <w:jc w:val="left"/>
              <w:rPr>
                <w:bCs/>
                <w:sz w:val="20"/>
                <w:szCs w:val="20"/>
              </w:rPr>
            </w:pPr>
            <w:r w:rsidRPr="00F9580F">
              <w:rPr>
                <w:bCs/>
                <w:sz w:val="20"/>
                <w:szCs w:val="20"/>
              </w:rPr>
              <w:lastRenderedPageBreak/>
              <w:t xml:space="preserve">Verapamil, Propafenone, Norfloxacin, Losartan, Lidocaine, </w:t>
            </w:r>
            <w:r w:rsidR="00235BA0" w:rsidRPr="00F9580F">
              <w:rPr>
                <w:bCs/>
                <w:sz w:val="20"/>
                <w:szCs w:val="20"/>
              </w:rPr>
              <w:t>Acetyldigitoxin, Amlodipine</w:t>
            </w:r>
            <w:r w:rsidRPr="00F9580F">
              <w:rPr>
                <w:bCs/>
                <w:sz w:val="20"/>
                <w:szCs w:val="20"/>
              </w:rPr>
              <w:t>, Bretylium,</w:t>
            </w:r>
          </w:p>
          <w:p w14:paraId="60B09DCE" w14:textId="77777777" w:rsidR="00F00CAD" w:rsidRPr="00F9580F" w:rsidRDefault="00F00CAD" w:rsidP="0079199E">
            <w:pPr>
              <w:ind w:right="0"/>
              <w:jc w:val="left"/>
              <w:rPr>
                <w:sz w:val="20"/>
                <w:szCs w:val="20"/>
              </w:rPr>
            </w:pPr>
            <w:r w:rsidRPr="00F9580F">
              <w:rPr>
                <w:bCs/>
                <w:sz w:val="20"/>
                <w:szCs w:val="20"/>
              </w:rPr>
              <w:lastRenderedPageBreak/>
              <w:t>digitoxin, Ethosuximide, Hyoscyamine</w:t>
            </w:r>
          </w:p>
        </w:tc>
        <w:tc>
          <w:tcPr>
            <w:tcW w:w="2835" w:type="dxa"/>
          </w:tcPr>
          <w:p w14:paraId="60B09DCF" w14:textId="77777777" w:rsidR="00F00CAD" w:rsidRPr="00F9580F" w:rsidRDefault="00F00CAD" w:rsidP="0079199E">
            <w:pPr>
              <w:ind w:right="-14"/>
              <w:contextualSpacing/>
              <w:jc w:val="left"/>
              <w:rPr>
                <w:bCs/>
                <w:sz w:val="20"/>
                <w:szCs w:val="20"/>
              </w:rPr>
            </w:pPr>
            <w:r w:rsidRPr="00F9580F">
              <w:rPr>
                <w:bCs/>
                <w:sz w:val="20"/>
                <w:szCs w:val="20"/>
              </w:rPr>
              <w:lastRenderedPageBreak/>
              <w:t xml:space="preserve">Sulfamethoxazole, Valproic acid, Salbutamol, Oxytocin, </w:t>
            </w:r>
            <w:r w:rsidR="00235BA0" w:rsidRPr="00F9580F">
              <w:rPr>
                <w:bCs/>
                <w:sz w:val="20"/>
                <w:szCs w:val="20"/>
              </w:rPr>
              <w:t>Ondansetron</w:t>
            </w:r>
            <w:r w:rsidRPr="00F9580F">
              <w:rPr>
                <w:bCs/>
                <w:sz w:val="20"/>
                <w:szCs w:val="20"/>
              </w:rPr>
              <w:t xml:space="preserve">, Ofloxacin, Nalidixic                                                                                                  acid, Metronidazole, Acrivastine, Amantadine, Apomorphine, Azithromycin, </w:t>
            </w:r>
            <w:proofErr w:type="spellStart"/>
            <w:r w:rsidRPr="00F9580F">
              <w:rPr>
                <w:bCs/>
                <w:sz w:val="20"/>
                <w:szCs w:val="20"/>
              </w:rPr>
              <w:t>Cetrizine</w:t>
            </w:r>
            <w:proofErr w:type="spellEnd"/>
            <w:r w:rsidRPr="00F9580F">
              <w:rPr>
                <w:bCs/>
                <w:sz w:val="20"/>
                <w:szCs w:val="20"/>
              </w:rPr>
              <w:t xml:space="preserve">, Chlorpheniramine, </w:t>
            </w:r>
            <w:r w:rsidRPr="00F9580F">
              <w:rPr>
                <w:bCs/>
                <w:sz w:val="20"/>
                <w:szCs w:val="20"/>
              </w:rPr>
              <w:lastRenderedPageBreak/>
              <w:t>Ciprofloxacin, Clarithromycin, Cocaine, disulfiram, domperidone,</w:t>
            </w:r>
          </w:p>
          <w:p w14:paraId="60B09DD0" w14:textId="77777777" w:rsidR="00F00CAD" w:rsidRPr="006440DB" w:rsidRDefault="00F00CAD" w:rsidP="006440DB">
            <w:pPr>
              <w:ind w:right="-14"/>
              <w:contextualSpacing/>
              <w:jc w:val="left"/>
              <w:rPr>
                <w:bCs/>
                <w:sz w:val="20"/>
                <w:szCs w:val="20"/>
              </w:rPr>
            </w:pPr>
            <w:proofErr w:type="spellStart"/>
            <w:proofErr w:type="gramStart"/>
            <w:r w:rsidRPr="00F9580F">
              <w:rPr>
                <w:bCs/>
                <w:sz w:val="20"/>
                <w:szCs w:val="20"/>
              </w:rPr>
              <w:t>Famotidine,Haloperidol</w:t>
            </w:r>
            <w:proofErr w:type="spellEnd"/>
            <w:proofErr w:type="gramEnd"/>
            <w:r w:rsidRPr="00F9580F">
              <w:rPr>
                <w:bCs/>
                <w:sz w:val="20"/>
                <w:szCs w:val="20"/>
              </w:rPr>
              <w:t xml:space="preserve">, </w:t>
            </w:r>
            <w:proofErr w:type="spellStart"/>
            <w:r w:rsidRPr="00F9580F">
              <w:rPr>
                <w:bCs/>
                <w:sz w:val="20"/>
                <w:szCs w:val="20"/>
              </w:rPr>
              <w:t>Levocetrizine</w:t>
            </w:r>
            <w:proofErr w:type="spellEnd"/>
          </w:p>
        </w:tc>
        <w:tc>
          <w:tcPr>
            <w:tcW w:w="1701" w:type="dxa"/>
          </w:tcPr>
          <w:p w14:paraId="60B09DD1" w14:textId="77777777" w:rsidR="00F00CAD" w:rsidRPr="00F9580F" w:rsidRDefault="00F00CAD" w:rsidP="0079199E">
            <w:pPr>
              <w:jc w:val="left"/>
              <w:rPr>
                <w:bCs/>
                <w:sz w:val="20"/>
                <w:szCs w:val="20"/>
              </w:rPr>
            </w:pPr>
            <w:r w:rsidRPr="00F9580F">
              <w:rPr>
                <w:bCs/>
                <w:sz w:val="20"/>
                <w:szCs w:val="20"/>
              </w:rPr>
              <w:lastRenderedPageBreak/>
              <w:t>Amiodarone</w:t>
            </w:r>
          </w:p>
        </w:tc>
      </w:tr>
    </w:tbl>
    <w:p w14:paraId="60B09DD3" w14:textId="77777777" w:rsidR="00102A81" w:rsidRPr="004F3B8D" w:rsidRDefault="004F3B8D" w:rsidP="00102A81">
      <w:pPr>
        <w:spacing w:line="360" w:lineRule="auto"/>
        <w:rPr>
          <w:b/>
          <w:bCs/>
          <w:i/>
          <w:iCs/>
          <w:szCs w:val="24"/>
        </w:rPr>
      </w:pPr>
      <w:r w:rsidRPr="004F3B8D">
        <w:rPr>
          <w:b/>
          <w:bCs/>
          <w:i/>
          <w:iCs/>
          <w:szCs w:val="24"/>
        </w:rPr>
        <w:t>Contraindication</w:t>
      </w:r>
    </w:p>
    <w:p w14:paraId="60B09DD4" w14:textId="701979AE" w:rsidR="00C76B1C" w:rsidRPr="004625B3" w:rsidRDefault="00C76B1C" w:rsidP="006846B1">
      <w:pPr>
        <w:autoSpaceDE w:val="0"/>
        <w:autoSpaceDN w:val="0"/>
        <w:adjustRightInd w:val="0"/>
        <w:spacing w:line="360" w:lineRule="auto"/>
        <w:ind w:right="0"/>
        <w:rPr>
          <w:szCs w:val="24"/>
        </w:rPr>
      </w:pPr>
      <w:r w:rsidRPr="00C76B1C">
        <w:rPr>
          <w:szCs w:val="24"/>
        </w:rPr>
        <w:t xml:space="preserve">Acute coronary syndrome, </w:t>
      </w:r>
      <w:r w:rsidR="00115009">
        <w:rPr>
          <w:szCs w:val="24"/>
        </w:rPr>
        <w:t xml:space="preserve">critical </w:t>
      </w:r>
      <w:r w:rsidRPr="00C76B1C">
        <w:rPr>
          <w:szCs w:val="24"/>
        </w:rPr>
        <w:t xml:space="preserve">aortic stenosis, </w:t>
      </w:r>
      <w:r w:rsidR="00115009">
        <w:rPr>
          <w:szCs w:val="24"/>
        </w:rPr>
        <w:t>extreme</w:t>
      </w:r>
      <w:r w:rsidRPr="00C76B1C">
        <w:rPr>
          <w:szCs w:val="24"/>
        </w:rPr>
        <w:t xml:space="preserve"> heart failure, </w:t>
      </w:r>
      <w:r w:rsidR="00115009">
        <w:rPr>
          <w:szCs w:val="24"/>
        </w:rPr>
        <w:t>SBP</w:t>
      </w:r>
      <w:r w:rsidRPr="00C76B1C">
        <w:rPr>
          <w:szCs w:val="24"/>
        </w:rPr>
        <w:t xml:space="preserve"> less than 100 mmHg, acute coronary syndrome during the past 30 days, and QT prolongation more significant than 440 msec are all contraindications to using </w:t>
      </w:r>
      <w:r w:rsidR="00603CFF">
        <w:rPr>
          <w:szCs w:val="24"/>
        </w:rPr>
        <w:t>V</w:t>
      </w:r>
      <w:r w:rsidRPr="00C76B1C">
        <w:rPr>
          <w:szCs w:val="24"/>
        </w:rPr>
        <w:t xml:space="preserve">ernakalant. Vernakalant is also not advised if </w:t>
      </w:r>
      <w:r w:rsidR="00EA7D12">
        <w:rPr>
          <w:szCs w:val="24"/>
        </w:rPr>
        <w:t>someone</w:t>
      </w:r>
      <w:r w:rsidRPr="00C76B1C">
        <w:rPr>
          <w:szCs w:val="24"/>
        </w:rPr>
        <w:t xml:space="preserve"> recently received </w:t>
      </w:r>
      <w:r w:rsidR="00115009">
        <w:rPr>
          <w:szCs w:val="24"/>
        </w:rPr>
        <w:t>class I/</w:t>
      </w:r>
      <w:r w:rsidRPr="00C76B1C">
        <w:rPr>
          <w:szCs w:val="24"/>
        </w:rPr>
        <w:t>cla</w:t>
      </w:r>
      <w:r w:rsidR="00115009">
        <w:rPr>
          <w:szCs w:val="24"/>
        </w:rPr>
        <w:t>ss III antiarrhythmic intravenously</w:t>
      </w:r>
      <w:r w:rsidRPr="00C76B1C">
        <w:rPr>
          <w:szCs w:val="24"/>
        </w:rPr>
        <w:t xml:space="preserve">. </w:t>
      </w:r>
      <w:r w:rsidR="006D7B23">
        <w:rPr>
          <w:szCs w:val="24"/>
        </w:rPr>
        <w:t>Not many individuals</w:t>
      </w:r>
      <w:r w:rsidRPr="00C76B1C">
        <w:rPr>
          <w:szCs w:val="24"/>
        </w:rPr>
        <w:t xml:space="preserve"> have severe liver disease, restrictive cardiomyopathy, </w:t>
      </w:r>
      <w:r w:rsidR="00B96D8D" w:rsidRPr="00C76B1C">
        <w:rPr>
          <w:szCs w:val="24"/>
        </w:rPr>
        <w:t xml:space="preserve">hypertrophic obstructive cardiomyopathy, </w:t>
      </w:r>
      <w:r w:rsidRPr="00C76B1C">
        <w:rPr>
          <w:szCs w:val="24"/>
        </w:rPr>
        <w:t>constrictive pericarditis, or clinically significant valvular stenosis. The left ventricular ejection fraction is rarely less than 35%.</w:t>
      </w:r>
    </w:p>
    <w:p w14:paraId="60B09DD5" w14:textId="77777777" w:rsidR="003640E8" w:rsidRPr="004F3B8D" w:rsidRDefault="004F3B8D" w:rsidP="006846B1">
      <w:pPr>
        <w:autoSpaceDE w:val="0"/>
        <w:autoSpaceDN w:val="0"/>
        <w:adjustRightInd w:val="0"/>
        <w:spacing w:line="360" w:lineRule="auto"/>
        <w:ind w:right="0"/>
        <w:rPr>
          <w:b/>
          <w:i/>
          <w:iCs/>
          <w:szCs w:val="24"/>
        </w:rPr>
      </w:pPr>
      <w:r w:rsidRPr="004F3B8D">
        <w:rPr>
          <w:b/>
          <w:i/>
          <w:iCs/>
          <w:szCs w:val="24"/>
        </w:rPr>
        <w:t>Adverse events and serious adverse events</w:t>
      </w:r>
    </w:p>
    <w:p w14:paraId="60B09DD6" w14:textId="77777777" w:rsidR="00F77A9F" w:rsidRPr="0093796E" w:rsidRDefault="00C76B1C" w:rsidP="006846B1">
      <w:pPr>
        <w:autoSpaceDE w:val="0"/>
        <w:autoSpaceDN w:val="0"/>
        <w:adjustRightInd w:val="0"/>
        <w:spacing w:line="360" w:lineRule="auto"/>
        <w:ind w:right="0"/>
        <w:rPr>
          <w:szCs w:val="24"/>
        </w:rPr>
      </w:pPr>
      <w:r>
        <w:rPr>
          <w:szCs w:val="24"/>
        </w:rPr>
        <w:t xml:space="preserve">The safety profile of oral </w:t>
      </w:r>
      <w:r w:rsidR="00603CFF">
        <w:rPr>
          <w:szCs w:val="24"/>
        </w:rPr>
        <w:t>V</w:t>
      </w:r>
      <w:r>
        <w:rPr>
          <w:szCs w:val="24"/>
        </w:rPr>
        <w:t xml:space="preserve">ernakalant is similar to intravenous </w:t>
      </w:r>
      <w:r w:rsidR="00603CFF">
        <w:rPr>
          <w:szCs w:val="24"/>
        </w:rPr>
        <w:t>V</w:t>
      </w:r>
      <w:r>
        <w:rPr>
          <w:szCs w:val="24"/>
        </w:rPr>
        <w:t>ernakalant in the</w:t>
      </w:r>
      <w:r w:rsidR="005C6052">
        <w:rPr>
          <w:szCs w:val="24"/>
        </w:rPr>
        <w:t xml:space="preserve"> first 24 hours. </w:t>
      </w:r>
      <w:r w:rsidR="005440BE" w:rsidRPr="001A7C6A">
        <w:rPr>
          <w:szCs w:val="24"/>
        </w:rPr>
        <w:t>In addition, there were no episodes of torsade de pointes in both formulation studies</w:t>
      </w:r>
      <w:r w:rsidR="00453A39">
        <w:rPr>
          <w:szCs w:val="24"/>
        </w:rPr>
        <w:t xml:space="preserve"> </w:t>
      </w:r>
      <w:r w:rsidR="00FF3FD7">
        <w:rPr>
          <w:szCs w:val="24"/>
        </w:rPr>
        <w:fldChar w:fldCharType="begin" w:fldLock="1"/>
      </w:r>
      <w:r w:rsidR="00E63737">
        <w:rPr>
          <w:szCs w:val="24"/>
        </w:rPr>
        <w:instrText xml:space="preserve">ADDIN CSL_CITATION {"citationItems":[{"id":"ITEM-1","itemData":{"DOI":"10.1093/europace/eut274","ISSN":"10995129","PMID":"24108230","abstract":"Pharmacological rhythm control (often including electrical or pharmacological cardioversion) is an integral part of therapy for atrial fibrillation (AF) worldwide. Antiarrhythmic drug strategies would be preferred in many patients provided effective and safe antiarrhythmic agents are available. Also, pharmacological cardioversion could be the preferred option if the limitations of currently available drugs, such as restriction to patients without structural heart disease (flecainide and propafenone), risk of torsade de pointes (ibutilide), and slow onset of action (amiodarone), were overcome. The intravenous formulation of vernakalant (Brinavess, Cardiome) has been approved for pharmacological cardioversion of recent-onset AF (≤7 days) and early (≤3 days) post-operative AF in the European Union, Iceland, and Norway. Vernakalant has a high affinity to ion channels specifically involved in repolarization of atrial tissue and has minimal effects in the ventricles and thus, is thought to have a low proarrhythmic potential. Vernakalant is administered as a 10 min infusion of 3 mg/kg, and if AF persists after 15 min, an additional dose of 2 mg/kg can be given. The efficacy and safety of the drug has been extensively investigated in randomized controlled trials against placebo and an active comparator (amiodarone). The placebo-extracted efficacy of vernakalant is </w:instrText>
      </w:r>
      <w:r w:rsidR="00E63737">
        <w:rPr>
          <w:rFonts w:ascii="Cambria Math" w:hAnsi="Cambria Math" w:cs="Cambria Math"/>
          <w:szCs w:val="24"/>
        </w:rPr>
        <w:instrText>∼</w:instrText>
      </w:r>
      <w:r w:rsidR="00E63737">
        <w:rPr>
          <w:szCs w:val="24"/>
        </w:rPr>
        <w:instrText>47%. A significant advantage is a rapid effect, with the median to conversion ranging between 8 and 14 min, with the majority of patients (75-82%) converting after the first dose. Vernakalant retained its efficacy in subgroups of patients with associated cardiovascular disease such as hypertension and ischaemic heart disease, but its benefit may be lower and risk of adverse effects is higher in patients with heart failure. In the post-market reports, cardioversion rates with vernakalant are 65-70%. This review focuses on the role of vernakalant in pharmacological cardioversion for AF. © 2013 Published on behalf of the European Society of Cardiology. All rights reserved. The Author 2013.","author":[{"dropping-particle":"","family":"Savelieva","given":"Irene","non-dropping-particle":"","parse-names":false,"suffix":""},{"dropping-particle":"","family":"Graydon","given":"Richard","non-dropping-particle":"","parse-names":false,"suffix":""},{"dropping-particle":"","family":"Camm","given":"A. John","non-dropping-particle":"","parse-names":false,"suffix":""}],"container-title":"Europace","id":"ITEM-1","issue":"2","issued":{"date-parts":[["2014","2"]]},"page":"162-173","title":"Pharmacological cardioversion of atrial fibrillation with vernakalant: Evidence in support of the ESC Guidelines","type":"article","volume":"16"},"uris":["http://www.mendeley.com/documents/?uuid=5760df88-0ae1-3f07-9d4a-743c1b255d05"]}],"mendeley":{"formattedCitation":"(8)","plainTextFormattedCitation":"(8)","previouslyFormattedCitation":"(8)"},"properties":{"noteIndex":0},"schema":"https://github.com/citation-style-language/schema/raw/master/csl-citation.json"}</w:instrText>
      </w:r>
      <w:r w:rsidR="00FF3FD7">
        <w:rPr>
          <w:szCs w:val="24"/>
        </w:rPr>
        <w:fldChar w:fldCharType="separate"/>
      </w:r>
      <w:r w:rsidR="00BA3660" w:rsidRPr="00BA3660">
        <w:rPr>
          <w:noProof/>
          <w:szCs w:val="24"/>
        </w:rPr>
        <w:t>(8)</w:t>
      </w:r>
      <w:r w:rsidR="00FF3FD7">
        <w:rPr>
          <w:szCs w:val="24"/>
        </w:rPr>
        <w:fldChar w:fldCharType="end"/>
      </w:r>
      <w:r w:rsidR="005571BE">
        <w:rPr>
          <w:szCs w:val="24"/>
        </w:rPr>
        <w:t>.</w:t>
      </w:r>
    </w:p>
    <w:p w14:paraId="60B09DD7" w14:textId="77777777" w:rsidR="005F54AD" w:rsidRPr="0093796E" w:rsidRDefault="009937A9" w:rsidP="006846B1">
      <w:pPr>
        <w:autoSpaceDE w:val="0"/>
        <w:autoSpaceDN w:val="0"/>
        <w:adjustRightInd w:val="0"/>
        <w:spacing w:line="360" w:lineRule="auto"/>
        <w:ind w:right="0"/>
        <w:rPr>
          <w:szCs w:val="24"/>
        </w:rPr>
      </w:pPr>
      <w:r w:rsidRPr="00735225">
        <w:rPr>
          <w:b/>
          <w:bCs/>
          <w:szCs w:val="24"/>
        </w:rPr>
        <w:t>Table</w:t>
      </w:r>
      <w:r w:rsidR="00D25052">
        <w:rPr>
          <w:b/>
          <w:bCs/>
          <w:szCs w:val="24"/>
        </w:rPr>
        <w:t xml:space="preserve"> No 3</w:t>
      </w:r>
      <w:r w:rsidRPr="00735225">
        <w:rPr>
          <w:b/>
          <w:bCs/>
          <w:szCs w:val="24"/>
        </w:rPr>
        <w:t>:</w:t>
      </w:r>
      <w:r w:rsidRPr="0093796E">
        <w:rPr>
          <w:bCs/>
          <w:szCs w:val="24"/>
        </w:rPr>
        <w:t xml:space="preserve"> </w:t>
      </w:r>
      <w:r w:rsidR="00A61C16" w:rsidRPr="0093796E">
        <w:rPr>
          <w:szCs w:val="24"/>
        </w:rPr>
        <w:t>Commonly developed AE</w:t>
      </w:r>
      <w:r w:rsidR="005F54AD" w:rsidRPr="0093796E">
        <w:rPr>
          <w:szCs w:val="24"/>
        </w:rPr>
        <w:t xml:space="preserve"> and </w:t>
      </w:r>
      <w:r w:rsidR="00A61C16" w:rsidRPr="0093796E">
        <w:rPr>
          <w:szCs w:val="24"/>
        </w:rPr>
        <w:t>SAE</w:t>
      </w:r>
      <w:r w:rsidR="005F54AD" w:rsidRPr="0093796E">
        <w:rPr>
          <w:szCs w:val="24"/>
        </w:rPr>
        <w:t xml:space="preserve"> of </w:t>
      </w:r>
      <w:r w:rsidR="007C43C9" w:rsidRPr="0093796E">
        <w:rPr>
          <w:szCs w:val="24"/>
        </w:rPr>
        <w:t>V</w:t>
      </w:r>
      <w:r w:rsidR="005F54AD" w:rsidRPr="0093796E">
        <w:rPr>
          <w:szCs w:val="24"/>
        </w:rPr>
        <w:t>ernakalant</w:t>
      </w:r>
      <w:r w:rsidR="00923315">
        <w:rPr>
          <w:szCs w:val="24"/>
        </w:rPr>
        <w:t>.</w:t>
      </w:r>
    </w:p>
    <w:tbl>
      <w:tblPr>
        <w:tblStyle w:val="TableGrid"/>
        <w:tblW w:w="0" w:type="auto"/>
        <w:tblInd w:w="360" w:type="dxa"/>
        <w:tblLook w:val="04A0" w:firstRow="1" w:lastRow="0" w:firstColumn="1" w:lastColumn="0" w:noHBand="0" w:noVBand="1"/>
      </w:tblPr>
      <w:tblGrid>
        <w:gridCol w:w="2300"/>
        <w:gridCol w:w="4111"/>
      </w:tblGrid>
      <w:tr w:rsidR="005F54AD" w:rsidRPr="00C110A4" w14:paraId="60B09DDA" w14:textId="77777777" w:rsidTr="006C7AB8">
        <w:tc>
          <w:tcPr>
            <w:tcW w:w="2300" w:type="dxa"/>
            <w:tcBorders>
              <w:right w:val="single" w:sz="4" w:space="0" w:color="auto"/>
            </w:tcBorders>
          </w:tcPr>
          <w:p w14:paraId="60B09DD8" w14:textId="77777777" w:rsidR="005F54AD" w:rsidRPr="00D25E07" w:rsidRDefault="005F54AD" w:rsidP="00C110A4">
            <w:pPr>
              <w:autoSpaceDE w:val="0"/>
              <w:autoSpaceDN w:val="0"/>
              <w:adjustRightInd w:val="0"/>
              <w:ind w:right="0"/>
              <w:rPr>
                <w:b/>
                <w:bCs/>
                <w:szCs w:val="24"/>
              </w:rPr>
            </w:pPr>
            <w:r w:rsidRPr="00D25E07">
              <w:rPr>
                <w:b/>
                <w:bCs/>
                <w:szCs w:val="24"/>
              </w:rPr>
              <w:t>Adverse event</w:t>
            </w:r>
          </w:p>
        </w:tc>
        <w:tc>
          <w:tcPr>
            <w:tcW w:w="4111" w:type="dxa"/>
            <w:tcBorders>
              <w:left w:val="single" w:sz="4" w:space="0" w:color="auto"/>
            </w:tcBorders>
          </w:tcPr>
          <w:p w14:paraId="60B09DD9" w14:textId="77777777" w:rsidR="005F54AD" w:rsidRPr="00D25E07" w:rsidRDefault="005F54AD" w:rsidP="00C110A4">
            <w:pPr>
              <w:autoSpaceDE w:val="0"/>
              <w:autoSpaceDN w:val="0"/>
              <w:adjustRightInd w:val="0"/>
              <w:ind w:right="0"/>
              <w:rPr>
                <w:b/>
                <w:bCs/>
                <w:szCs w:val="24"/>
              </w:rPr>
            </w:pPr>
            <w:r w:rsidRPr="00D25E07">
              <w:rPr>
                <w:b/>
                <w:bCs/>
                <w:szCs w:val="24"/>
              </w:rPr>
              <w:t>Serious Adverse event</w:t>
            </w:r>
          </w:p>
        </w:tc>
      </w:tr>
      <w:tr w:rsidR="005F54AD" w:rsidRPr="00C110A4" w14:paraId="60B09DDD" w14:textId="77777777" w:rsidTr="006C7AB8">
        <w:tc>
          <w:tcPr>
            <w:tcW w:w="2300" w:type="dxa"/>
            <w:tcBorders>
              <w:right w:val="single" w:sz="4" w:space="0" w:color="auto"/>
            </w:tcBorders>
          </w:tcPr>
          <w:p w14:paraId="60B09DDB" w14:textId="77777777" w:rsidR="005F54AD" w:rsidRPr="00C110A4" w:rsidRDefault="00BF0B34" w:rsidP="00C110A4">
            <w:pPr>
              <w:autoSpaceDE w:val="0"/>
              <w:autoSpaceDN w:val="0"/>
              <w:adjustRightInd w:val="0"/>
              <w:ind w:right="0"/>
              <w:rPr>
                <w:bCs/>
                <w:iCs/>
                <w:sz w:val="20"/>
                <w:szCs w:val="20"/>
              </w:rPr>
            </w:pPr>
            <w:r>
              <w:rPr>
                <w:bCs/>
                <w:iCs/>
                <w:sz w:val="20"/>
                <w:szCs w:val="20"/>
              </w:rPr>
              <w:t>C</w:t>
            </w:r>
            <w:r w:rsidR="005F54AD" w:rsidRPr="00C110A4">
              <w:rPr>
                <w:bCs/>
                <w:iCs/>
                <w:sz w:val="20"/>
                <w:szCs w:val="20"/>
              </w:rPr>
              <w:t>ardiac disorders</w:t>
            </w:r>
          </w:p>
        </w:tc>
        <w:tc>
          <w:tcPr>
            <w:tcW w:w="4111" w:type="dxa"/>
            <w:tcBorders>
              <w:left w:val="single" w:sz="4" w:space="0" w:color="auto"/>
            </w:tcBorders>
          </w:tcPr>
          <w:p w14:paraId="60B09DDC" w14:textId="77777777" w:rsidR="005F54AD" w:rsidRPr="00C110A4" w:rsidRDefault="0081512E" w:rsidP="00C110A4">
            <w:pPr>
              <w:autoSpaceDE w:val="0"/>
              <w:autoSpaceDN w:val="0"/>
              <w:adjustRightInd w:val="0"/>
              <w:ind w:right="0"/>
              <w:rPr>
                <w:bCs/>
                <w:iCs/>
                <w:sz w:val="20"/>
                <w:szCs w:val="20"/>
              </w:rPr>
            </w:pPr>
            <w:r>
              <w:rPr>
                <w:bCs/>
                <w:iCs/>
                <w:sz w:val="20"/>
                <w:szCs w:val="20"/>
              </w:rPr>
              <w:t>V</w:t>
            </w:r>
            <w:r w:rsidR="005F54AD" w:rsidRPr="00C110A4">
              <w:rPr>
                <w:bCs/>
                <w:iCs/>
                <w:sz w:val="20"/>
                <w:szCs w:val="20"/>
              </w:rPr>
              <w:t>entricular fibrillation</w:t>
            </w:r>
          </w:p>
        </w:tc>
      </w:tr>
      <w:tr w:rsidR="005F54AD" w:rsidRPr="00C110A4" w14:paraId="60B09DE0" w14:textId="77777777" w:rsidTr="006C7AB8">
        <w:tc>
          <w:tcPr>
            <w:tcW w:w="2300" w:type="dxa"/>
            <w:tcBorders>
              <w:right w:val="single" w:sz="4" w:space="0" w:color="auto"/>
            </w:tcBorders>
          </w:tcPr>
          <w:p w14:paraId="60B09DDE" w14:textId="77777777" w:rsidR="005F54AD" w:rsidRPr="00C110A4" w:rsidRDefault="005F54AD" w:rsidP="00C110A4">
            <w:pPr>
              <w:autoSpaceDE w:val="0"/>
              <w:autoSpaceDN w:val="0"/>
              <w:adjustRightInd w:val="0"/>
              <w:ind w:right="0"/>
              <w:rPr>
                <w:bCs/>
                <w:iCs/>
                <w:sz w:val="20"/>
                <w:szCs w:val="20"/>
              </w:rPr>
            </w:pPr>
            <w:r w:rsidRPr="00C110A4">
              <w:rPr>
                <w:bCs/>
                <w:iCs/>
                <w:sz w:val="20"/>
                <w:szCs w:val="20"/>
              </w:rPr>
              <w:t xml:space="preserve">Ventricular </w:t>
            </w:r>
            <w:r w:rsidR="00EB22D0" w:rsidRPr="00C110A4">
              <w:rPr>
                <w:bCs/>
                <w:iCs/>
                <w:sz w:val="20"/>
                <w:szCs w:val="20"/>
              </w:rPr>
              <w:t>tachycardia</w:t>
            </w:r>
          </w:p>
        </w:tc>
        <w:tc>
          <w:tcPr>
            <w:tcW w:w="4111" w:type="dxa"/>
            <w:tcBorders>
              <w:left w:val="single" w:sz="4" w:space="0" w:color="auto"/>
            </w:tcBorders>
          </w:tcPr>
          <w:p w14:paraId="60B09DDF" w14:textId="77777777" w:rsidR="005F54AD" w:rsidRPr="00C110A4" w:rsidRDefault="0081512E" w:rsidP="00151506">
            <w:pPr>
              <w:autoSpaceDE w:val="0"/>
              <w:autoSpaceDN w:val="0"/>
              <w:adjustRightInd w:val="0"/>
              <w:ind w:right="0"/>
              <w:rPr>
                <w:bCs/>
                <w:iCs/>
                <w:sz w:val="20"/>
                <w:szCs w:val="20"/>
              </w:rPr>
            </w:pPr>
            <w:r>
              <w:rPr>
                <w:bCs/>
                <w:iCs/>
                <w:sz w:val="20"/>
                <w:szCs w:val="20"/>
              </w:rPr>
              <w:t>A</w:t>
            </w:r>
            <w:r w:rsidR="005F54AD" w:rsidRPr="00C110A4">
              <w:rPr>
                <w:bCs/>
                <w:iCs/>
                <w:sz w:val="20"/>
                <w:szCs w:val="20"/>
              </w:rPr>
              <w:t xml:space="preserve">rterial </w:t>
            </w:r>
            <w:r w:rsidR="00151506">
              <w:rPr>
                <w:bCs/>
                <w:iCs/>
                <w:sz w:val="20"/>
                <w:szCs w:val="20"/>
              </w:rPr>
              <w:t>BP (49/39 mm</w:t>
            </w:r>
            <w:r w:rsidR="005F54AD" w:rsidRPr="00C110A4">
              <w:rPr>
                <w:bCs/>
                <w:iCs/>
                <w:sz w:val="20"/>
                <w:szCs w:val="20"/>
              </w:rPr>
              <w:t>Hg</w:t>
            </w:r>
            <w:r w:rsidR="00151506">
              <w:rPr>
                <w:bCs/>
                <w:iCs/>
                <w:sz w:val="20"/>
                <w:szCs w:val="20"/>
              </w:rPr>
              <w:t>)</w:t>
            </w:r>
          </w:p>
        </w:tc>
      </w:tr>
      <w:tr w:rsidR="005F54AD" w:rsidRPr="00C110A4" w14:paraId="60B09DE3" w14:textId="77777777" w:rsidTr="006C7AB8">
        <w:tc>
          <w:tcPr>
            <w:tcW w:w="2300" w:type="dxa"/>
            <w:tcBorders>
              <w:right w:val="single" w:sz="4" w:space="0" w:color="auto"/>
            </w:tcBorders>
          </w:tcPr>
          <w:p w14:paraId="60B09DE1" w14:textId="77777777" w:rsidR="005F54AD" w:rsidRPr="00C110A4" w:rsidRDefault="005F54AD" w:rsidP="00C110A4">
            <w:pPr>
              <w:autoSpaceDE w:val="0"/>
              <w:autoSpaceDN w:val="0"/>
              <w:adjustRightInd w:val="0"/>
              <w:ind w:right="0"/>
              <w:rPr>
                <w:bCs/>
                <w:iCs/>
                <w:sz w:val="20"/>
                <w:szCs w:val="20"/>
              </w:rPr>
            </w:pPr>
            <w:r w:rsidRPr="00C110A4">
              <w:rPr>
                <w:bCs/>
                <w:iCs/>
                <w:sz w:val="20"/>
                <w:szCs w:val="20"/>
              </w:rPr>
              <w:t xml:space="preserve">Sinus </w:t>
            </w:r>
            <w:r w:rsidR="00EB22D0" w:rsidRPr="00C110A4">
              <w:rPr>
                <w:bCs/>
                <w:iCs/>
                <w:sz w:val="20"/>
                <w:szCs w:val="20"/>
              </w:rPr>
              <w:t xml:space="preserve">arrest </w:t>
            </w:r>
          </w:p>
        </w:tc>
        <w:tc>
          <w:tcPr>
            <w:tcW w:w="4111" w:type="dxa"/>
            <w:tcBorders>
              <w:left w:val="single" w:sz="4" w:space="0" w:color="auto"/>
            </w:tcBorders>
          </w:tcPr>
          <w:p w14:paraId="60B09DE2" w14:textId="77777777" w:rsidR="005F54AD" w:rsidRPr="00C110A4" w:rsidRDefault="0081512E" w:rsidP="00C110A4">
            <w:pPr>
              <w:autoSpaceDE w:val="0"/>
              <w:autoSpaceDN w:val="0"/>
              <w:adjustRightInd w:val="0"/>
              <w:ind w:right="0"/>
              <w:rPr>
                <w:bCs/>
                <w:iCs/>
                <w:sz w:val="20"/>
                <w:szCs w:val="20"/>
              </w:rPr>
            </w:pPr>
            <w:r>
              <w:rPr>
                <w:bCs/>
                <w:iCs/>
                <w:sz w:val="20"/>
                <w:szCs w:val="20"/>
              </w:rPr>
              <w:t>C</w:t>
            </w:r>
            <w:r w:rsidR="005F54AD" w:rsidRPr="00C110A4">
              <w:rPr>
                <w:bCs/>
                <w:iCs/>
                <w:sz w:val="20"/>
                <w:szCs w:val="20"/>
              </w:rPr>
              <w:t>omplete AV block</w:t>
            </w:r>
          </w:p>
        </w:tc>
      </w:tr>
      <w:tr w:rsidR="005F54AD" w:rsidRPr="00C110A4" w14:paraId="60B09DE6" w14:textId="77777777" w:rsidTr="006C7AB8">
        <w:tc>
          <w:tcPr>
            <w:tcW w:w="2300" w:type="dxa"/>
            <w:tcBorders>
              <w:right w:val="single" w:sz="4" w:space="0" w:color="auto"/>
            </w:tcBorders>
          </w:tcPr>
          <w:p w14:paraId="60B09DE4"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Dysgeusia</w:t>
            </w:r>
          </w:p>
        </w:tc>
        <w:tc>
          <w:tcPr>
            <w:tcW w:w="4111" w:type="dxa"/>
            <w:tcBorders>
              <w:left w:val="single" w:sz="4" w:space="0" w:color="auto"/>
            </w:tcBorders>
          </w:tcPr>
          <w:p w14:paraId="60B09DE5"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Ventricular </w:t>
            </w:r>
            <w:r w:rsidR="00EB22D0" w:rsidRPr="00C110A4">
              <w:rPr>
                <w:bCs/>
                <w:iCs/>
                <w:sz w:val="20"/>
                <w:szCs w:val="20"/>
              </w:rPr>
              <w:t xml:space="preserve">tachycardia </w:t>
            </w:r>
          </w:p>
        </w:tc>
      </w:tr>
      <w:tr w:rsidR="005F54AD" w:rsidRPr="00C110A4" w14:paraId="60B09DE9" w14:textId="77777777" w:rsidTr="006C7AB8">
        <w:tc>
          <w:tcPr>
            <w:tcW w:w="2300" w:type="dxa"/>
            <w:tcBorders>
              <w:right w:val="single" w:sz="4" w:space="0" w:color="auto"/>
            </w:tcBorders>
          </w:tcPr>
          <w:p w14:paraId="60B09DE7"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Sneezing</w:t>
            </w:r>
          </w:p>
        </w:tc>
        <w:tc>
          <w:tcPr>
            <w:tcW w:w="4111" w:type="dxa"/>
            <w:tcBorders>
              <w:left w:val="single" w:sz="4" w:space="0" w:color="auto"/>
            </w:tcBorders>
          </w:tcPr>
          <w:p w14:paraId="60B09DE8"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Sustained </w:t>
            </w:r>
            <w:r w:rsidR="00EB22D0" w:rsidRPr="00C110A4">
              <w:rPr>
                <w:bCs/>
                <w:iCs/>
                <w:sz w:val="20"/>
                <w:szCs w:val="20"/>
              </w:rPr>
              <w:t>zoomorphic</w:t>
            </w:r>
          </w:p>
        </w:tc>
      </w:tr>
      <w:tr w:rsidR="005F54AD" w:rsidRPr="00C110A4" w14:paraId="60B09DEC" w14:textId="77777777" w:rsidTr="006C7AB8">
        <w:tc>
          <w:tcPr>
            <w:tcW w:w="2300" w:type="dxa"/>
            <w:tcBorders>
              <w:right w:val="single" w:sz="4" w:space="0" w:color="auto"/>
            </w:tcBorders>
          </w:tcPr>
          <w:p w14:paraId="60B09DEA"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Paresthesia</w:t>
            </w:r>
          </w:p>
        </w:tc>
        <w:tc>
          <w:tcPr>
            <w:tcW w:w="4111" w:type="dxa"/>
            <w:tcBorders>
              <w:left w:val="single" w:sz="4" w:space="0" w:color="auto"/>
            </w:tcBorders>
          </w:tcPr>
          <w:p w14:paraId="60B09DEB" w14:textId="77777777" w:rsidR="005F54AD" w:rsidRPr="00C110A4" w:rsidRDefault="005F54AD" w:rsidP="00C110A4">
            <w:pPr>
              <w:rPr>
                <w:sz w:val="20"/>
                <w:szCs w:val="20"/>
              </w:rPr>
            </w:pPr>
            <w:r w:rsidRPr="00C110A4">
              <w:rPr>
                <w:bCs/>
                <w:iCs/>
                <w:sz w:val="20"/>
                <w:szCs w:val="20"/>
              </w:rPr>
              <w:t xml:space="preserve">Ventricular fibrillation </w:t>
            </w:r>
          </w:p>
        </w:tc>
      </w:tr>
      <w:tr w:rsidR="005F54AD" w:rsidRPr="00C110A4" w14:paraId="60B09DEF" w14:textId="77777777" w:rsidTr="006C7AB8">
        <w:tc>
          <w:tcPr>
            <w:tcW w:w="2300" w:type="dxa"/>
            <w:tcBorders>
              <w:right w:val="single" w:sz="4" w:space="0" w:color="auto"/>
            </w:tcBorders>
          </w:tcPr>
          <w:p w14:paraId="60B09DED"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Dizziness</w:t>
            </w:r>
          </w:p>
        </w:tc>
        <w:tc>
          <w:tcPr>
            <w:tcW w:w="4111" w:type="dxa"/>
            <w:tcBorders>
              <w:left w:val="single" w:sz="4" w:space="0" w:color="auto"/>
            </w:tcBorders>
          </w:tcPr>
          <w:p w14:paraId="60B09DEE"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Bradycardia </w:t>
            </w:r>
          </w:p>
        </w:tc>
      </w:tr>
      <w:tr w:rsidR="005F54AD" w:rsidRPr="00C110A4" w14:paraId="60B09DF2" w14:textId="77777777" w:rsidTr="006C7AB8">
        <w:tc>
          <w:tcPr>
            <w:tcW w:w="2300" w:type="dxa"/>
            <w:tcBorders>
              <w:right w:val="single" w:sz="4" w:space="0" w:color="auto"/>
            </w:tcBorders>
          </w:tcPr>
          <w:p w14:paraId="60B09DF0"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Bradycardia</w:t>
            </w:r>
          </w:p>
        </w:tc>
        <w:tc>
          <w:tcPr>
            <w:tcW w:w="4111" w:type="dxa"/>
            <w:tcBorders>
              <w:left w:val="single" w:sz="4" w:space="0" w:color="auto"/>
            </w:tcBorders>
          </w:tcPr>
          <w:p w14:paraId="60B09DF1"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Sinus </w:t>
            </w:r>
            <w:r w:rsidR="00EB22D0" w:rsidRPr="00C110A4">
              <w:rPr>
                <w:bCs/>
                <w:iCs/>
                <w:sz w:val="20"/>
                <w:szCs w:val="20"/>
              </w:rPr>
              <w:t xml:space="preserve">arrest </w:t>
            </w:r>
          </w:p>
        </w:tc>
      </w:tr>
      <w:tr w:rsidR="005F54AD" w:rsidRPr="00C110A4" w14:paraId="60B09DF5" w14:textId="77777777" w:rsidTr="006C7AB8">
        <w:tc>
          <w:tcPr>
            <w:tcW w:w="2300" w:type="dxa"/>
            <w:tcBorders>
              <w:right w:val="single" w:sz="4" w:space="0" w:color="auto"/>
            </w:tcBorders>
          </w:tcPr>
          <w:p w14:paraId="60B09DF3"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 xml:space="preserve">Nausea </w:t>
            </w:r>
          </w:p>
        </w:tc>
        <w:tc>
          <w:tcPr>
            <w:tcW w:w="4111" w:type="dxa"/>
            <w:tcBorders>
              <w:left w:val="single" w:sz="4" w:space="0" w:color="auto"/>
            </w:tcBorders>
          </w:tcPr>
          <w:p w14:paraId="60B09DF4" w14:textId="77777777" w:rsidR="005F54AD" w:rsidRPr="00C110A4" w:rsidRDefault="005F54AD" w:rsidP="00C110A4">
            <w:pPr>
              <w:autoSpaceDE w:val="0"/>
              <w:autoSpaceDN w:val="0"/>
              <w:adjustRightInd w:val="0"/>
              <w:rPr>
                <w:bCs/>
                <w:iCs/>
                <w:sz w:val="20"/>
                <w:szCs w:val="20"/>
              </w:rPr>
            </w:pPr>
            <w:r w:rsidRPr="00C110A4">
              <w:rPr>
                <w:bCs/>
                <w:iCs/>
                <w:sz w:val="20"/>
                <w:szCs w:val="20"/>
              </w:rPr>
              <w:t xml:space="preserve">Urinary retention </w:t>
            </w:r>
          </w:p>
        </w:tc>
      </w:tr>
      <w:tr w:rsidR="005F54AD" w:rsidRPr="00C110A4" w14:paraId="60B09DF8" w14:textId="77777777" w:rsidTr="006C7AB8">
        <w:tc>
          <w:tcPr>
            <w:tcW w:w="2300" w:type="dxa"/>
            <w:tcBorders>
              <w:right w:val="single" w:sz="4" w:space="0" w:color="auto"/>
            </w:tcBorders>
          </w:tcPr>
          <w:p w14:paraId="60B09DF6"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Hyperhidrosis</w:t>
            </w:r>
          </w:p>
        </w:tc>
        <w:tc>
          <w:tcPr>
            <w:tcW w:w="4111" w:type="dxa"/>
            <w:tcBorders>
              <w:left w:val="single" w:sz="4" w:space="0" w:color="auto"/>
            </w:tcBorders>
          </w:tcPr>
          <w:p w14:paraId="60B09DF7" w14:textId="77777777" w:rsidR="005F54AD" w:rsidRPr="00C110A4" w:rsidRDefault="005F54AD" w:rsidP="00C110A4">
            <w:pPr>
              <w:rPr>
                <w:sz w:val="20"/>
                <w:szCs w:val="20"/>
              </w:rPr>
            </w:pPr>
            <w:r w:rsidRPr="00C110A4">
              <w:rPr>
                <w:bCs/>
                <w:iCs/>
                <w:sz w:val="20"/>
                <w:szCs w:val="20"/>
              </w:rPr>
              <w:t xml:space="preserve">Troponin T increase </w:t>
            </w:r>
          </w:p>
        </w:tc>
      </w:tr>
      <w:tr w:rsidR="005F54AD" w:rsidRPr="00C110A4" w14:paraId="60B09DFB" w14:textId="77777777" w:rsidTr="006C7AB8">
        <w:tc>
          <w:tcPr>
            <w:tcW w:w="2300" w:type="dxa"/>
            <w:tcBorders>
              <w:right w:val="single" w:sz="4" w:space="0" w:color="auto"/>
            </w:tcBorders>
          </w:tcPr>
          <w:p w14:paraId="60B09DF9" w14:textId="77777777" w:rsidR="005F54AD" w:rsidRPr="00C110A4" w:rsidRDefault="005F54AD" w:rsidP="00C110A4">
            <w:pPr>
              <w:autoSpaceDE w:val="0"/>
              <w:autoSpaceDN w:val="0"/>
              <w:adjustRightInd w:val="0"/>
              <w:ind w:right="0"/>
              <w:rPr>
                <w:sz w:val="20"/>
                <w:szCs w:val="20"/>
              </w:rPr>
            </w:pPr>
            <w:r w:rsidRPr="00C110A4">
              <w:rPr>
                <w:bCs/>
                <w:iCs/>
                <w:sz w:val="20"/>
                <w:szCs w:val="20"/>
              </w:rPr>
              <w:t>Hypotension</w:t>
            </w:r>
          </w:p>
        </w:tc>
        <w:tc>
          <w:tcPr>
            <w:tcW w:w="4111" w:type="dxa"/>
            <w:tcBorders>
              <w:left w:val="single" w:sz="4" w:space="0" w:color="auto"/>
            </w:tcBorders>
          </w:tcPr>
          <w:p w14:paraId="60B09DFA" w14:textId="77777777" w:rsidR="005F54AD" w:rsidRPr="00C110A4" w:rsidRDefault="0081512E" w:rsidP="00C110A4">
            <w:pPr>
              <w:autoSpaceDE w:val="0"/>
              <w:autoSpaceDN w:val="0"/>
              <w:adjustRightInd w:val="0"/>
              <w:ind w:right="0"/>
              <w:rPr>
                <w:sz w:val="20"/>
                <w:szCs w:val="20"/>
              </w:rPr>
            </w:pPr>
            <w:r>
              <w:rPr>
                <w:bCs/>
                <w:iCs/>
                <w:sz w:val="20"/>
                <w:szCs w:val="20"/>
              </w:rPr>
              <w:t>A</w:t>
            </w:r>
            <w:r w:rsidR="005F54AD" w:rsidRPr="00C110A4">
              <w:rPr>
                <w:bCs/>
                <w:iCs/>
                <w:sz w:val="20"/>
                <w:szCs w:val="20"/>
              </w:rPr>
              <w:t xml:space="preserve">trial thrombosis </w:t>
            </w:r>
          </w:p>
        </w:tc>
      </w:tr>
      <w:tr w:rsidR="005F54AD" w:rsidRPr="00C110A4" w14:paraId="60B09DFE" w14:textId="77777777" w:rsidTr="006C7AB8">
        <w:tc>
          <w:tcPr>
            <w:tcW w:w="2300" w:type="dxa"/>
            <w:tcBorders>
              <w:right w:val="single" w:sz="4" w:space="0" w:color="auto"/>
            </w:tcBorders>
          </w:tcPr>
          <w:p w14:paraId="60B09DFC" w14:textId="77777777" w:rsidR="005F54AD" w:rsidRPr="00C110A4" w:rsidRDefault="005F54AD" w:rsidP="00C110A4">
            <w:pPr>
              <w:autoSpaceDE w:val="0"/>
              <w:autoSpaceDN w:val="0"/>
              <w:adjustRightInd w:val="0"/>
              <w:ind w:right="0"/>
              <w:rPr>
                <w:sz w:val="20"/>
                <w:szCs w:val="20"/>
              </w:rPr>
            </w:pPr>
            <w:r w:rsidRPr="00C110A4">
              <w:rPr>
                <w:bCs/>
                <w:iCs/>
                <w:sz w:val="20"/>
                <w:szCs w:val="20"/>
              </w:rPr>
              <w:t>Pruritus</w:t>
            </w:r>
          </w:p>
        </w:tc>
        <w:tc>
          <w:tcPr>
            <w:tcW w:w="4111" w:type="dxa"/>
            <w:tcBorders>
              <w:left w:val="single" w:sz="4" w:space="0" w:color="auto"/>
            </w:tcBorders>
          </w:tcPr>
          <w:p w14:paraId="60B09DFD" w14:textId="77777777" w:rsidR="005F54AD" w:rsidRPr="00C110A4" w:rsidRDefault="0081512E" w:rsidP="00C110A4">
            <w:pPr>
              <w:autoSpaceDE w:val="0"/>
              <w:autoSpaceDN w:val="0"/>
              <w:adjustRightInd w:val="0"/>
              <w:ind w:right="0"/>
              <w:rPr>
                <w:sz w:val="20"/>
                <w:szCs w:val="20"/>
              </w:rPr>
            </w:pPr>
            <w:r>
              <w:rPr>
                <w:bCs/>
                <w:iCs/>
                <w:sz w:val="20"/>
                <w:szCs w:val="20"/>
              </w:rPr>
              <w:t>S</w:t>
            </w:r>
            <w:r w:rsidR="005F54AD" w:rsidRPr="00C110A4">
              <w:rPr>
                <w:bCs/>
                <w:iCs/>
                <w:sz w:val="20"/>
                <w:szCs w:val="20"/>
              </w:rPr>
              <w:t>yncope (related to pulmonary embolism)</w:t>
            </w:r>
          </w:p>
        </w:tc>
      </w:tr>
      <w:tr w:rsidR="005F54AD" w:rsidRPr="00C110A4" w14:paraId="60B09E01" w14:textId="77777777" w:rsidTr="006C7AB8">
        <w:tc>
          <w:tcPr>
            <w:tcW w:w="2300" w:type="dxa"/>
            <w:tcBorders>
              <w:right w:val="single" w:sz="4" w:space="0" w:color="auto"/>
            </w:tcBorders>
          </w:tcPr>
          <w:p w14:paraId="60B09DFF" w14:textId="77777777" w:rsidR="005F54AD" w:rsidRPr="00C110A4" w:rsidRDefault="005F54AD" w:rsidP="00C110A4">
            <w:pPr>
              <w:autoSpaceDE w:val="0"/>
              <w:autoSpaceDN w:val="0"/>
              <w:adjustRightInd w:val="0"/>
              <w:ind w:right="0"/>
              <w:rPr>
                <w:sz w:val="20"/>
                <w:szCs w:val="20"/>
              </w:rPr>
            </w:pPr>
            <w:r w:rsidRPr="00C110A4">
              <w:rPr>
                <w:bCs/>
                <w:iCs/>
                <w:sz w:val="20"/>
                <w:szCs w:val="20"/>
              </w:rPr>
              <w:t xml:space="preserve">Cough </w:t>
            </w:r>
          </w:p>
        </w:tc>
        <w:tc>
          <w:tcPr>
            <w:tcW w:w="4111" w:type="dxa"/>
            <w:tcBorders>
              <w:left w:val="single" w:sz="4" w:space="0" w:color="auto"/>
            </w:tcBorders>
          </w:tcPr>
          <w:p w14:paraId="60B09E00" w14:textId="77777777" w:rsidR="005F54AD" w:rsidRPr="00C110A4" w:rsidRDefault="005F54AD" w:rsidP="00C110A4">
            <w:pPr>
              <w:autoSpaceDE w:val="0"/>
              <w:autoSpaceDN w:val="0"/>
              <w:adjustRightInd w:val="0"/>
              <w:ind w:right="0"/>
              <w:rPr>
                <w:sz w:val="20"/>
                <w:szCs w:val="20"/>
              </w:rPr>
            </w:pPr>
            <w:r w:rsidRPr="00C110A4">
              <w:rPr>
                <w:bCs/>
                <w:iCs/>
                <w:sz w:val="20"/>
                <w:szCs w:val="20"/>
              </w:rPr>
              <w:t>Bradycardia of 40 beats per min lasting &lt;5 min</w:t>
            </w:r>
          </w:p>
        </w:tc>
      </w:tr>
      <w:tr w:rsidR="005F54AD" w:rsidRPr="00C110A4" w14:paraId="60B09E04" w14:textId="77777777" w:rsidTr="006C7AB8">
        <w:tc>
          <w:tcPr>
            <w:tcW w:w="2300" w:type="dxa"/>
            <w:tcBorders>
              <w:right w:val="single" w:sz="4" w:space="0" w:color="auto"/>
            </w:tcBorders>
          </w:tcPr>
          <w:p w14:paraId="60B09E02" w14:textId="77777777" w:rsidR="005F54AD" w:rsidRPr="00C110A4" w:rsidRDefault="00EB22D0" w:rsidP="00C110A4">
            <w:pPr>
              <w:autoSpaceDE w:val="0"/>
              <w:autoSpaceDN w:val="0"/>
              <w:adjustRightInd w:val="0"/>
              <w:ind w:right="0"/>
              <w:rPr>
                <w:bCs/>
                <w:iCs/>
                <w:sz w:val="20"/>
                <w:szCs w:val="20"/>
              </w:rPr>
            </w:pPr>
            <w:r w:rsidRPr="00C110A4">
              <w:rPr>
                <w:bCs/>
                <w:iCs/>
                <w:sz w:val="20"/>
                <w:szCs w:val="20"/>
              </w:rPr>
              <w:t xml:space="preserve">Lacrimation increased </w:t>
            </w:r>
          </w:p>
        </w:tc>
        <w:tc>
          <w:tcPr>
            <w:tcW w:w="4111" w:type="dxa"/>
            <w:tcBorders>
              <w:left w:val="single" w:sz="4" w:space="0" w:color="auto"/>
            </w:tcBorders>
          </w:tcPr>
          <w:p w14:paraId="60B09E03" w14:textId="77777777" w:rsidR="005F54AD" w:rsidRPr="00C110A4" w:rsidRDefault="005F54AD" w:rsidP="00C110A4">
            <w:pPr>
              <w:autoSpaceDE w:val="0"/>
              <w:autoSpaceDN w:val="0"/>
              <w:adjustRightInd w:val="0"/>
              <w:ind w:right="0"/>
              <w:rPr>
                <w:bCs/>
                <w:iCs/>
                <w:sz w:val="20"/>
                <w:szCs w:val="20"/>
              </w:rPr>
            </w:pPr>
          </w:p>
        </w:tc>
      </w:tr>
      <w:tr w:rsidR="005F54AD" w:rsidRPr="00C110A4" w14:paraId="60B09E07" w14:textId="77777777" w:rsidTr="006C7AB8">
        <w:tc>
          <w:tcPr>
            <w:tcW w:w="2300" w:type="dxa"/>
            <w:tcBorders>
              <w:right w:val="single" w:sz="4" w:space="0" w:color="auto"/>
            </w:tcBorders>
          </w:tcPr>
          <w:p w14:paraId="60B09E05" w14:textId="77777777" w:rsidR="005F54AD" w:rsidRPr="00C110A4" w:rsidRDefault="00EB22D0" w:rsidP="00C110A4">
            <w:pPr>
              <w:autoSpaceDE w:val="0"/>
              <w:autoSpaceDN w:val="0"/>
              <w:adjustRightInd w:val="0"/>
              <w:ind w:right="0"/>
              <w:rPr>
                <w:sz w:val="20"/>
                <w:szCs w:val="20"/>
              </w:rPr>
            </w:pPr>
            <w:r w:rsidRPr="00C110A4">
              <w:rPr>
                <w:bCs/>
                <w:iCs/>
                <w:sz w:val="20"/>
                <w:szCs w:val="20"/>
              </w:rPr>
              <w:t>Transient</w:t>
            </w:r>
            <w:r w:rsidR="005440BE" w:rsidRPr="00C110A4">
              <w:rPr>
                <w:bCs/>
                <w:iCs/>
                <w:sz w:val="20"/>
                <w:szCs w:val="20"/>
              </w:rPr>
              <w:t>ly</w:t>
            </w:r>
            <w:r w:rsidR="005F54AD" w:rsidRPr="00C110A4">
              <w:rPr>
                <w:bCs/>
                <w:iCs/>
                <w:sz w:val="20"/>
                <w:szCs w:val="20"/>
              </w:rPr>
              <w:t xml:space="preserve"> altered taste </w:t>
            </w:r>
          </w:p>
        </w:tc>
        <w:tc>
          <w:tcPr>
            <w:tcW w:w="4111" w:type="dxa"/>
            <w:tcBorders>
              <w:left w:val="single" w:sz="4" w:space="0" w:color="auto"/>
            </w:tcBorders>
          </w:tcPr>
          <w:p w14:paraId="60B09E06" w14:textId="77777777" w:rsidR="005F54AD" w:rsidRPr="00C110A4" w:rsidRDefault="005F54AD" w:rsidP="00C110A4">
            <w:pPr>
              <w:autoSpaceDE w:val="0"/>
              <w:autoSpaceDN w:val="0"/>
              <w:adjustRightInd w:val="0"/>
              <w:ind w:right="0"/>
              <w:rPr>
                <w:sz w:val="20"/>
                <w:szCs w:val="20"/>
              </w:rPr>
            </w:pPr>
          </w:p>
        </w:tc>
      </w:tr>
    </w:tbl>
    <w:p w14:paraId="60B09E08" w14:textId="77777777" w:rsidR="00A77037" w:rsidRDefault="00A77037" w:rsidP="006846B1">
      <w:pPr>
        <w:autoSpaceDE w:val="0"/>
        <w:autoSpaceDN w:val="0"/>
        <w:adjustRightInd w:val="0"/>
        <w:spacing w:line="360" w:lineRule="auto"/>
        <w:ind w:right="0"/>
        <w:rPr>
          <w:b/>
          <w:szCs w:val="24"/>
        </w:rPr>
      </w:pPr>
    </w:p>
    <w:p w14:paraId="60B09E09" w14:textId="77777777" w:rsidR="00BC2386" w:rsidRPr="004625B3" w:rsidRDefault="004625B3" w:rsidP="006846B1">
      <w:pPr>
        <w:autoSpaceDE w:val="0"/>
        <w:autoSpaceDN w:val="0"/>
        <w:adjustRightInd w:val="0"/>
        <w:spacing w:line="360" w:lineRule="auto"/>
        <w:ind w:right="0"/>
        <w:rPr>
          <w:i/>
          <w:iCs/>
          <w:szCs w:val="24"/>
        </w:rPr>
      </w:pPr>
      <w:r w:rsidRPr="004625B3">
        <w:rPr>
          <w:b/>
          <w:i/>
          <w:iCs/>
          <w:szCs w:val="24"/>
        </w:rPr>
        <w:t>Toxicology</w:t>
      </w:r>
    </w:p>
    <w:p w14:paraId="60B09E0A" w14:textId="77777777" w:rsidR="00A51C5C" w:rsidRDefault="00060AF9" w:rsidP="006846B1">
      <w:pPr>
        <w:autoSpaceDE w:val="0"/>
        <w:autoSpaceDN w:val="0"/>
        <w:adjustRightInd w:val="0"/>
        <w:spacing w:line="360" w:lineRule="auto"/>
        <w:ind w:right="0"/>
        <w:rPr>
          <w:szCs w:val="24"/>
        </w:rPr>
      </w:pPr>
      <w:r>
        <w:rPr>
          <w:szCs w:val="24"/>
        </w:rPr>
        <w:t>Rat shows the highest resistance among laboratory animals</w:t>
      </w:r>
      <w:r w:rsidR="004C2474">
        <w:rPr>
          <w:szCs w:val="24"/>
        </w:rPr>
        <w:t xml:space="preserve"> due to ion channel bloc</w:t>
      </w:r>
      <w:r w:rsidR="002550B4">
        <w:rPr>
          <w:szCs w:val="24"/>
        </w:rPr>
        <w:t xml:space="preserve">kade. </w:t>
      </w:r>
      <w:r>
        <w:rPr>
          <w:szCs w:val="24"/>
        </w:rPr>
        <w:t>No observed adverse effect was</w:t>
      </w:r>
      <w:r w:rsidR="0066066E">
        <w:rPr>
          <w:szCs w:val="24"/>
        </w:rPr>
        <w:t xml:space="preserve"> established from the single and rep</w:t>
      </w:r>
      <w:r w:rsidR="00075E88">
        <w:rPr>
          <w:szCs w:val="24"/>
        </w:rPr>
        <w:t xml:space="preserve">eated dose study on </w:t>
      </w:r>
      <w:r w:rsidR="00603CFF">
        <w:rPr>
          <w:szCs w:val="24"/>
        </w:rPr>
        <w:t>V</w:t>
      </w:r>
      <w:r w:rsidR="00075E88">
        <w:rPr>
          <w:szCs w:val="24"/>
        </w:rPr>
        <w:t xml:space="preserve">ernakalant. </w:t>
      </w:r>
      <w:r w:rsidR="00075E88" w:rsidRPr="003B345E">
        <w:rPr>
          <w:szCs w:val="24"/>
        </w:rPr>
        <w:t xml:space="preserve">In addition, </w:t>
      </w:r>
      <w:r w:rsidR="009D6D03">
        <w:rPr>
          <w:szCs w:val="24"/>
        </w:rPr>
        <w:t>the</w:t>
      </w:r>
      <w:r w:rsidR="00075E88" w:rsidRPr="003B345E">
        <w:rPr>
          <w:szCs w:val="24"/>
        </w:rPr>
        <w:t xml:space="preserve"> mating, </w:t>
      </w:r>
      <w:proofErr w:type="spellStart"/>
      <w:r w:rsidR="0009670A">
        <w:rPr>
          <w:szCs w:val="24"/>
        </w:rPr>
        <w:t>oestrous</w:t>
      </w:r>
      <w:proofErr w:type="spellEnd"/>
      <w:r w:rsidR="005C0E77">
        <w:rPr>
          <w:szCs w:val="24"/>
        </w:rPr>
        <w:t xml:space="preserve"> </w:t>
      </w:r>
      <w:r w:rsidR="009D6D03">
        <w:rPr>
          <w:szCs w:val="24"/>
        </w:rPr>
        <w:t>cycle</w:t>
      </w:r>
      <w:r w:rsidR="00075E88" w:rsidRPr="003B345E">
        <w:rPr>
          <w:szCs w:val="24"/>
        </w:rPr>
        <w:t xml:space="preserve">, sperm parameters, </w:t>
      </w:r>
      <w:r w:rsidR="00E57598">
        <w:rPr>
          <w:szCs w:val="24"/>
        </w:rPr>
        <w:t xml:space="preserve">pregnancy, litter parameters, or </w:t>
      </w:r>
      <w:r w:rsidR="00E57598" w:rsidRPr="003B345E">
        <w:rPr>
          <w:szCs w:val="24"/>
        </w:rPr>
        <w:t>other f</w:t>
      </w:r>
      <w:r w:rsidR="00E57598">
        <w:rPr>
          <w:szCs w:val="24"/>
        </w:rPr>
        <w:t>ertility indices are not affected.</w:t>
      </w:r>
    </w:p>
    <w:p w14:paraId="60B09E0B" w14:textId="77777777" w:rsidR="005F54AD" w:rsidRPr="00F57CD1" w:rsidRDefault="00F57CD1" w:rsidP="006846B1">
      <w:pPr>
        <w:autoSpaceDE w:val="0"/>
        <w:autoSpaceDN w:val="0"/>
        <w:adjustRightInd w:val="0"/>
        <w:spacing w:line="360" w:lineRule="auto"/>
        <w:ind w:right="0"/>
        <w:rPr>
          <w:szCs w:val="24"/>
        </w:rPr>
      </w:pPr>
      <w:r w:rsidRPr="00F57CD1">
        <w:rPr>
          <w:b/>
          <w:szCs w:val="24"/>
        </w:rPr>
        <w:t>Conclusion</w:t>
      </w:r>
    </w:p>
    <w:p w14:paraId="60B09E0C" w14:textId="43B63E5F" w:rsidR="001B3E83" w:rsidRPr="00435426" w:rsidRDefault="001C1AE4" w:rsidP="00435426">
      <w:pPr>
        <w:spacing w:line="360" w:lineRule="auto"/>
        <w:rPr>
          <w:bCs/>
          <w:iCs/>
          <w:szCs w:val="24"/>
        </w:rPr>
      </w:pPr>
      <w:r w:rsidRPr="0093796E">
        <w:rPr>
          <w:szCs w:val="24"/>
        </w:rPr>
        <w:t>N</w:t>
      </w:r>
      <w:r w:rsidR="0078181C" w:rsidRPr="0093796E">
        <w:rPr>
          <w:szCs w:val="24"/>
        </w:rPr>
        <w:t>eurological</w:t>
      </w:r>
      <w:r w:rsidR="00EA4B39">
        <w:rPr>
          <w:szCs w:val="24"/>
        </w:rPr>
        <w:t xml:space="preserve"> </w:t>
      </w:r>
      <w:r w:rsidR="0078181C" w:rsidRPr="0093796E">
        <w:rPr>
          <w:szCs w:val="24"/>
        </w:rPr>
        <w:t xml:space="preserve">effects such </w:t>
      </w:r>
      <w:r w:rsidR="005440BE" w:rsidRPr="0093796E">
        <w:rPr>
          <w:szCs w:val="24"/>
        </w:rPr>
        <w:t>as</w:t>
      </w:r>
      <w:r w:rsidR="0078181C" w:rsidRPr="0093796E">
        <w:rPr>
          <w:szCs w:val="24"/>
        </w:rPr>
        <w:t xml:space="preserve"> ataxia, splayed posturing, </w:t>
      </w:r>
      <w:r w:rsidR="000255F1" w:rsidRPr="0093796E">
        <w:rPr>
          <w:szCs w:val="24"/>
        </w:rPr>
        <w:t xml:space="preserve">head shaking, </w:t>
      </w:r>
      <w:r w:rsidR="000255F1">
        <w:rPr>
          <w:szCs w:val="24"/>
        </w:rPr>
        <w:t xml:space="preserve">coarse tremor, lower </w:t>
      </w:r>
      <w:r w:rsidR="000255F1" w:rsidRPr="0093796E">
        <w:rPr>
          <w:szCs w:val="24"/>
        </w:rPr>
        <w:t xml:space="preserve">proprioception, </w:t>
      </w:r>
      <w:r w:rsidR="000255F1">
        <w:rPr>
          <w:szCs w:val="24"/>
        </w:rPr>
        <w:t>and reduced</w:t>
      </w:r>
      <w:r w:rsidR="0078181C" w:rsidRPr="0093796E">
        <w:rPr>
          <w:szCs w:val="24"/>
        </w:rPr>
        <w:t xml:space="preserve"> locomotor activity </w:t>
      </w:r>
      <w:r>
        <w:rPr>
          <w:szCs w:val="24"/>
        </w:rPr>
        <w:t xml:space="preserve">were reported in atrial fibrillation screening on </w:t>
      </w:r>
      <w:r>
        <w:rPr>
          <w:szCs w:val="24"/>
        </w:rPr>
        <w:lastRenderedPageBreak/>
        <w:t>laboratory animals</w:t>
      </w:r>
      <w:r w:rsidR="0078181C" w:rsidRPr="0093796E">
        <w:rPr>
          <w:szCs w:val="24"/>
        </w:rPr>
        <w:t xml:space="preserve">. </w:t>
      </w:r>
      <w:r w:rsidR="007A6F83" w:rsidRPr="0093796E">
        <w:rPr>
          <w:szCs w:val="24"/>
        </w:rPr>
        <w:t>Vernakalant</w:t>
      </w:r>
      <w:r w:rsidR="00AB1865" w:rsidRPr="0093796E">
        <w:rPr>
          <w:szCs w:val="24"/>
        </w:rPr>
        <w:t xml:space="preserve"> hydrochloride is </w:t>
      </w:r>
      <w:r w:rsidR="00520D8D" w:rsidRPr="0093796E">
        <w:rPr>
          <w:szCs w:val="24"/>
        </w:rPr>
        <w:t xml:space="preserve">a marked atrial selective </w:t>
      </w:r>
      <w:r w:rsidR="0078181C" w:rsidRPr="0093796E">
        <w:rPr>
          <w:szCs w:val="24"/>
        </w:rPr>
        <w:t xml:space="preserve">antiarrhythmic agent. </w:t>
      </w:r>
      <w:r w:rsidRPr="0093796E">
        <w:rPr>
          <w:szCs w:val="24"/>
          <w:lang w:val="en-IN"/>
        </w:rPr>
        <w:t xml:space="preserve">According to clinical trials, the most effective formulation of Vernakalant is intravenous formulation. </w:t>
      </w:r>
      <w:r w:rsidR="0078181C" w:rsidRPr="0093796E">
        <w:rPr>
          <w:szCs w:val="24"/>
        </w:rPr>
        <w:t xml:space="preserve">It is a </w:t>
      </w:r>
      <w:r w:rsidR="00AB1865" w:rsidRPr="0093796E">
        <w:rPr>
          <w:szCs w:val="24"/>
        </w:rPr>
        <w:t>potassium channel blocker (</w:t>
      </w:r>
      <w:proofErr w:type="spellStart"/>
      <w:r w:rsidR="00520D8D" w:rsidRPr="0093796E">
        <w:rPr>
          <w:szCs w:val="24"/>
        </w:rPr>
        <w:t>I</w:t>
      </w:r>
      <w:r w:rsidR="00520D8D" w:rsidRPr="00FA31E5">
        <w:rPr>
          <w:szCs w:val="24"/>
          <w:vertAlign w:val="subscript"/>
        </w:rPr>
        <w:t>Kur</w:t>
      </w:r>
      <w:proofErr w:type="spellEnd"/>
      <w:r w:rsidR="00520D8D" w:rsidRPr="0093796E">
        <w:rPr>
          <w:szCs w:val="24"/>
        </w:rPr>
        <w:t>)</w:t>
      </w:r>
      <w:r w:rsidR="005440BE" w:rsidRPr="0093796E">
        <w:rPr>
          <w:szCs w:val="24"/>
        </w:rPr>
        <w:t xml:space="preserve"> and sodium channel blocker, </w:t>
      </w:r>
      <w:r w:rsidR="006C6C6E" w:rsidRPr="0093796E">
        <w:rPr>
          <w:szCs w:val="24"/>
        </w:rPr>
        <w:t xml:space="preserve">which </w:t>
      </w:r>
      <w:r w:rsidR="005440BE" w:rsidRPr="0093796E">
        <w:rPr>
          <w:szCs w:val="24"/>
        </w:rPr>
        <w:t>define</w:t>
      </w:r>
      <w:r w:rsidR="000041B0">
        <w:rPr>
          <w:szCs w:val="24"/>
        </w:rPr>
        <w:t>s</w:t>
      </w:r>
      <w:r w:rsidR="005440BE" w:rsidRPr="0093796E">
        <w:rPr>
          <w:szCs w:val="24"/>
        </w:rPr>
        <w:t xml:space="preserve"> it </w:t>
      </w:r>
      <w:r w:rsidR="006C6C6E" w:rsidRPr="0093796E">
        <w:rPr>
          <w:szCs w:val="24"/>
        </w:rPr>
        <w:t xml:space="preserve">as </w:t>
      </w:r>
      <w:r w:rsidR="005440BE" w:rsidRPr="0093796E">
        <w:rPr>
          <w:szCs w:val="24"/>
        </w:rPr>
        <w:t>responsible for</w:t>
      </w:r>
      <w:r w:rsidR="00520D8D" w:rsidRPr="0093796E">
        <w:rPr>
          <w:szCs w:val="24"/>
        </w:rPr>
        <w:t xml:space="preserve"> antiarrhythmic</w:t>
      </w:r>
      <w:r w:rsidR="002F26B3" w:rsidRPr="0093796E">
        <w:rPr>
          <w:szCs w:val="24"/>
        </w:rPr>
        <w:t xml:space="preserve"> potency.</w:t>
      </w:r>
      <w:r w:rsidR="002C35B9">
        <w:rPr>
          <w:szCs w:val="24"/>
        </w:rPr>
        <w:t xml:space="preserve"> </w:t>
      </w:r>
      <w:r w:rsidR="00B5711F">
        <w:rPr>
          <w:bCs/>
          <w:iCs/>
          <w:szCs w:val="24"/>
        </w:rPr>
        <w:t>Twenty-four</w:t>
      </w:r>
      <w:r w:rsidR="0078181C" w:rsidRPr="0093796E">
        <w:rPr>
          <w:bCs/>
          <w:iCs/>
          <w:szCs w:val="24"/>
        </w:rPr>
        <w:t xml:space="preserve"> hours </w:t>
      </w:r>
      <w:r w:rsidR="00AE18C3">
        <w:rPr>
          <w:bCs/>
          <w:iCs/>
          <w:szCs w:val="24"/>
        </w:rPr>
        <w:t>after</w:t>
      </w:r>
      <w:r w:rsidR="0078181C" w:rsidRPr="0093796E">
        <w:rPr>
          <w:bCs/>
          <w:iCs/>
          <w:szCs w:val="24"/>
        </w:rPr>
        <w:t xml:space="preserve"> infusion</w:t>
      </w:r>
      <w:r w:rsidR="005440BE" w:rsidRPr="0093796E">
        <w:rPr>
          <w:bCs/>
          <w:iCs/>
          <w:szCs w:val="24"/>
        </w:rPr>
        <w:t>,</w:t>
      </w:r>
      <w:r w:rsidR="0078181C" w:rsidRPr="0093796E">
        <w:rPr>
          <w:bCs/>
          <w:iCs/>
          <w:szCs w:val="24"/>
        </w:rPr>
        <w:t xml:space="preserve"> Vernakalant prolonged QRS,</w:t>
      </w:r>
      <w:r w:rsidR="00B52265">
        <w:rPr>
          <w:bCs/>
          <w:iCs/>
          <w:szCs w:val="24"/>
        </w:rPr>
        <w:t xml:space="preserve"> </w:t>
      </w:r>
      <w:r w:rsidR="0078181C" w:rsidRPr="0093796E">
        <w:rPr>
          <w:bCs/>
          <w:iCs/>
          <w:szCs w:val="24"/>
        </w:rPr>
        <w:t>QT, QTcF</w:t>
      </w:r>
      <w:r w:rsidR="00221027">
        <w:rPr>
          <w:bCs/>
          <w:iCs/>
          <w:szCs w:val="24"/>
        </w:rPr>
        <w:t xml:space="preserve">, and QTcB and </w:t>
      </w:r>
      <w:r w:rsidR="0078181C" w:rsidRPr="0093796E">
        <w:rPr>
          <w:bCs/>
          <w:iCs/>
          <w:szCs w:val="24"/>
        </w:rPr>
        <w:t>induce</w:t>
      </w:r>
      <w:r w:rsidR="005440BE" w:rsidRPr="0093796E">
        <w:rPr>
          <w:bCs/>
          <w:iCs/>
          <w:szCs w:val="24"/>
        </w:rPr>
        <w:t>d</w:t>
      </w:r>
      <w:r w:rsidR="0078181C" w:rsidRPr="0093796E">
        <w:rPr>
          <w:bCs/>
          <w:iCs/>
          <w:szCs w:val="24"/>
        </w:rPr>
        <w:t xml:space="preserve"> hypotension </w:t>
      </w:r>
      <w:r w:rsidR="00CC746C" w:rsidRPr="0093796E">
        <w:rPr>
          <w:bCs/>
          <w:iCs/>
          <w:szCs w:val="24"/>
        </w:rPr>
        <w:t>and Bradycardia</w:t>
      </w:r>
      <w:r w:rsidR="0078181C" w:rsidRPr="0093796E">
        <w:rPr>
          <w:bCs/>
          <w:iCs/>
          <w:szCs w:val="24"/>
        </w:rPr>
        <w:t>.</w:t>
      </w:r>
      <w:r w:rsidR="00B5711F">
        <w:rPr>
          <w:bCs/>
          <w:iCs/>
          <w:szCs w:val="24"/>
        </w:rPr>
        <w:t xml:space="preserve"> </w:t>
      </w:r>
      <w:r w:rsidR="0078181C" w:rsidRPr="0093796E">
        <w:rPr>
          <w:szCs w:val="24"/>
          <w:lang w:val="en-IN"/>
        </w:rPr>
        <w:t>T</w:t>
      </w:r>
      <w:r w:rsidR="00D47AC8" w:rsidRPr="0093796E">
        <w:rPr>
          <w:szCs w:val="24"/>
        </w:rPr>
        <w:t>he</w:t>
      </w:r>
      <w:r w:rsidR="008A0316">
        <w:rPr>
          <w:szCs w:val="24"/>
        </w:rPr>
        <w:t xml:space="preserve"> </w:t>
      </w:r>
      <w:r w:rsidR="00384EBD" w:rsidRPr="0093796E">
        <w:rPr>
          <w:szCs w:val="24"/>
        </w:rPr>
        <w:t>existing</w:t>
      </w:r>
      <w:r w:rsidR="008A0316">
        <w:rPr>
          <w:szCs w:val="24"/>
        </w:rPr>
        <w:t xml:space="preserve"> </w:t>
      </w:r>
      <w:r w:rsidR="00D47AC8" w:rsidRPr="0093796E">
        <w:rPr>
          <w:szCs w:val="24"/>
        </w:rPr>
        <w:t>studies reveal</w:t>
      </w:r>
      <w:r w:rsidR="002F26B3" w:rsidRPr="0093796E">
        <w:rPr>
          <w:szCs w:val="24"/>
        </w:rPr>
        <w:t xml:space="preserve"> its efficacy in it</w:t>
      </w:r>
      <w:r w:rsidR="005440BE" w:rsidRPr="0093796E">
        <w:rPr>
          <w:szCs w:val="24"/>
        </w:rPr>
        <w:t>s</w:t>
      </w:r>
      <w:r w:rsidR="00917B0D">
        <w:rPr>
          <w:szCs w:val="24"/>
        </w:rPr>
        <w:t xml:space="preserve"> </w:t>
      </w:r>
      <w:r w:rsidR="00384EBD" w:rsidRPr="0093796E">
        <w:rPr>
          <w:szCs w:val="24"/>
        </w:rPr>
        <w:t>parenteral formulation</w:t>
      </w:r>
      <w:r w:rsidR="00AB1865" w:rsidRPr="0093796E">
        <w:rPr>
          <w:szCs w:val="24"/>
        </w:rPr>
        <w:t xml:space="preserve"> in </w:t>
      </w:r>
      <w:r w:rsidR="0009670A">
        <w:rPr>
          <w:szCs w:val="24"/>
        </w:rPr>
        <w:t>terminating</w:t>
      </w:r>
      <w:r w:rsidR="00AE18C3">
        <w:rPr>
          <w:szCs w:val="24"/>
        </w:rPr>
        <w:t xml:space="preserve"> ev</w:t>
      </w:r>
      <w:r w:rsidR="002F26B3" w:rsidRPr="0093796E">
        <w:rPr>
          <w:szCs w:val="24"/>
        </w:rPr>
        <w:t>ent</w:t>
      </w:r>
      <w:r w:rsidR="005440BE" w:rsidRPr="0093796E">
        <w:rPr>
          <w:szCs w:val="24"/>
        </w:rPr>
        <w:t>-</w:t>
      </w:r>
      <w:r w:rsidR="002F26B3" w:rsidRPr="0093796E">
        <w:rPr>
          <w:szCs w:val="24"/>
        </w:rPr>
        <w:t xml:space="preserve">onset </w:t>
      </w:r>
      <w:r w:rsidR="00AB1865" w:rsidRPr="0093796E">
        <w:rPr>
          <w:szCs w:val="24"/>
        </w:rPr>
        <w:t>AF</w:t>
      </w:r>
      <w:r w:rsidR="002F26B3" w:rsidRPr="0093796E">
        <w:rPr>
          <w:szCs w:val="24"/>
        </w:rPr>
        <w:t>. Sex, age, hepatic</w:t>
      </w:r>
      <w:r w:rsidR="005440BE" w:rsidRPr="0093796E">
        <w:rPr>
          <w:szCs w:val="24"/>
        </w:rPr>
        <w:t>,</w:t>
      </w:r>
      <w:r w:rsidR="002F26B3" w:rsidRPr="0093796E">
        <w:rPr>
          <w:szCs w:val="24"/>
        </w:rPr>
        <w:t xml:space="preserve"> and kidney function do</w:t>
      </w:r>
      <w:r w:rsidR="005440BE" w:rsidRPr="0093796E">
        <w:rPr>
          <w:szCs w:val="24"/>
        </w:rPr>
        <w:t xml:space="preserve"> not intend to affect</w:t>
      </w:r>
      <w:r w:rsidR="002F26B3" w:rsidRPr="0093796E">
        <w:rPr>
          <w:szCs w:val="24"/>
        </w:rPr>
        <w:t xml:space="preserve"> the pharmacokinetic properties of </w:t>
      </w:r>
      <w:r w:rsidR="007C43C9" w:rsidRPr="0093796E">
        <w:rPr>
          <w:szCs w:val="24"/>
        </w:rPr>
        <w:t>V</w:t>
      </w:r>
      <w:r w:rsidR="002F26B3" w:rsidRPr="0093796E">
        <w:rPr>
          <w:szCs w:val="24"/>
        </w:rPr>
        <w:t>ernakalant</w:t>
      </w:r>
      <w:r w:rsidR="00384EBD" w:rsidRPr="0093796E">
        <w:rPr>
          <w:szCs w:val="24"/>
        </w:rPr>
        <w:t>.</w:t>
      </w:r>
      <w:r w:rsidR="00C13FE3">
        <w:rPr>
          <w:szCs w:val="24"/>
        </w:rPr>
        <w:t xml:space="preserve"> </w:t>
      </w:r>
      <w:r w:rsidR="005440BE" w:rsidRPr="0093796E">
        <w:rPr>
          <w:bCs/>
          <w:iCs/>
          <w:szCs w:val="24"/>
        </w:rPr>
        <w:t>The m</w:t>
      </w:r>
      <w:r w:rsidR="007A6F83" w:rsidRPr="0093796E">
        <w:rPr>
          <w:bCs/>
          <w:iCs/>
          <w:szCs w:val="24"/>
        </w:rPr>
        <w:t>ost se</w:t>
      </w:r>
      <w:r w:rsidR="005440BE" w:rsidRPr="0093796E">
        <w:rPr>
          <w:bCs/>
          <w:iCs/>
          <w:szCs w:val="24"/>
        </w:rPr>
        <w:t>vere</w:t>
      </w:r>
      <w:r w:rsidR="007A6F83" w:rsidRPr="0093796E">
        <w:rPr>
          <w:bCs/>
          <w:iCs/>
          <w:szCs w:val="24"/>
        </w:rPr>
        <w:t xml:space="preserve"> adverse event was of cardiac origin with </w:t>
      </w:r>
      <w:proofErr w:type="spellStart"/>
      <w:r w:rsidR="0009670A">
        <w:rPr>
          <w:bCs/>
          <w:iCs/>
          <w:szCs w:val="24"/>
        </w:rPr>
        <w:t>hospitalisation</w:t>
      </w:r>
      <w:proofErr w:type="spellEnd"/>
      <w:r w:rsidR="007A6F83" w:rsidRPr="0093796E">
        <w:rPr>
          <w:bCs/>
          <w:iCs/>
          <w:szCs w:val="24"/>
        </w:rPr>
        <w:t xml:space="preserve">. </w:t>
      </w:r>
      <w:r w:rsidR="005440BE" w:rsidRPr="0093796E">
        <w:rPr>
          <w:bCs/>
          <w:iCs/>
          <w:szCs w:val="24"/>
        </w:rPr>
        <w:t>During the first 24 hours, adverse event</w:t>
      </w:r>
      <w:r w:rsidR="007A6F83" w:rsidRPr="0093796E">
        <w:rPr>
          <w:bCs/>
          <w:iCs/>
          <w:szCs w:val="24"/>
        </w:rPr>
        <w:t>s in patients were dysgeusia, sneezing, paresthesia, nausea</w:t>
      </w:r>
      <w:r w:rsidR="005440BE" w:rsidRPr="0093796E">
        <w:rPr>
          <w:bCs/>
          <w:iCs/>
          <w:szCs w:val="24"/>
        </w:rPr>
        <w:t>,</w:t>
      </w:r>
      <w:r w:rsidR="007A6F83" w:rsidRPr="0093796E">
        <w:rPr>
          <w:bCs/>
          <w:iCs/>
          <w:szCs w:val="24"/>
        </w:rPr>
        <w:t xml:space="preserve"> and hypotension. </w:t>
      </w:r>
      <w:r w:rsidR="00D47AC8" w:rsidRPr="0093796E">
        <w:rPr>
          <w:szCs w:val="24"/>
        </w:rPr>
        <w:t>The</w:t>
      </w:r>
      <w:r w:rsidR="007A6F83" w:rsidRPr="0093796E">
        <w:rPr>
          <w:szCs w:val="24"/>
        </w:rPr>
        <w:t xml:space="preserve"> oral formulation is being studied for</w:t>
      </w:r>
      <w:r w:rsidR="00AB1865" w:rsidRPr="0093796E">
        <w:rPr>
          <w:szCs w:val="24"/>
        </w:rPr>
        <w:t xml:space="preserve"> long-term maintenance of sinus rhyt</w:t>
      </w:r>
      <w:r w:rsidR="007A6F83" w:rsidRPr="0093796E">
        <w:rPr>
          <w:szCs w:val="24"/>
        </w:rPr>
        <w:t>hm after its first attempt</w:t>
      </w:r>
      <w:r w:rsidR="00AB1865" w:rsidRPr="0093796E">
        <w:rPr>
          <w:szCs w:val="24"/>
        </w:rPr>
        <w:t>,</w:t>
      </w:r>
      <w:r w:rsidR="007A6F83" w:rsidRPr="0093796E">
        <w:rPr>
          <w:szCs w:val="24"/>
        </w:rPr>
        <w:t xml:space="preserve"> is currently under development</w:t>
      </w:r>
      <w:r w:rsidR="005440BE" w:rsidRPr="0093796E">
        <w:rPr>
          <w:szCs w:val="24"/>
        </w:rPr>
        <w:t>,</w:t>
      </w:r>
      <w:r w:rsidR="000647C9">
        <w:rPr>
          <w:szCs w:val="24"/>
        </w:rPr>
        <w:t xml:space="preserve"> </w:t>
      </w:r>
      <w:r w:rsidR="00AB1865" w:rsidRPr="0093796E">
        <w:rPr>
          <w:szCs w:val="24"/>
        </w:rPr>
        <w:t xml:space="preserve">and has shown </w:t>
      </w:r>
      <w:r w:rsidR="007A6F83" w:rsidRPr="0093796E">
        <w:rPr>
          <w:szCs w:val="24"/>
        </w:rPr>
        <w:t>significant yield</w:t>
      </w:r>
      <w:r w:rsidR="00AB1865" w:rsidRPr="0093796E">
        <w:rPr>
          <w:szCs w:val="24"/>
        </w:rPr>
        <w:t xml:space="preserve">. </w:t>
      </w:r>
      <w:r w:rsidR="00B40B5C" w:rsidRPr="0093796E">
        <w:rPr>
          <w:color w:val="222222"/>
          <w:szCs w:val="24"/>
        </w:rPr>
        <w:t xml:space="preserve">It also provides an effective therapeutic alternative for converting AF with an acceptable safety profile in patients with a history of </w:t>
      </w:r>
      <w:r w:rsidR="001079EC">
        <w:rPr>
          <w:color w:val="222222"/>
          <w:szCs w:val="24"/>
        </w:rPr>
        <w:t>ischemic heart disease (</w:t>
      </w:r>
      <w:r w:rsidR="00B40B5C" w:rsidRPr="0093796E">
        <w:rPr>
          <w:color w:val="222222"/>
          <w:szCs w:val="24"/>
        </w:rPr>
        <w:t>IHD</w:t>
      </w:r>
      <w:r w:rsidR="001079EC">
        <w:rPr>
          <w:color w:val="222222"/>
          <w:szCs w:val="24"/>
        </w:rPr>
        <w:t>)</w:t>
      </w:r>
      <w:r w:rsidR="00B40B5C" w:rsidRPr="0093796E">
        <w:rPr>
          <w:color w:val="222222"/>
          <w:szCs w:val="24"/>
        </w:rPr>
        <w:t xml:space="preserve">. </w:t>
      </w:r>
    </w:p>
    <w:p w14:paraId="60B09E0D" w14:textId="77777777" w:rsidR="00E35D2A" w:rsidRDefault="00E35D2A" w:rsidP="006846B1">
      <w:pPr>
        <w:autoSpaceDE w:val="0"/>
        <w:autoSpaceDN w:val="0"/>
        <w:adjustRightInd w:val="0"/>
        <w:spacing w:line="360" w:lineRule="auto"/>
        <w:ind w:right="0"/>
        <w:rPr>
          <w:b/>
          <w:bCs/>
          <w:szCs w:val="24"/>
        </w:rPr>
      </w:pPr>
      <w:r>
        <w:rPr>
          <w:b/>
          <w:bCs/>
          <w:szCs w:val="24"/>
        </w:rPr>
        <w:t xml:space="preserve">References </w:t>
      </w:r>
    </w:p>
    <w:p w14:paraId="60B09E0E" w14:textId="77777777" w:rsidR="003717CE" w:rsidRPr="003717CE" w:rsidRDefault="00FF3FD7" w:rsidP="003717CE">
      <w:pPr>
        <w:widowControl w:val="0"/>
        <w:autoSpaceDE w:val="0"/>
        <w:autoSpaceDN w:val="0"/>
        <w:adjustRightInd w:val="0"/>
        <w:spacing w:line="360" w:lineRule="auto"/>
        <w:ind w:left="640" w:hanging="640"/>
        <w:rPr>
          <w:noProof/>
          <w:szCs w:val="24"/>
        </w:rPr>
      </w:pPr>
      <w:r>
        <w:rPr>
          <w:b/>
          <w:bCs/>
          <w:szCs w:val="24"/>
        </w:rPr>
        <w:fldChar w:fldCharType="begin" w:fldLock="1"/>
      </w:r>
      <w:r w:rsidR="00E63737">
        <w:rPr>
          <w:b/>
          <w:bCs/>
          <w:szCs w:val="24"/>
        </w:rPr>
        <w:instrText xml:space="preserve">ADDIN Mendeley Bibliography CSL_BIBLIOGRAPHY </w:instrText>
      </w:r>
      <w:r>
        <w:rPr>
          <w:b/>
          <w:bCs/>
          <w:szCs w:val="24"/>
        </w:rPr>
        <w:fldChar w:fldCharType="separate"/>
      </w:r>
      <w:r w:rsidR="003717CE" w:rsidRPr="003717CE">
        <w:rPr>
          <w:noProof/>
          <w:szCs w:val="24"/>
        </w:rPr>
        <w:t xml:space="preserve">1. </w:t>
      </w:r>
      <w:r w:rsidR="003717CE" w:rsidRPr="003717CE">
        <w:rPr>
          <w:noProof/>
          <w:szCs w:val="24"/>
        </w:rPr>
        <w:tab/>
        <w:t xml:space="preserve">Lindmayr T, Schnaubelt S, Sulzgruber P, Simon A, Niederdoeckl J, Cacioppo F, et al. Body Weight Counts—Cardioversion with Vernakalant or Ibutilide at the Emergency Department. J Clin Med. 2022;11(17). </w:t>
      </w:r>
    </w:p>
    <w:p w14:paraId="60B09E0F"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2. </w:t>
      </w:r>
      <w:r w:rsidRPr="003717CE">
        <w:rPr>
          <w:noProof/>
          <w:szCs w:val="24"/>
        </w:rPr>
        <w:tab/>
        <w:t xml:space="preserve">Eldstrom J, Wang Z, Xu H, Pourrier M, Ezrin A, Gibson K, et al. The molecular basis of high-affinity binding of the antiarrhythmic compound vernakalant (RSD1235) to Kv1.5 channels. Mol Pharmacol. 2007;72(6):1522–34. </w:t>
      </w:r>
    </w:p>
    <w:p w14:paraId="60B09E10"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3. </w:t>
      </w:r>
      <w:r w:rsidRPr="003717CE">
        <w:rPr>
          <w:noProof/>
          <w:szCs w:val="24"/>
        </w:rPr>
        <w:tab/>
        <w:t>Lévy S, Hartikainen J, Ritz B, Juhlin T, Carbajosa-Dalmau J, Domanovits H. Vernakalant for Rapid Cardioversion of Recent-Onset Atrial Fibrillation: Results from the SPECTRUM Study. Available from: https://doi.org/10.1007/s10557-020-07103-9</w:t>
      </w:r>
    </w:p>
    <w:p w14:paraId="60B09E11"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4. </w:t>
      </w:r>
      <w:r w:rsidRPr="003717CE">
        <w:rPr>
          <w:noProof/>
          <w:szCs w:val="24"/>
        </w:rPr>
        <w:tab/>
        <w:t xml:space="preserve">Garad DN, Tanpure SD, Mhaske SB. Radical-mediated dehydrative preparation of cyclic imides using (NH4)2S2O8-DMSO: Application to the synthesis of </w:t>
      </w:r>
      <w:r w:rsidR="006E25D7">
        <w:rPr>
          <w:noProof/>
          <w:szCs w:val="24"/>
        </w:rPr>
        <w:t>V</w:t>
      </w:r>
      <w:r w:rsidRPr="003717CE">
        <w:rPr>
          <w:noProof/>
          <w:szCs w:val="24"/>
        </w:rPr>
        <w:t xml:space="preserve">ernakalant. Beilstein J Org Chem. 2015;11:1008–16. </w:t>
      </w:r>
    </w:p>
    <w:p w14:paraId="60B09E12"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5. </w:t>
      </w:r>
      <w:r w:rsidRPr="003717CE">
        <w:rPr>
          <w:noProof/>
          <w:szCs w:val="24"/>
        </w:rPr>
        <w:tab/>
        <w:t xml:space="preserve">Limanto J, Ashley ER, Yin J, Beutner GL, Grau BT, Kassim AM, et al. A highly efficient asymmetric synthesis of </w:t>
      </w:r>
      <w:r w:rsidR="006E25D7">
        <w:rPr>
          <w:noProof/>
          <w:szCs w:val="24"/>
        </w:rPr>
        <w:t>V</w:t>
      </w:r>
      <w:r w:rsidRPr="003717CE">
        <w:rPr>
          <w:noProof/>
          <w:szCs w:val="24"/>
        </w:rPr>
        <w:t xml:space="preserve">ernakalant. Org Lett. 2014;16(10):2716–9. </w:t>
      </w:r>
    </w:p>
    <w:p w14:paraId="60B09E13"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6. </w:t>
      </w:r>
      <w:r w:rsidRPr="003717CE">
        <w:rPr>
          <w:noProof/>
          <w:szCs w:val="24"/>
        </w:rPr>
        <w:tab/>
        <w:t xml:space="preserve">Marinelli A, Ciccarelli I, Capucci A. Vernakalant hydrochloride in the treatment of atrial fibrillation: a review of the latest clinical evidence. Clin Investig (Lond). 2011;1(4):579–88. </w:t>
      </w:r>
    </w:p>
    <w:p w14:paraId="60B09E14"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7. </w:t>
      </w:r>
      <w:r w:rsidRPr="003717CE">
        <w:rPr>
          <w:noProof/>
          <w:szCs w:val="24"/>
        </w:rPr>
        <w:tab/>
        <w:t xml:space="preserve">Ritchie LA, Qin S, Penson PE, Henney NC, Lip GYH. Vernakalant hydrochloride for the treatment of atrial fibrillation: Evaluation of its place in clinical practice. Vol. 16, Future Cardiology. Future Medicine Ltd.; 2020. p. 585–95. </w:t>
      </w:r>
    </w:p>
    <w:p w14:paraId="60B09E15"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lastRenderedPageBreak/>
        <w:t xml:space="preserve">8. </w:t>
      </w:r>
      <w:r w:rsidRPr="003717CE">
        <w:rPr>
          <w:noProof/>
          <w:szCs w:val="24"/>
        </w:rPr>
        <w:tab/>
        <w:t xml:space="preserve">Savelieva I, Graydon R, Camm AJ. Pharmacological cardioversion of atrial fibrillation with </w:t>
      </w:r>
      <w:r w:rsidR="006E25D7">
        <w:rPr>
          <w:noProof/>
          <w:szCs w:val="24"/>
        </w:rPr>
        <w:t>V</w:t>
      </w:r>
      <w:r w:rsidRPr="003717CE">
        <w:rPr>
          <w:noProof/>
          <w:szCs w:val="24"/>
        </w:rPr>
        <w:t xml:space="preserve">ernakalant: Evidence in support of the ESC Guidelines. Vol. 16, Europace. 2014. p. 162–73. </w:t>
      </w:r>
    </w:p>
    <w:p w14:paraId="60B09E16"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9. </w:t>
      </w:r>
      <w:r w:rsidRPr="003717CE">
        <w:rPr>
          <w:noProof/>
          <w:szCs w:val="24"/>
        </w:rPr>
        <w:tab/>
        <w:t xml:space="preserve">Hall AJM, Mitchell ARJ. Introducing vernakalant into clinical practice. Arrhythmia Electrophysiol Rev. 2019 Mar 1;8(1):70–4. </w:t>
      </w:r>
    </w:p>
    <w:p w14:paraId="60B09E17"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0. </w:t>
      </w:r>
      <w:r w:rsidRPr="003717CE">
        <w:rPr>
          <w:noProof/>
          <w:szCs w:val="24"/>
        </w:rPr>
        <w:tab/>
        <w:t xml:space="preserve">Xu Q, Huang X, Meng Z, Li Y, Zhong R, Li X, et al. Antiarrhythmic Effects of Vernakalant in Human-Induced Pluripotent Stem Cell-Derived Cardiomyocytes from a Patient with Short QT Syndrome Type 1. J Cardiovasc Dev Dis. 2022;9(4):1–14. </w:t>
      </w:r>
    </w:p>
    <w:p w14:paraId="60B09E18"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1. </w:t>
      </w:r>
      <w:r w:rsidRPr="003717CE">
        <w:rPr>
          <w:noProof/>
          <w:szCs w:val="24"/>
        </w:rPr>
        <w:tab/>
        <w:t xml:space="preserve">Kossaify A. Vernakalant in Atrial Fibrillation: A Relatively New Weapon in the Armamentarium Against an Old Enemy. Drug Target Insights. 2019;13. </w:t>
      </w:r>
    </w:p>
    <w:p w14:paraId="60B09E19"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2. </w:t>
      </w:r>
      <w:r w:rsidRPr="003717CE">
        <w:rPr>
          <w:noProof/>
          <w:szCs w:val="24"/>
        </w:rPr>
        <w:tab/>
        <w:t xml:space="preserve">Roy D, Pratt CM, Torp-Pedersen C, Wyse DG, Toft E, Juul-Moller S, et al. Vernakalant hydrochloride for rapid conversion of atrial fibrillation: A phase 3, randomized, placebo-controlled trial. Circulation. 2008;117(12):1518–25. </w:t>
      </w:r>
    </w:p>
    <w:p w14:paraId="60B09E1A"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3. </w:t>
      </w:r>
      <w:r w:rsidRPr="003717CE">
        <w:rPr>
          <w:noProof/>
          <w:szCs w:val="24"/>
        </w:rPr>
        <w:tab/>
        <w:t>Yu C, Li J, Zhao C, Guan Y, Wu D, Sun B, et al. Effectiveness and Safety Profiles of Vernakalant for Cardioversion of Acute-onset Atrial Fibrillation: A Systematic Review and Meta-analysis. Clin Ther [Internet]. 2023;45(3):218–31. Available from: https://www.sciencedirect.com/science/article/pii/S0149291823000346</w:t>
      </w:r>
    </w:p>
    <w:p w14:paraId="60B09E1B"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4. </w:t>
      </w:r>
      <w:r w:rsidRPr="003717CE">
        <w:rPr>
          <w:noProof/>
          <w:szCs w:val="24"/>
        </w:rPr>
        <w:tab/>
        <w:t xml:space="preserve">Randomized A, Trial P, Kowey PR, Dorian P, Mitchell LB, Pratt CM, et al. Vernakalant Hydrochloride for the Rapid Conversion of Atrial Fibrillation After Cardiac Surgery. 2009;652–9. </w:t>
      </w:r>
    </w:p>
    <w:p w14:paraId="60B09E1C"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5. </w:t>
      </w:r>
      <w:r w:rsidRPr="003717CE">
        <w:rPr>
          <w:noProof/>
          <w:szCs w:val="24"/>
        </w:rPr>
        <w:tab/>
        <w:t xml:space="preserve">Costabel JP, Lambardi F, Aragón M, Campos R, Urdapilleta M, Ariznavarreta P, et al. Predictors of conversion of recent-onset atrial fibrillation treated with </w:t>
      </w:r>
      <w:r w:rsidR="006E25D7">
        <w:rPr>
          <w:noProof/>
          <w:szCs w:val="24"/>
        </w:rPr>
        <w:t>V</w:t>
      </w:r>
      <w:r w:rsidRPr="003717CE">
        <w:rPr>
          <w:noProof/>
          <w:szCs w:val="24"/>
        </w:rPr>
        <w:t xml:space="preserve">ernakalant. PACE - Pacing Clin Electrophysiol. 2015 Feb 1;38(2):196–200. </w:t>
      </w:r>
    </w:p>
    <w:p w14:paraId="60B09E1D"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6. </w:t>
      </w:r>
      <w:r w:rsidRPr="003717CE">
        <w:rPr>
          <w:noProof/>
          <w:szCs w:val="24"/>
        </w:rPr>
        <w:tab/>
        <w:t xml:space="preserve">Stiell IG, Dickinson G, Butterfield NN, Clement CM, Perry JJ, Vaillancourt C, et al. Vernakalant hydrochloride: A novel atrial-selective agent for the cardioversionof recent-onset atrial fibrillation in the emergency department. Acad Emerg Med. 2010 Nov;17(11):1175–82. </w:t>
      </w:r>
    </w:p>
    <w:p w14:paraId="60B09E1E"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7. </w:t>
      </w:r>
      <w:r w:rsidRPr="003717CE">
        <w:rPr>
          <w:noProof/>
          <w:szCs w:val="24"/>
        </w:rPr>
        <w:tab/>
        <w:t>Roy D, Rowe BH, Ms C, Stiell IG, Ms C, Coutu B, et al. A Randomized , Controlled Trial of RSD1235 , a Novel Anti</w:t>
      </w:r>
      <w:r w:rsidR="006E25D7">
        <w:rPr>
          <w:noProof/>
          <w:szCs w:val="24"/>
        </w:rPr>
        <w:t>a</w:t>
      </w:r>
      <w:r w:rsidRPr="003717CE">
        <w:rPr>
          <w:noProof/>
          <w:szCs w:val="24"/>
        </w:rPr>
        <w:t>rrhythmic Agent , in the Treatment of Recent Onset Atrial Fibrillation. J Am Coll Cardiol [Internet]. 2004;44(12):2355–61. Available from: http://dx.doi.org/10.1016/j.jacc.2004.09.021</w:t>
      </w:r>
    </w:p>
    <w:p w14:paraId="60B09E1F"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8. </w:t>
      </w:r>
      <w:r w:rsidRPr="003717CE">
        <w:rPr>
          <w:noProof/>
          <w:szCs w:val="24"/>
        </w:rPr>
        <w:tab/>
        <w:t xml:space="preserve">Stoneman P, Gilligan P, Mahon P, Sheahan R. Chemical cardioversion of recent-onset atrial fibrillation in the emergency department using vernakalant hydrochloride achieves safe and rapid restoration of sinus rhythm and facilitates same day discharge. Ir J Med Sci. </w:t>
      </w:r>
      <w:r w:rsidRPr="003717CE">
        <w:rPr>
          <w:noProof/>
          <w:szCs w:val="24"/>
        </w:rPr>
        <w:lastRenderedPageBreak/>
        <w:t xml:space="preserve">2017;186(4):903–8. </w:t>
      </w:r>
    </w:p>
    <w:p w14:paraId="60B09E20"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19. </w:t>
      </w:r>
      <w:r w:rsidRPr="003717CE">
        <w:rPr>
          <w:noProof/>
          <w:szCs w:val="24"/>
        </w:rPr>
        <w:tab/>
        <w:t>Roy D, Rowe BH, Stiell IG, Coutu B, Ip JH, Phaneuf D, et al. A randomized, controlled trial of RSD1235, a novel antiarrhythmic agent, in the treatment of recent onset atrial fibrillation. J Am Coll Cardiol [Internet]. 2004;44(12):2355–61. Available from: http://dx.doi.org/10.1016/j.jacc.2004.09.021</w:t>
      </w:r>
    </w:p>
    <w:p w14:paraId="60B09E21" w14:textId="77777777" w:rsidR="003717CE" w:rsidRPr="003717CE" w:rsidRDefault="003717CE" w:rsidP="003717CE">
      <w:pPr>
        <w:widowControl w:val="0"/>
        <w:autoSpaceDE w:val="0"/>
        <w:autoSpaceDN w:val="0"/>
        <w:adjustRightInd w:val="0"/>
        <w:spacing w:line="360" w:lineRule="auto"/>
        <w:ind w:left="640" w:hanging="640"/>
        <w:rPr>
          <w:noProof/>
          <w:szCs w:val="24"/>
        </w:rPr>
      </w:pPr>
      <w:r w:rsidRPr="003717CE">
        <w:rPr>
          <w:noProof/>
          <w:szCs w:val="24"/>
        </w:rPr>
        <w:t xml:space="preserve">20. </w:t>
      </w:r>
      <w:r w:rsidRPr="003717CE">
        <w:rPr>
          <w:noProof/>
          <w:szCs w:val="24"/>
        </w:rPr>
        <w:tab/>
        <w:t xml:space="preserve">Schnaubelt S, Niederdöckl J, Simon A, Schütz N, Holaubek C, Edlinger-Stanger M, et al. Hemodynamic effects of Vernakalant in cardio-surgical ICU-patients treated for recent-onset postoperative atrial fibrillation. Sci Rep. 2020 Dec 1;10(1). </w:t>
      </w:r>
    </w:p>
    <w:p w14:paraId="60B09E22" w14:textId="77777777" w:rsidR="003717CE" w:rsidRPr="003717CE" w:rsidRDefault="003717CE" w:rsidP="003717CE">
      <w:pPr>
        <w:widowControl w:val="0"/>
        <w:autoSpaceDE w:val="0"/>
        <w:autoSpaceDN w:val="0"/>
        <w:adjustRightInd w:val="0"/>
        <w:spacing w:line="360" w:lineRule="auto"/>
        <w:ind w:left="640" w:hanging="640"/>
        <w:rPr>
          <w:noProof/>
        </w:rPr>
      </w:pPr>
      <w:r w:rsidRPr="003717CE">
        <w:rPr>
          <w:noProof/>
          <w:szCs w:val="24"/>
        </w:rPr>
        <w:t xml:space="preserve">21. </w:t>
      </w:r>
      <w:r w:rsidRPr="003717CE">
        <w:rPr>
          <w:noProof/>
          <w:szCs w:val="24"/>
        </w:rPr>
        <w:tab/>
        <w:t>Minassian AM, Silk SE, Barrett JR, Nielsen CM, Miura K, Diouf A, et al. Reduced blood-stage malaria growth and immune correlates in humans following RH5 vaccination. Med [Internet]. 2021;2(6):701-719.e19. Available from: https://doi.org/10.1016/j.medj.2021.03.014</w:t>
      </w:r>
    </w:p>
    <w:p w14:paraId="60B09E23" w14:textId="77777777" w:rsidR="00E35D2A" w:rsidRDefault="00FF3FD7" w:rsidP="006846B1">
      <w:pPr>
        <w:autoSpaceDE w:val="0"/>
        <w:autoSpaceDN w:val="0"/>
        <w:adjustRightInd w:val="0"/>
        <w:spacing w:line="360" w:lineRule="auto"/>
        <w:ind w:right="0"/>
        <w:rPr>
          <w:b/>
          <w:bCs/>
          <w:szCs w:val="24"/>
        </w:rPr>
      </w:pPr>
      <w:r>
        <w:rPr>
          <w:b/>
          <w:bCs/>
          <w:szCs w:val="24"/>
        </w:rPr>
        <w:fldChar w:fldCharType="end"/>
      </w:r>
    </w:p>
    <w:sectPr w:rsidR="00E35D2A" w:rsidSect="009A6670">
      <w:pgSz w:w="11906" w:h="16838" w:code="9"/>
      <w:pgMar w:top="1440" w:right="1440" w:bottom="1440" w:left="1440" w:header="39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09E39" w14:textId="77777777" w:rsidR="00AB109F" w:rsidRDefault="00AB109F" w:rsidP="00D73124">
      <w:pPr>
        <w:spacing w:line="240" w:lineRule="auto"/>
      </w:pPr>
      <w:r>
        <w:separator/>
      </w:r>
    </w:p>
  </w:endnote>
  <w:endnote w:type="continuationSeparator" w:id="0">
    <w:p w14:paraId="60B09E3A" w14:textId="77777777" w:rsidR="00AB109F" w:rsidRDefault="00AB109F" w:rsidP="00D73124">
      <w:pPr>
        <w:spacing w:line="240" w:lineRule="auto"/>
      </w:pPr>
      <w:r>
        <w:continuationSeparator/>
      </w:r>
    </w:p>
  </w:endnote>
  <w:endnote w:type="continuationNotice" w:id="1">
    <w:p w14:paraId="60B09E3B" w14:textId="77777777" w:rsidR="00AB109F" w:rsidRDefault="00AB10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wis721LtE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df4e37e1.I">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09E36" w14:textId="77777777" w:rsidR="00AB109F" w:rsidRDefault="00AB109F" w:rsidP="00D73124">
      <w:pPr>
        <w:spacing w:line="240" w:lineRule="auto"/>
      </w:pPr>
      <w:r>
        <w:separator/>
      </w:r>
    </w:p>
  </w:footnote>
  <w:footnote w:type="continuationSeparator" w:id="0">
    <w:p w14:paraId="60B09E37" w14:textId="77777777" w:rsidR="00AB109F" w:rsidRDefault="00AB109F" w:rsidP="00D73124">
      <w:pPr>
        <w:spacing w:line="240" w:lineRule="auto"/>
      </w:pPr>
      <w:r>
        <w:continuationSeparator/>
      </w:r>
    </w:p>
  </w:footnote>
  <w:footnote w:type="continuationNotice" w:id="1">
    <w:p w14:paraId="60B09E38" w14:textId="77777777" w:rsidR="00AB109F" w:rsidRDefault="00AB109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337F7"/>
    <w:multiLevelType w:val="hybridMultilevel"/>
    <w:tmpl w:val="66B224B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4303D"/>
    <w:multiLevelType w:val="hybridMultilevel"/>
    <w:tmpl w:val="EE2E1294"/>
    <w:lvl w:ilvl="0" w:tplc="50C61548">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65D4E"/>
    <w:multiLevelType w:val="hybridMultilevel"/>
    <w:tmpl w:val="367A5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96298D"/>
    <w:multiLevelType w:val="hybridMultilevel"/>
    <w:tmpl w:val="AE0EB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EC434E"/>
    <w:multiLevelType w:val="hybridMultilevel"/>
    <w:tmpl w:val="6D94685C"/>
    <w:lvl w:ilvl="0" w:tplc="0409000F">
      <w:start w:val="1"/>
      <w:numFmt w:val="decimal"/>
      <w:lvlText w:val="%1."/>
      <w:lvlJc w:val="left"/>
      <w:pPr>
        <w:ind w:left="793" w:hanging="360"/>
      </w:pPr>
    </w:lvl>
    <w:lvl w:ilvl="1" w:tplc="04090019" w:tentative="1">
      <w:start w:val="1"/>
      <w:numFmt w:val="lowerLetter"/>
      <w:lvlText w:val="%2."/>
      <w:lvlJc w:val="left"/>
      <w:pPr>
        <w:ind w:left="1513" w:hanging="360"/>
      </w:pPr>
    </w:lvl>
    <w:lvl w:ilvl="2" w:tplc="0409001B" w:tentative="1">
      <w:start w:val="1"/>
      <w:numFmt w:val="lowerRoman"/>
      <w:lvlText w:val="%3."/>
      <w:lvlJc w:val="right"/>
      <w:pPr>
        <w:ind w:left="2233" w:hanging="180"/>
      </w:pPr>
    </w:lvl>
    <w:lvl w:ilvl="3" w:tplc="0409000F" w:tentative="1">
      <w:start w:val="1"/>
      <w:numFmt w:val="decimal"/>
      <w:lvlText w:val="%4."/>
      <w:lvlJc w:val="left"/>
      <w:pPr>
        <w:ind w:left="2953" w:hanging="360"/>
      </w:pPr>
    </w:lvl>
    <w:lvl w:ilvl="4" w:tplc="04090019" w:tentative="1">
      <w:start w:val="1"/>
      <w:numFmt w:val="lowerLetter"/>
      <w:lvlText w:val="%5."/>
      <w:lvlJc w:val="left"/>
      <w:pPr>
        <w:ind w:left="3673" w:hanging="360"/>
      </w:pPr>
    </w:lvl>
    <w:lvl w:ilvl="5" w:tplc="0409001B" w:tentative="1">
      <w:start w:val="1"/>
      <w:numFmt w:val="lowerRoman"/>
      <w:lvlText w:val="%6."/>
      <w:lvlJc w:val="right"/>
      <w:pPr>
        <w:ind w:left="4393" w:hanging="180"/>
      </w:pPr>
    </w:lvl>
    <w:lvl w:ilvl="6" w:tplc="0409000F" w:tentative="1">
      <w:start w:val="1"/>
      <w:numFmt w:val="decimal"/>
      <w:lvlText w:val="%7."/>
      <w:lvlJc w:val="left"/>
      <w:pPr>
        <w:ind w:left="5113" w:hanging="360"/>
      </w:pPr>
    </w:lvl>
    <w:lvl w:ilvl="7" w:tplc="04090019" w:tentative="1">
      <w:start w:val="1"/>
      <w:numFmt w:val="lowerLetter"/>
      <w:lvlText w:val="%8."/>
      <w:lvlJc w:val="left"/>
      <w:pPr>
        <w:ind w:left="5833" w:hanging="360"/>
      </w:pPr>
    </w:lvl>
    <w:lvl w:ilvl="8" w:tplc="0409001B" w:tentative="1">
      <w:start w:val="1"/>
      <w:numFmt w:val="lowerRoman"/>
      <w:lvlText w:val="%9."/>
      <w:lvlJc w:val="right"/>
      <w:pPr>
        <w:ind w:left="6553" w:hanging="180"/>
      </w:pPr>
    </w:lvl>
  </w:abstractNum>
  <w:abstractNum w:abstractNumId="5" w15:restartNumberingAfterBreak="0">
    <w:nsid w:val="37F32CC7"/>
    <w:multiLevelType w:val="hybridMultilevel"/>
    <w:tmpl w:val="828EF068"/>
    <w:lvl w:ilvl="0" w:tplc="2D8A8D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1967F7"/>
    <w:multiLevelType w:val="hybridMultilevel"/>
    <w:tmpl w:val="D5247540"/>
    <w:lvl w:ilvl="0" w:tplc="970E99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0402646"/>
    <w:multiLevelType w:val="hybridMultilevel"/>
    <w:tmpl w:val="046E2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0F501D"/>
    <w:multiLevelType w:val="hybridMultilevel"/>
    <w:tmpl w:val="8E803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AF3F19"/>
    <w:multiLevelType w:val="hybridMultilevel"/>
    <w:tmpl w:val="BCAEF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4E57FC"/>
    <w:multiLevelType w:val="hybridMultilevel"/>
    <w:tmpl w:val="7862E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D731B5"/>
    <w:multiLevelType w:val="hybridMultilevel"/>
    <w:tmpl w:val="F780A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727F4F"/>
    <w:multiLevelType w:val="hybridMultilevel"/>
    <w:tmpl w:val="A4DE5F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E5BFE"/>
    <w:multiLevelType w:val="hybridMultilevel"/>
    <w:tmpl w:val="ACC24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B23096"/>
    <w:multiLevelType w:val="hybridMultilevel"/>
    <w:tmpl w:val="D524754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41C5652"/>
    <w:multiLevelType w:val="hybridMultilevel"/>
    <w:tmpl w:val="7922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212687"/>
    <w:multiLevelType w:val="hybridMultilevel"/>
    <w:tmpl w:val="4DA64026"/>
    <w:lvl w:ilvl="0" w:tplc="8416C6FA">
      <w:start w:val="1"/>
      <w:numFmt w:val="decimal"/>
      <w:lvlText w:val="%1."/>
      <w:lvlJc w:val="left"/>
      <w:pPr>
        <w:ind w:left="786"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7A40D4"/>
    <w:multiLevelType w:val="hybridMultilevel"/>
    <w:tmpl w:val="69E85A24"/>
    <w:lvl w:ilvl="0" w:tplc="0409000F">
      <w:start w:val="1"/>
      <w:numFmt w:val="decimal"/>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79836F2B"/>
    <w:multiLevelType w:val="hybridMultilevel"/>
    <w:tmpl w:val="28FEE8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DF450A"/>
    <w:multiLevelType w:val="hybridMultilevel"/>
    <w:tmpl w:val="CC686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4776491">
    <w:abstractNumId w:val="10"/>
  </w:num>
  <w:num w:numId="2" w16cid:durableId="1733429772">
    <w:abstractNumId w:val="11"/>
  </w:num>
  <w:num w:numId="3" w16cid:durableId="487942956">
    <w:abstractNumId w:val="8"/>
  </w:num>
  <w:num w:numId="4" w16cid:durableId="1627348088">
    <w:abstractNumId w:val="3"/>
  </w:num>
  <w:num w:numId="5" w16cid:durableId="200093028">
    <w:abstractNumId w:val="1"/>
  </w:num>
  <w:num w:numId="6" w16cid:durableId="1432819885">
    <w:abstractNumId w:val="19"/>
  </w:num>
  <w:num w:numId="7" w16cid:durableId="248731138">
    <w:abstractNumId w:val="13"/>
  </w:num>
  <w:num w:numId="8" w16cid:durableId="2142649716">
    <w:abstractNumId w:val="15"/>
  </w:num>
  <w:num w:numId="9" w16cid:durableId="1841698289">
    <w:abstractNumId w:val="12"/>
  </w:num>
  <w:num w:numId="10" w16cid:durableId="1909538717">
    <w:abstractNumId w:val="4"/>
  </w:num>
  <w:num w:numId="11" w16cid:durableId="176517933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4786575">
    <w:abstractNumId w:val="18"/>
  </w:num>
  <w:num w:numId="13" w16cid:durableId="1780837072">
    <w:abstractNumId w:val="5"/>
  </w:num>
  <w:num w:numId="14" w16cid:durableId="847868530">
    <w:abstractNumId w:val="9"/>
  </w:num>
  <w:num w:numId="15" w16cid:durableId="790511213">
    <w:abstractNumId w:val="0"/>
  </w:num>
  <w:num w:numId="16" w16cid:durableId="299849441">
    <w:abstractNumId w:val="2"/>
  </w:num>
  <w:num w:numId="17" w16cid:durableId="468474056">
    <w:abstractNumId w:val="7"/>
  </w:num>
  <w:num w:numId="18" w16cid:durableId="1404523295">
    <w:abstractNumId w:val="16"/>
  </w:num>
  <w:num w:numId="19" w16cid:durableId="169411419">
    <w:abstractNumId w:val="6"/>
  </w:num>
  <w:num w:numId="20" w16cid:durableId="15860391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6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wsTAxMDEytDS2NDFX0lEKTi0uzszPAykwNagFAKAAvgstAAAA"/>
  </w:docVars>
  <w:rsids>
    <w:rsidRoot w:val="005F54AD"/>
    <w:rsid w:val="00000259"/>
    <w:rsid w:val="0000029F"/>
    <w:rsid w:val="00001127"/>
    <w:rsid w:val="00003CA9"/>
    <w:rsid w:val="00003E31"/>
    <w:rsid w:val="000041B0"/>
    <w:rsid w:val="00004283"/>
    <w:rsid w:val="000046DB"/>
    <w:rsid w:val="0000592E"/>
    <w:rsid w:val="000061BE"/>
    <w:rsid w:val="00006CF6"/>
    <w:rsid w:val="000104F4"/>
    <w:rsid w:val="00010BE5"/>
    <w:rsid w:val="00014AF2"/>
    <w:rsid w:val="00016508"/>
    <w:rsid w:val="000200F1"/>
    <w:rsid w:val="00024A85"/>
    <w:rsid w:val="000255F1"/>
    <w:rsid w:val="00026021"/>
    <w:rsid w:val="000270BF"/>
    <w:rsid w:val="00033932"/>
    <w:rsid w:val="00035DEA"/>
    <w:rsid w:val="00036721"/>
    <w:rsid w:val="00036E93"/>
    <w:rsid w:val="000415FF"/>
    <w:rsid w:val="00041781"/>
    <w:rsid w:val="00041E65"/>
    <w:rsid w:val="000461A4"/>
    <w:rsid w:val="000466A7"/>
    <w:rsid w:val="00046F1A"/>
    <w:rsid w:val="00047367"/>
    <w:rsid w:val="000517A0"/>
    <w:rsid w:val="00052720"/>
    <w:rsid w:val="000550BF"/>
    <w:rsid w:val="00055C50"/>
    <w:rsid w:val="000564E3"/>
    <w:rsid w:val="00056780"/>
    <w:rsid w:val="0005743E"/>
    <w:rsid w:val="0005780D"/>
    <w:rsid w:val="00060AF9"/>
    <w:rsid w:val="00062B68"/>
    <w:rsid w:val="000632A3"/>
    <w:rsid w:val="00063D27"/>
    <w:rsid w:val="000647C9"/>
    <w:rsid w:val="00066CF6"/>
    <w:rsid w:val="00067E15"/>
    <w:rsid w:val="00075C08"/>
    <w:rsid w:val="00075E88"/>
    <w:rsid w:val="0007643C"/>
    <w:rsid w:val="00081342"/>
    <w:rsid w:val="00083A31"/>
    <w:rsid w:val="00083A51"/>
    <w:rsid w:val="000862D1"/>
    <w:rsid w:val="00086752"/>
    <w:rsid w:val="00087D52"/>
    <w:rsid w:val="00087F7A"/>
    <w:rsid w:val="000902EE"/>
    <w:rsid w:val="00091635"/>
    <w:rsid w:val="0009670A"/>
    <w:rsid w:val="000A0145"/>
    <w:rsid w:val="000A0A77"/>
    <w:rsid w:val="000A10AF"/>
    <w:rsid w:val="000A1740"/>
    <w:rsid w:val="000A2502"/>
    <w:rsid w:val="000A2B2F"/>
    <w:rsid w:val="000A44F0"/>
    <w:rsid w:val="000B158C"/>
    <w:rsid w:val="000B2932"/>
    <w:rsid w:val="000B3BA0"/>
    <w:rsid w:val="000B4279"/>
    <w:rsid w:val="000B5B54"/>
    <w:rsid w:val="000B68D6"/>
    <w:rsid w:val="000B6A66"/>
    <w:rsid w:val="000B710E"/>
    <w:rsid w:val="000B71CA"/>
    <w:rsid w:val="000C0320"/>
    <w:rsid w:val="000C0B6C"/>
    <w:rsid w:val="000C28E0"/>
    <w:rsid w:val="000C4CBC"/>
    <w:rsid w:val="000C61F6"/>
    <w:rsid w:val="000D0FA6"/>
    <w:rsid w:val="000D13D4"/>
    <w:rsid w:val="000D191D"/>
    <w:rsid w:val="000D24FB"/>
    <w:rsid w:val="000D37AC"/>
    <w:rsid w:val="000D6A40"/>
    <w:rsid w:val="000D703A"/>
    <w:rsid w:val="000D72E3"/>
    <w:rsid w:val="000E20A7"/>
    <w:rsid w:val="000E2F85"/>
    <w:rsid w:val="000E730A"/>
    <w:rsid w:val="000F0727"/>
    <w:rsid w:val="000F09FC"/>
    <w:rsid w:val="000F0C1F"/>
    <w:rsid w:val="000F350D"/>
    <w:rsid w:val="000F4CBD"/>
    <w:rsid w:val="000F505B"/>
    <w:rsid w:val="000F590E"/>
    <w:rsid w:val="000F6ED0"/>
    <w:rsid w:val="00101069"/>
    <w:rsid w:val="00101946"/>
    <w:rsid w:val="00102A81"/>
    <w:rsid w:val="00103182"/>
    <w:rsid w:val="00103AF5"/>
    <w:rsid w:val="00104E40"/>
    <w:rsid w:val="00106941"/>
    <w:rsid w:val="00106C25"/>
    <w:rsid w:val="001079EC"/>
    <w:rsid w:val="00111CBF"/>
    <w:rsid w:val="00115009"/>
    <w:rsid w:val="00116A5B"/>
    <w:rsid w:val="001171B2"/>
    <w:rsid w:val="00117C9A"/>
    <w:rsid w:val="00121502"/>
    <w:rsid w:val="00122E54"/>
    <w:rsid w:val="0012358D"/>
    <w:rsid w:val="0012516B"/>
    <w:rsid w:val="0012733D"/>
    <w:rsid w:val="001278C6"/>
    <w:rsid w:val="001304A9"/>
    <w:rsid w:val="00130A7B"/>
    <w:rsid w:val="00131134"/>
    <w:rsid w:val="001315D9"/>
    <w:rsid w:val="00132189"/>
    <w:rsid w:val="00133A74"/>
    <w:rsid w:val="00133C0B"/>
    <w:rsid w:val="00134FEB"/>
    <w:rsid w:val="00137E65"/>
    <w:rsid w:val="001400F8"/>
    <w:rsid w:val="0014040D"/>
    <w:rsid w:val="00144066"/>
    <w:rsid w:val="001456E2"/>
    <w:rsid w:val="00146335"/>
    <w:rsid w:val="00146996"/>
    <w:rsid w:val="00147B9E"/>
    <w:rsid w:val="00150130"/>
    <w:rsid w:val="00150896"/>
    <w:rsid w:val="001509E5"/>
    <w:rsid w:val="00150AB9"/>
    <w:rsid w:val="00150BBF"/>
    <w:rsid w:val="001511D0"/>
    <w:rsid w:val="00151506"/>
    <w:rsid w:val="001524AC"/>
    <w:rsid w:val="0016199D"/>
    <w:rsid w:val="00161D64"/>
    <w:rsid w:val="00162568"/>
    <w:rsid w:val="00162DBA"/>
    <w:rsid w:val="00163E62"/>
    <w:rsid w:val="00165399"/>
    <w:rsid w:val="001656FB"/>
    <w:rsid w:val="00166740"/>
    <w:rsid w:val="00166D57"/>
    <w:rsid w:val="00167025"/>
    <w:rsid w:val="00171DE8"/>
    <w:rsid w:val="00172063"/>
    <w:rsid w:val="001752C4"/>
    <w:rsid w:val="00176CAF"/>
    <w:rsid w:val="00176D78"/>
    <w:rsid w:val="00176F01"/>
    <w:rsid w:val="00177427"/>
    <w:rsid w:val="001778E4"/>
    <w:rsid w:val="00180F6E"/>
    <w:rsid w:val="00181C97"/>
    <w:rsid w:val="00183D9C"/>
    <w:rsid w:val="001842AA"/>
    <w:rsid w:val="00186DFB"/>
    <w:rsid w:val="00186FE6"/>
    <w:rsid w:val="00190546"/>
    <w:rsid w:val="00191D90"/>
    <w:rsid w:val="00193B05"/>
    <w:rsid w:val="00196BBE"/>
    <w:rsid w:val="00197DE8"/>
    <w:rsid w:val="001A20C2"/>
    <w:rsid w:val="001A3B91"/>
    <w:rsid w:val="001A4464"/>
    <w:rsid w:val="001A6059"/>
    <w:rsid w:val="001A6099"/>
    <w:rsid w:val="001A7972"/>
    <w:rsid w:val="001A7C6A"/>
    <w:rsid w:val="001B04E3"/>
    <w:rsid w:val="001B07E5"/>
    <w:rsid w:val="001B2FDA"/>
    <w:rsid w:val="001B3E83"/>
    <w:rsid w:val="001B6105"/>
    <w:rsid w:val="001B7232"/>
    <w:rsid w:val="001B7EEB"/>
    <w:rsid w:val="001C0C8E"/>
    <w:rsid w:val="001C1AE4"/>
    <w:rsid w:val="001C2989"/>
    <w:rsid w:val="001C3FAE"/>
    <w:rsid w:val="001C5B64"/>
    <w:rsid w:val="001C60E0"/>
    <w:rsid w:val="001C6325"/>
    <w:rsid w:val="001C6533"/>
    <w:rsid w:val="001C6B86"/>
    <w:rsid w:val="001D0050"/>
    <w:rsid w:val="001D0376"/>
    <w:rsid w:val="001D1ED8"/>
    <w:rsid w:val="001D21E4"/>
    <w:rsid w:val="001D38AF"/>
    <w:rsid w:val="001D4363"/>
    <w:rsid w:val="001D529B"/>
    <w:rsid w:val="001D5376"/>
    <w:rsid w:val="001D55C5"/>
    <w:rsid w:val="001D5A3C"/>
    <w:rsid w:val="001D6187"/>
    <w:rsid w:val="001E33A1"/>
    <w:rsid w:val="001E4524"/>
    <w:rsid w:val="001E6A7C"/>
    <w:rsid w:val="001E734D"/>
    <w:rsid w:val="001F128E"/>
    <w:rsid w:val="001F327C"/>
    <w:rsid w:val="001F3E93"/>
    <w:rsid w:val="00202B0A"/>
    <w:rsid w:val="00212B62"/>
    <w:rsid w:val="00212FF7"/>
    <w:rsid w:val="00216678"/>
    <w:rsid w:val="00217C27"/>
    <w:rsid w:val="00220F3B"/>
    <w:rsid w:val="00221027"/>
    <w:rsid w:val="00222005"/>
    <w:rsid w:val="002233CA"/>
    <w:rsid w:val="00223F4E"/>
    <w:rsid w:val="002244DE"/>
    <w:rsid w:val="0022469D"/>
    <w:rsid w:val="002328F4"/>
    <w:rsid w:val="00235BA0"/>
    <w:rsid w:val="00236521"/>
    <w:rsid w:val="002375A0"/>
    <w:rsid w:val="0023771B"/>
    <w:rsid w:val="00243D8D"/>
    <w:rsid w:val="002442D7"/>
    <w:rsid w:val="0024619D"/>
    <w:rsid w:val="0024693D"/>
    <w:rsid w:val="00246F0A"/>
    <w:rsid w:val="002470DD"/>
    <w:rsid w:val="002473BE"/>
    <w:rsid w:val="002517E2"/>
    <w:rsid w:val="002550B4"/>
    <w:rsid w:val="002560E9"/>
    <w:rsid w:val="00256C83"/>
    <w:rsid w:val="0025758A"/>
    <w:rsid w:val="00260A18"/>
    <w:rsid w:val="00261496"/>
    <w:rsid w:val="00264D77"/>
    <w:rsid w:val="00265D37"/>
    <w:rsid w:val="002664BD"/>
    <w:rsid w:val="00266C50"/>
    <w:rsid w:val="00272531"/>
    <w:rsid w:val="00272DEB"/>
    <w:rsid w:val="002742F9"/>
    <w:rsid w:val="00274D6C"/>
    <w:rsid w:val="002759FB"/>
    <w:rsid w:val="002763D8"/>
    <w:rsid w:val="0027699E"/>
    <w:rsid w:val="00282E63"/>
    <w:rsid w:val="00283EF7"/>
    <w:rsid w:val="00284D98"/>
    <w:rsid w:val="00285289"/>
    <w:rsid w:val="00287CCF"/>
    <w:rsid w:val="0029108C"/>
    <w:rsid w:val="00291A5F"/>
    <w:rsid w:val="00297829"/>
    <w:rsid w:val="00297C32"/>
    <w:rsid w:val="002A0337"/>
    <w:rsid w:val="002A3E66"/>
    <w:rsid w:val="002B1C5F"/>
    <w:rsid w:val="002B2F62"/>
    <w:rsid w:val="002B2FD4"/>
    <w:rsid w:val="002B43B9"/>
    <w:rsid w:val="002B58E9"/>
    <w:rsid w:val="002C0D6E"/>
    <w:rsid w:val="002C1F0D"/>
    <w:rsid w:val="002C2FEB"/>
    <w:rsid w:val="002C30CF"/>
    <w:rsid w:val="002C35B9"/>
    <w:rsid w:val="002D077F"/>
    <w:rsid w:val="002D19DF"/>
    <w:rsid w:val="002D3132"/>
    <w:rsid w:val="002D4A6A"/>
    <w:rsid w:val="002D673D"/>
    <w:rsid w:val="002D7AA9"/>
    <w:rsid w:val="002E42B2"/>
    <w:rsid w:val="002E5EAA"/>
    <w:rsid w:val="002F013A"/>
    <w:rsid w:val="002F0B1F"/>
    <w:rsid w:val="002F26B3"/>
    <w:rsid w:val="002F5AC7"/>
    <w:rsid w:val="002F721C"/>
    <w:rsid w:val="00300363"/>
    <w:rsid w:val="00300B63"/>
    <w:rsid w:val="00301257"/>
    <w:rsid w:val="00302B84"/>
    <w:rsid w:val="00302C0E"/>
    <w:rsid w:val="00302F89"/>
    <w:rsid w:val="003041ED"/>
    <w:rsid w:val="00306784"/>
    <w:rsid w:val="00310F4D"/>
    <w:rsid w:val="00311F1B"/>
    <w:rsid w:val="00311FCD"/>
    <w:rsid w:val="0031273F"/>
    <w:rsid w:val="00312BEA"/>
    <w:rsid w:val="00313143"/>
    <w:rsid w:val="00313246"/>
    <w:rsid w:val="00313FA5"/>
    <w:rsid w:val="00313FCC"/>
    <w:rsid w:val="003166BE"/>
    <w:rsid w:val="00316FCB"/>
    <w:rsid w:val="003213AF"/>
    <w:rsid w:val="003229F5"/>
    <w:rsid w:val="00322A64"/>
    <w:rsid w:val="00322E8A"/>
    <w:rsid w:val="00325235"/>
    <w:rsid w:val="00330629"/>
    <w:rsid w:val="003308D1"/>
    <w:rsid w:val="00330C98"/>
    <w:rsid w:val="00332CC5"/>
    <w:rsid w:val="003330D1"/>
    <w:rsid w:val="00335DBD"/>
    <w:rsid w:val="00337B12"/>
    <w:rsid w:val="00342B3F"/>
    <w:rsid w:val="00343592"/>
    <w:rsid w:val="00344396"/>
    <w:rsid w:val="00344765"/>
    <w:rsid w:val="00345E6B"/>
    <w:rsid w:val="00346269"/>
    <w:rsid w:val="0034785B"/>
    <w:rsid w:val="00350341"/>
    <w:rsid w:val="00351897"/>
    <w:rsid w:val="00352618"/>
    <w:rsid w:val="00353814"/>
    <w:rsid w:val="00356B8C"/>
    <w:rsid w:val="003618E7"/>
    <w:rsid w:val="003624CD"/>
    <w:rsid w:val="003640E8"/>
    <w:rsid w:val="00367BA1"/>
    <w:rsid w:val="0037001D"/>
    <w:rsid w:val="003717CE"/>
    <w:rsid w:val="00373CBE"/>
    <w:rsid w:val="003760B7"/>
    <w:rsid w:val="003779ED"/>
    <w:rsid w:val="00380941"/>
    <w:rsid w:val="003828BF"/>
    <w:rsid w:val="00384EBD"/>
    <w:rsid w:val="00385341"/>
    <w:rsid w:val="003855F0"/>
    <w:rsid w:val="003866E2"/>
    <w:rsid w:val="00386B7B"/>
    <w:rsid w:val="003870CE"/>
    <w:rsid w:val="003903A3"/>
    <w:rsid w:val="003917C5"/>
    <w:rsid w:val="00391859"/>
    <w:rsid w:val="003929F9"/>
    <w:rsid w:val="00392ECD"/>
    <w:rsid w:val="00392EDF"/>
    <w:rsid w:val="003936B9"/>
    <w:rsid w:val="003940AB"/>
    <w:rsid w:val="003A2894"/>
    <w:rsid w:val="003A30F1"/>
    <w:rsid w:val="003A4950"/>
    <w:rsid w:val="003B01E7"/>
    <w:rsid w:val="003B0C04"/>
    <w:rsid w:val="003B0CBD"/>
    <w:rsid w:val="003B2D76"/>
    <w:rsid w:val="003B345E"/>
    <w:rsid w:val="003B780D"/>
    <w:rsid w:val="003C05F7"/>
    <w:rsid w:val="003C13BA"/>
    <w:rsid w:val="003C172F"/>
    <w:rsid w:val="003C327F"/>
    <w:rsid w:val="003C36E6"/>
    <w:rsid w:val="003C5CF4"/>
    <w:rsid w:val="003C6493"/>
    <w:rsid w:val="003D2ED1"/>
    <w:rsid w:val="003D3839"/>
    <w:rsid w:val="003D5AFD"/>
    <w:rsid w:val="003D6FA6"/>
    <w:rsid w:val="003E281A"/>
    <w:rsid w:val="003E7316"/>
    <w:rsid w:val="003F0BAB"/>
    <w:rsid w:val="003F13A2"/>
    <w:rsid w:val="003F1896"/>
    <w:rsid w:val="003F3CDE"/>
    <w:rsid w:val="003F771D"/>
    <w:rsid w:val="00402294"/>
    <w:rsid w:val="004026B5"/>
    <w:rsid w:val="00404579"/>
    <w:rsid w:val="0040506C"/>
    <w:rsid w:val="0040752E"/>
    <w:rsid w:val="00407FDD"/>
    <w:rsid w:val="004118C8"/>
    <w:rsid w:val="0041192F"/>
    <w:rsid w:val="004139AA"/>
    <w:rsid w:val="00413A61"/>
    <w:rsid w:val="00416589"/>
    <w:rsid w:val="004172C8"/>
    <w:rsid w:val="00417320"/>
    <w:rsid w:val="00417E1B"/>
    <w:rsid w:val="00422976"/>
    <w:rsid w:val="00422DFD"/>
    <w:rsid w:val="0042447E"/>
    <w:rsid w:val="00427106"/>
    <w:rsid w:val="00430EF5"/>
    <w:rsid w:val="00433833"/>
    <w:rsid w:val="00435426"/>
    <w:rsid w:val="00436621"/>
    <w:rsid w:val="00441EF3"/>
    <w:rsid w:val="00442636"/>
    <w:rsid w:val="0044439E"/>
    <w:rsid w:val="00444B6D"/>
    <w:rsid w:val="004468B9"/>
    <w:rsid w:val="004474F2"/>
    <w:rsid w:val="00452A38"/>
    <w:rsid w:val="0045383C"/>
    <w:rsid w:val="00453A39"/>
    <w:rsid w:val="0045727B"/>
    <w:rsid w:val="00460379"/>
    <w:rsid w:val="004608E2"/>
    <w:rsid w:val="004625B3"/>
    <w:rsid w:val="00465B10"/>
    <w:rsid w:val="00465B62"/>
    <w:rsid w:val="00466C15"/>
    <w:rsid w:val="0047052E"/>
    <w:rsid w:val="0047110D"/>
    <w:rsid w:val="00474DB2"/>
    <w:rsid w:val="00476A69"/>
    <w:rsid w:val="00477559"/>
    <w:rsid w:val="004806F3"/>
    <w:rsid w:val="0048117B"/>
    <w:rsid w:val="004827F7"/>
    <w:rsid w:val="00486019"/>
    <w:rsid w:val="00486137"/>
    <w:rsid w:val="00486240"/>
    <w:rsid w:val="004867C2"/>
    <w:rsid w:val="00490CA5"/>
    <w:rsid w:val="004918C7"/>
    <w:rsid w:val="00493395"/>
    <w:rsid w:val="00495ECD"/>
    <w:rsid w:val="0049694D"/>
    <w:rsid w:val="00496D15"/>
    <w:rsid w:val="00497D6C"/>
    <w:rsid w:val="004A0868"/>
    <w:rsid w:val="004A0DF2"/>
    <w:rsid w:val="004A13BD"/>
    <w:rsid w:val="004A153F"/>
    <w:rsid w:val="004A1936"/>
    <w:rsid w:val="004A4C74"/>
    <w:rsid w:val="004A52AC"/>
    <w:rsid w:val="004A5C5A"/>
    <w:rsid w:val="004A6571"/>
    <w:rsid w:val="004A6AFB"/>
    <w:rsid w:val="004B3212"/>
    <w:rsid w:val="004B57FF"/>
    <w:rsid w:val="004B65F4"/>
    <w:rsid w:val="004B6716"/>
    <w:rsid w:val="004B723E"/>
    <w:rsid w:val="004B73A7"/>
    <w:rsid w:val="004C0423"/>
    <w:rsid w:val="004C0AEA"/>
    <w:rsid w:val="004C1249"/>
    <w:rsid w:val="004C2159"/>
    <w:rsid w:val="004C2474"/>
    <w:rsid w:val="004C2511"/>
    <w:rsid w:val="004C4827"/>
    <w:rsid w:val="004C6EC2"/>
    <w:rsid w:val="004C7663"/>
    <w:rsid w:val="004D020F"/>
    <w:rsid w:val="004D1D32"/>
    <w:rsid w:val="004D2AA8"/>
    <w:rsid w:val="004D2B26"/>
    <w:rsid w:val="004D4FED"/>
    <w:rsid w:val="004D5905"/>
    <w:rsid w:val="004D77A4"/>
    <w:rsid w:val="004D7BAC"/>
    <w:rsid w:val="004E0A04"/>
    <w:rsid w:val="004E5A20"/>
    <w:rsid w:val="004E7D54"/>
    <w:rsid w:val="004F3B8D"/>
    <w:rsid w:val="004F475A"/>
    <w:rsid w:val="004F5238"/>
    <w:rsid w:val="004F672D"/>
    <w:rsid w:val="004F6C19"/>
    <w:rsid w:val="00502DCA"/>
    <w:rsid w:val="00502F91"/>
    <w:rsid w:val="00505A6E"/>
    <w:rsid w:val="00512EAB"/>
    <w:rsid w:val="00513FAF"/>
    <w:rsid w:val="00515A9D"/>
    <w:rsid w:val="00515AFB"/>
    <w:rsid w:val="00520D7F"/>
    <w:rsid w:val="00520D8D"/>
    <w:rsid w:val="0052210F"/>
    <w:rsid w:val="00523AD7"/>
    <w:rsid w:val="0052450C"/>
    <w:rsid w:val="005245B2"/>
    <w:rsid w:val="005246ED"/>
    <w:rsid w:val="0052537D"/>
    <w:rsid w:val="00527C1D"/>
    <w:rsid w:val="00531632"/>
    <w:rsid w:val="005317E3"/>
    <w:rsid w:val="005318DD"/>
    <w:rsid w:val="00531CE3"/>
    <w:rsid w:val="00532FA6"/>
    <w:rsid w:val="00536315"/>
    <w:rsid w:val="00541A02"/>
    <w:rsid w:val="00542A7E"/>
    <w:rsid w:val="005440BE"/>
    <w:rsid w:val="00544403"/>
    <w:rsid w:val="00546177"/>
    <w:rsid w:val="005466E4"/>
    <w:rsid w:val="005508EA"/>
    <w:rsid w:val="00550907"/>
    <w:rsid w:val="00551D04"/>
    <w:rsid w:val="00554E8D"/>
    <w:rsid w:val="00556279"/>
    <w:rsid w:val="005571BE"/>
    <w:rsid w:val="00557731"/>
    <w:rsid w:val="00557978"/>
    <w:rsid w:val="005622B1"/>
    <w:rsid w:val="00562E0C"/>
    <w:rsid w:val="005636B5"/>
    <w:rsid w:val="0056466B"/>
    <w:rsid w:val="00565499"/>
    <w:rsid w:val="0056550A"/>
    <w:rsid w:val="00565D8C"/>
    <w:rsid w:val="0056607B"/>
    <w:rsid w:val="005666BB"/>
    <w:rsid w:val="0057088B"/>
    <w:rsid w:val="00571853"/>
    <w:rsid w:val="00574C22"/>
    <w:rsid w:val="00574D33"/>
    <w:rsid w:val="00575041"/>
    <w:rsid w:val="00577693"/>
    <w:rsid w:val="00577990"/>
    <w:rsid w:val="005801D5"/>
    <w:rsid w:val="00580D71"/>
    <w:rsid w:val="00585359"/>
    <w:rsid w:val="00586A8A"/>
    <w:rsid w:val="00590903"/>
    <w:rsid w:val="0059465A"/>
    <w:rsid w:val="005948A4"/>
    <w:rsid w:val="005962CD"/>
    <w:rsid w:val="00597108"/>
    <w:rsid w:val="005A13A7"/>
    <w:rsid w:val="005A391A"/>
    <w:rsid w:val="005A4262"/>
    <w:rsid w:val="005A7A8A"/>
    <w:rsid w:val="005B4196"/>
    <w:rsid w:val="005B7E80"/>
    <w:rsid w:val="005C0E77"/>
    <w:rsid w:val="005C2A79"/>
    <w:rsid w:val="005C395E"/>
    <w:rsid w:val="005C3BEC"/>
    <w:rsid w:val="005C49C0"/>
    <w:rsid w:val="005C6052"/>
    <w:rsid w:val="005C68CF"/>
    <w:rsid w:val="005D02A0"/>
    <w:rsid w:val="005D277F"/>
    <w:rsid w:val="005D2EC3"/>
    <w:rsid w:val="005D3D20"/>
    <w:rsid w:val="005D4A45"/>
    <w:rsid w:val="005D6757"/>
    <w:rsid w:val="005D78D8"/>
    <w:rsid w:val="005E136A"/>
    <w:rsid w:val="005E2A96"/>
    <w:rsid w:val="005E3AFC"/>
    <w:rsid w:val="005F2C59"/>
    <w:rsid w:val="005F356C"/>
    <w:rsid w:val="005F35A4"/>
    <w:rsid w:val="005F3C06"/>
    <w:rsid w:val="005F54AD"/>
    <w:rsid w:val="005F69D4"/>
    <w:rsid w:val="005F7042"/>
    <w:rsid w:val="0060031A"/>
    <w:rsid w:val="006008DE"/>
    <w:rsid w:val="0060114E"/>
    <w:rsid w:val="00602D14"/>
    <w:rsid w:val="00603CFF"/>
    <w:rsid w:val="00605750"/>
    <w:rsid w:val="0060669B"/>
    <w:rsid w:val="00607488"/>
    <w:rsid w:val="00610A00"/>
    <w:rsid w:val="006118F7"/>
    <w:rsid w:val="00612459"/>
    <w:rsid w:val="006129EA"/>
    <w:rsid w:val="0061688C"/>
    <w:rsid w:val="00616F4F"/>
    <w:rsid w:val="0061792F"/>
    <w:rsid w:val="0062048E"/>
    <w:rsid w:val="006220CA"/>
    <w:rsid w:val="00622D2F"/>
    <w:rsid w:val="00623CAE"/>
    <w:rsid w:val="00624F3D"/>
    <w:rsid w:val="006266CF"/>
    <w:rsid w:val="006266E4"/>
    <w:rsid w:val="00631A63"/>
    <w:rsid w:val="00632A0E"/>
    <w:rsid w:val="0063780B"/>
    <w:rsid w:val="00640216"/>
    <w:rsid w:val="00641881"/>
    <w:rsid w:val="0064368E"/>
    <w:rsid w:val="00643EBD"/>
    <w:rsid w:val="006440DB"/>
    <w:rsid w:val="00644659"/>
    <w:rsid w:val="006461CD"/>
    <w:rsid w:val="00646E3D"/>
    <w:rsid w:val="00651AB8"/>
    <w:rsid w:val="00652D37"/>
    <w:rsid w:val="00653A74"/>
    <w:rsid w:val="00653FC8"/>
    <w:rsid w:val="00654B60"/>
    <w:rsid w:val="0065719D"/>
    <w:rsid w:val="0066066E"/>
    <w:rsid w:val="00660F2A"/>
    <w:rsid w:val="006623D7"/>
    <w:rsid w:val="00663360"/>
    <w:rsid w:val="00663B22"/>
    <w:rsid w:val="00663E92"/>
    <w:rsid w:val="006646EB"/>
    <w:rsid w:val="006653BA"/>
    <w:rsid w:val="00666916"/>
    <w:rsid w:val="00666D33"/>
    <w:rsid w:val="00667EB6"/>
    <w:rsid w:val="00671BAA"/>
    <w:rsid w:val="00674E35"/>
    <w:rsid w:val="00674EA9"/>
    <w:rsid w:val="006760F1"/>
    <w:rsid w:val="00677A0A"/>
    <w:rsid w:val="00680978"/>
    <w:rsid w:val="006829DB"/>
    <w:rsid w:val="00682AC0"/>
    <w:rsid w:val="006846B1"/>
    <w:rsid w:val="00684869"/>
    <w:rsid w:val="00685883"/>
    <w:rsid w:val="00690672"/>
    <w:rsid w:val="00690BF8"/>
    <w:rsid w:val="00692112"/>
    <w:rsid w:val="00692BA6"/>
    <w:rsid w:val="006935A8"/>
    <w:rsid w:val="00693AEA"/>
    <w:rsid w:val="0069606E"/>
    <w:rsid w:val="006965AD"/>
    <w:rsid w:val="00696CF0"/>
    <w:rsid w:val="006A0377"/>
    <w:rsid w:val="006A40B0"/>
    <w:rsid w:val="006A4F18"/>
    <w:rsid w:val="006A54D5"/>
    <w:rsid w:val="006A60C6"/>
    <w:rsid w:val="006A6783"/>
    <w:rsid w:val="006A699D"/>
    <w:rsid w:val="006B1B44"/>
    <w:rsid w:val="006B5A38"/>
    <w:rsid w:val="006B716D"/>
    <w:rsid w:val="006C356E"/>
    <w:rsid w:val="006C4AE7"/>
    <w:rsid w:val="006C6C6E"/>
    <w:rsid w:val="006C7602"/>
    <w:rsid w:val="006C7AB8"/>
    <w:rsid w:val="006D138E"/>
    <w:rsid w:val="006D14DB"/>
    <w:rsid w:val="006D1A9D"/>
    <w:rsid w:val="006D231B"/>
    <w:rsid w:val="006D5645"/>
    <w:rsid w:val="006D61CB"/>
    <w:rsid w:val="006D7B23"/>
    <w:rsid w:val="006E25D7"/>
    <w:rsid w:val="006E4976"/>
    <w:rsid w:val="006E4A7E"/>
    <w:rsid w:val="006E6D27"/>
    <w:rsid w:val="006E70D3"/>
    <w:rsid w:val="006F2B4D"/>
    <w:rsid w:val="006F2F91"/>
    <w:rsid w:val="006F314F"/>
    <w:rsid w:val="006F3A91"/>
    <w:rsid w:val="006F3D10"/>
    <w:rsid w:val="006F5B3A"/>
    <w:rsid w:val="006F5FD5"/>
    <w:rsid w:val="006F7D26"/>
    <w:rsid w:val="00701A0C"/>
    <w:rsid w:val="00702383"/>
    <w:rsid w:val="00706242"/>
    <w:rsid w:val="0070756B"/>
    <w:rsid w:val="00713A46"/>
    <w:rsid w:val="00713CF4"/>
    <w:rsid w:val="007202BD"/>
    <w:rsid w:val="007202F3"/>
    <w:rsid w:val="00721828"/>
    <w:rsid w:val="0072324A"/>
    <w:rsid w:val="0072548E"/>
    <w:rsid w:val="00727CB1"/>
    <w:rsid w:val="00731339"/>
    <w:rsid w:val="007315CC"/>
    <w:rsid w:val="00731A7A"/>
    <w:rsid w:val="0073391E"/>
    <w:rsid w:val="00735225"/>
    <w:rsid w:val="00736496"/>
    <w:rsid w:val="007365B8"/>
    <w:rsid w:val="0073792F"/>
    <w:rsid w:val="00740E06"/>
    <w:rsid w:val="00742227"/>
    <w:rsid w:val="0074421B"/>
    <w:rsid w:val="00744A0F"/>
    <w:rsid w:val="00746B5D"/>
    <w:rsid w:val="00756D84"/>
    <w:rsid w:val="007609CB"/>
    <w:rsid w:val="00761979"/>
    <w:rsid w:val="00764163"/>
    <w:rsid w:val="00765178"/>
    <w:rsid w:val="00771657"/>
    <w:rsid w:val="00771A77"/>
    <w:rsid w:val="00774A89"/>
    <w:rsid w:val="00775271"/>
    <w:rsid w:val="00775BB8"/>
    <w:rsid w:val="00776C5F"/>
    <w:rsid w:val="007811CF"/>
    <w:rsid w:val="0078127C"/>
    <w:rsid w:val="0078181C"/>
    <w:rsid w:val="00781E71"/>
    <w:rsid w:val="00783FA0"/>
    <w:rsid w:val="00784185"/>
    <w:rsid w:val="007845D0"/>
    <w:rsid w:val="007860DE"/>
    <w:rsid w:val="007863F9"/>
    <w:rsid w:val="007910F4"/>
    <w:rsid w:val="0079199E"/>
    <w:rsid w:val="00791F85"/>
    <w:rsid w:val="00794FE5"/>
    <w:rsid w:val="00795231"/>
    <w:rsid w:val="00795A30"/>
    <w:rsid w:val="007968BF"/>
    <w:rsid w:val="007A2E47"/>
    <w:rsid w:val="007A2F5D"/>
    <w:rsid w:val="007A46F4"/>
    <w:rsid w:val="007A4EEC"/>
    <w:rsid w:val="007A6F83"/>
    <w:rsid w:val="007B0197"/>
    <w:rsid w:val="007B2582"/>
    <w:rsid w:val="007B32EB"/>
    <w:rsid w:val="007C0191"/>
    <w:rsid w:val="007C0A27"/>
    <w:rsid w:val="007C43C9"/>
    <w:rsid w:val="007C465A"/>
    <w:rsid w:val="007C541B"/>
    <w:rsid w:val="007C541D"/>
    <w:rsid w:val="007D07DD"/>
    <w:rsid w:val="007D10E0"/>
    <w:rsid w:val="007D1E26"/>
    <w:rsid w:val="007D2867"/>
    <w:rsid w:val="007D62C4"/>
    <w:rsid w:val="007E206D"/>
    <w:rsid w:val="007E4398"/>
    <w:rsid w:val="007E44DB"/>
    <w:rsid w:val="007E705A"/>
    <w:rsid w:val="007E7407"/>
    <w:rsid w:val="007E788A"/>
    <w:rsid w:val="007E7C13"/>
    <w:rsid w:val="007F016A"/>
    <w:rsid w:val="007F1389"/>
    <w:rsid w:val="007F1B7D"/>
    <w:rsid w:val="007F2C93"/>
    <w:rsid w:val="007F3564"/>
    <w:rsid w:val="007F3F82"/>
    <w:rsid w:val="007F515D"/>
    <w:rsid w:val="007F623F"/>
    <w:rsid w:val="00800B1B"/>
    <w:rsid w:val="008045D5"/>
    <w:rsid w:val="00804E14"/>
    <w:rsid w:val="00807825"/>
    <w:rsid w:val="0081201D"/>
    <w:rsid w:val="0081343B"/>
    <w:rsid w:val="00813A98"/>
    <w:rsid w:val="0081512E"/>
    <w:rsid w:val="00816A03"/>
    <w:rsid w:val="00821B62"/>
    <w:rsid w:val="00822AEA"/>
    <w:rsid w:val="00823F10"/>
    <w:rsid w:val="00825B50"/>
    <w:rsid w:val="00825DF9"/>
    <w:rsid w:val="00826D63"/>
    <w:rsid w:val="0082733C"/>
    <w:rsid w:val="0083068E"/>
    <w:rsid w:val="0083124D"/>
    <w:rsid w:val="00833FCC"/>
    <w:rsid w:val="00834173"/>
    <w:rsid w:val="00834CE0"/>
    <w:rsid w:val="0083727D"/>
    <w:rsid w:val="00840BC4"/>
    <w:rsid w:val="00842A0B"/>
    <w:rsid w:val="008434B3"/>
    <w:rsid w:val="0084414D"/>
    <w:rsid w:val="00844E64"/>
    <w:rsid w:val="008451B6"/>
    <w:rsid w:val="00847DC8"/>
    <w:rsid w:val="008501C5"/>
    <w:rsid w:val="00851A79"/>
    <w:rsid w:val="00852FA4"/>
    <w:rsid w:val="00861749"/>
    <w:rsid w:val="00863751"/>
    <w:rsid w:val="00863F1F"/>
    <w:rsid w:val="0086733F"/>
    <w:rsid w:val="008713A6"/>
    <w:rsid w:val="0087203A"/>
    <w:rsid w:val="00872436"/>
    <w:rsid w:val="008729D1"/>
    <w:rsid w:val="00880B96"/>
    <w:rsid w:val="00881232"/>
    <w:rsid w:val="008825F2"/>
    <w:rsid w:val="008845D4"/>
    <w:rsid w:val="00884A22"/>
    <w:rsid w:val="00884C88"/>
    <w:rsid w:val="00886B0A"/>
    <w:rsid w:val="008906BB"/>
    <w:rsid w:val="00893885"/>
    <w:rsid w:val="00893F0B"/>
    <w:rsid w:val="0089433F"/>
    <w:rsid w:val="00897E26"/>
    <w:rsid w:val="008A0316"/>
    <w:rsid w:val="008A130A"/>
    <w:rsid w:val="008A5310"/>
    <w:rsid w:val="008A533D"/>
    <w:rsid w:val="008A579B"/>
    <w:rsid w:val="008A713E"/>
    <w:rsid w:val="008B0FFF"/>
    <w:rsid w:val="008B1725"/>
    <w:rsid w:val="008B1F5A"/>
    <w:rsid w:val="008B30B3"/>
    <w:rsid w:val="008B4138"/>
    <w:rsid w:val="008B4745"/>
    <w:rsid w:val="008B5D17"/>
    <w:rsid w:val="008B63D6"/>
    <w:rsid w:val="008C089C"/>
    <w:rsid w:val="008C19D8"/>
    <w:rsid w:val="008C1AEE"/>
    <w:rsid w:val="008C1E95"/>
    <w:rsid w:val="008C775B"/>
    <w:rsid w:val="008C7FA6"/>
    <w:rsid w:val="008D4935"/>
    <w:rsid w:val="008D5432"/>
    <w:rsid w:val="008D6232"/>
    <w:rsid w:val="008D6EE1"/>
    <w:rsid w:val="008E121E"/>
    <w:rsid w:val="008E292B"/>
    <w:rsid w:val="008E3C0B"/>
    <w:rsid w:val="008E4A53"/>
    <w:rsid w:val="008F1835"/>
    <w:rsid w:val="008F1BC7"/>
    <w:rsid w:val="008F2840"/>
    <w:rsid w:val="008F2A8B"/>
    <w:rsid w:val="008F2BA5"/>
    <w:rsid w:val="008F365E"/>
    <w:rsid w:val="008F37BD"/>
    <w:rsid w:val="008F3DBE"/>
    <w:rsid w:val="008F3E0F"/>
    <w:rsid w:val="008F4D38"/>
    <w:rsid w:val="008F4DDF"/>
    <w:rsid w:val="008F50D1"/>
    <w:rsid w:val="008F661A"/>
    <w:rsid w:val="008F6B02"/>
    <w:rsid w:val="008F7084"/>
    <w:rsid w:val="008F72C6"/>
    <w:rsid w:val="008F7C09"/>
    <w:rsid w:val="008F7F13"/>
    <w:rsid w:val="00900826"/>
    <w:rsid w:val="0090188D"/>
    <w:rsid w:val="00903CA6"/>
    <w:rsid w:val="00904C2F"/>
    <w:rsid w:val="00911118"/>
    <w:rsid w:val="009112E2"/>
    <w:rsid w:val="009132F0"/>
    <w:rsid w:val="00914BBD"/>
    <w:rsid w:val="00914EA8"/>
    <w:rsid w:val="00915B14"/>
    <w:rsid w:val="00916887"/>
    <w:rsid w:val="00916E39"/>
    <w:rsid w:val="00917B0D"/>
    <w:rsid w:val="00923315"/>
    <w:rsid w:val="00923322"/>
    <w:rsid w:val="0092423C"/>
    <w:rsid w:val="00926BBE"/>
    <w:rsid w:val="00933807"/>
    <w:rsid w:val="00936679"/>
    <w:rsid w:val="0093796E"/>
    <w:rsid w:val="00943C20"/>
    <w:rsid w:val="00945281"/>
    <w:rsid w:val="00945C8D"/>
    <w:rsid w:val="00945FE2"/>
    <w:rsid w:val="00950B12"/>
    <w:rsid w:val="0095213F"/>
    <w:rsid w:val="00952376"/>
    <w:rsid w:val="0095241E"/>
    <w:rsid w:val="009526E1"/>
    <w:rsid w:val="00953EC5"/>
    <w:rsid w:val="009544DB"/>
    <w:rsid w:val="00960041"/>
    <w:rsid w:val="0096097D"/>
    <w:rsid w:val="00960E35"/>
    <w:rsid w:val="0096109B"/>
    <w:rsid w:val="00962AC3"/>
    <w:rsid w:val="00964BED"/>
    <w:rsid w:val="00965161"/>
    <w:rsid w:val="00966693"/>
    <w:rsid w:val="00966C98"/>
    <w:rsid w:val="00967FD6"/>
    <w:rsid w:val="00971EC9"/>
    <w:rsid w:val="00972494"/>
    <w:rsid w:val="009726E2"/>
    <w:rsid w:val="0097314B"/>
    <w:rsid w:val="00975447"/>
    <w:rsid w:val="00976652"/>
    <w:rsid w:val="0098048C"/>
    <w:rsid w:val="00980D51"/>
    <w:rsid w:val="00981745"/>
    <w:rsid w:val="00981D63"/>
    <w:rsid w:val="00983176"/>
    <w:rsid w:val="00983DF2"/>
    <w:rsid w:val="00987288"/>
    <w:rsid w:val="00987C2B"/>
    <w:rsid w:val="009907E5"/>
    <w:rsid w:val="00991C17"/>
    <w:rsid w:val="00991FEF"/>
    <w:rsid w:val="0099366E"/>
    <w:rsid w:val="009937A9"/>
    <w:rsid w:val="0099495E"/>
    <w:rsid w:val="00996696"/>
    <w:rsid w:val="00996DE2"/>
    <w:rsid w:val="00996FF9"/>
    <w:rsid w:val="009A5502"/>
    <w:rsid w:val="009A6670"/>
    <w:rsid w:val="009A7067"/>
    <w:rsid w:val="009B3104"/>
    <w:rsid w:val="009B43E2"/>
    <w:rsid w:val="009B4B0C"/>
    <w:rsid w:val="009B516F"/>
    <w:rsid w:val="009B7675"/>
    <w:rsid w:val="009C1260"/>
    <w:rsid w:val="009C286B"/>
    <w:rsid w:val="009C32BB"/>
    <w:rsid w:val="009C72A7"/>
    <w:rsid w:val="009D1626"/>
    <w:rsid w:val="009D24A6"/>
    <w:rsid w:val="009D4023"/>
    <w:rsid w:val="009D4081"/>
    <w:rsid w:val="009D5255"/>
    <w:rsid w:val="009D5FB5"/>
    <w:rsid w:val="009D6D03"/>
    <w:rsid w:val="009D7175"/>
    <w:rsid w:val="009E3FF2"/>
    <w:rsid w:val="009E6955"/>
    <w:rsid w:val="009E6CC6"/>
    <w:rsid w:val="009F00F8"/>
    <w:rsid w:val="009F1957"/>
    <w:rsid w:val="009F3B15"/>
    <w:rsid w:val="009F3D4F"/>
    <w:rsid w:val="009F4147"/>
    <w:rsid w:val="009F4600"/>
    <w:rsid w:val="009F4C32"/>
    <w:rsid w:val="009F6CCA"/>
    <w:rsid w:val="00A01A30"/>
    <w:rsid w:val="00A02619"/>
    <w:rsid w:val="00A04934"/>
    <w:rsid w:val="00A05118"/>
    <w:rsid w:val="00A07138"/>
    <w:rsid w:val="00A0778C"/>
    <w:rsid w:val="00A10BFA"/>
    <w:rsid w:val="00A11484"/>
    <w:rsid w:val="00A12C3C"/>
    <w:rsid w:val="00A23DF3"/>
    <w:rsid w:val="00A25552"/>
    <w:rsid w:val="00A25687"/>
    <w:rsid w:val="00A27C99"/>
    <w:rsid w:val="00A318B3"/>
    <w:rsid w:val="00A32315"/>
    <w:rsid w:val="00A32775"/>
    <w:rsid w:val="00A36106"/>
    <w:rsid w:val="00A40206"/>
    <w:rsid w:val="00A40468"/>
    <w:rsid w:val="00A414B6"/>
    <w:rsid w:val="00A42AB8"/>
    <w:rsid w:val="00A43944"/>
    <w:rsid w:val="00A4444F"/>
    <w:rsid w:val="00A45970"/>
    <w:rsid w:val="00A50B63"/>
    <w:rsid w:val="00A514C3"/>
    <w:rsid w:val="00A51B06"/>
    <w:rsid w:val="00A51C5C"/>
    <w:rsid w:val="00A52BBD"/>
    <w:rsid w:val="00A5428D"/>
    <w:rsid w:val="00A55790"/>
    <w:rsid w:val="00A57DA1"/>
    <w:rsid w:val="00A6039C"/>
    <w:rsid w:val="00A6080E"/>
    <w:rsid w:val="00A61C16"/>
    <w:rsid w:val="00A64258"/>
    <w:rsid w:val="00A648EE"/>
    <w:rsid w:val="00A64E58"/>
    <w:rsid w:val="00A65546"/>
    <w:rsid w:val="00A70D50"/>
    <w:rsid w:val="00A7202F"/>
    <w:rsid w:val="00A72C4F"/>
    <w:rsid w:val="00A72C70"/>
    <w:rsid w:val="00A7349D"/>
    <w:rsid w:val="00A745A2"/>
    <w:rsid w:val="00A74B9E"/>
    <w:rsid w:val="00A75A2B"/>
    <w:rsid w:val="00A77037"/>
    <w:rsid w:val="00A80312"/>
    <w:rsid w:val="00A80E17"/>
    <w:rsid w:val="00A81A7D"/>
    <w:rsid w:val="00A81EC8"/>
    <w:rsid w:val="00A85764"/>
    <w:rsid w:val="00A85D03"/>
    <w:rsid w:val="00A90711"/>
    <w:rsid w:val="00A90CF7"/>
    <w:rsid w:val="00A92C52"/>
    <w:rsid w:val="00A941F8"/>
    <w:rsid w:val="00A95292"/>
    <w:rsid w:val="00A96175"/>
    <w:rsid w:val="00A965F1"/>
    <w:rsid w:val="00A974AD"/>
    <w:rsid w:val="00A97D01"/>
    <w:rsid w:val="00AA1DA5"/>
    <w:rsid w:val="00AA25E9"/>
    <w:rsid w:val="00AA38EC"/>
    <w:rsid w:val="00AA4A3B"/>
    <w:rsid w:val="00AA4E74"/>
    <w:rsid w:val="00AA51E3"/>
    <w:rsid w:val="00AA5858"/>
    <w:rsid w:val="00AA7DFC"/>
    <w:rsid w:val="00AB0EB8"/>
    <w:rsid w:val="00AB109F"/>
    <w:rsid w:val="00AB1865"/>
    <w:rsid w:val="00AB22F3"/>
    <w:rsid w:val="00AB3433"/>
    <w:rsid w:val="00AB3E9F"/>
    <w:rsid w:val="00AB7B93"/>
    <w:rsid w:val="00AC1C31"/>
    <w:rsid w:val="00AC238A"/>
    <w:rsid w:val="00AC23D9"/>
    <w:rsid w:val="00AC49A7"/>
    <w:rsid w:val="00AC6EBA"/>
    <w:rsid w:val="00AC72FF"/>
    <w:rsid w:val="00AD1471"/>
    <w:rsid w:val="00AD3B55"/>
    <w:rsid w:val="00AE045F"/>
    <w:rsid w:val="00AE155F"/>
    <w:rsid w:val="00AE18C3"/>
    <w:rsid w:val="00AE1C06"/>
    <w:rsid w:val="00AE4AF8"/>
    <w:rsid w:val="00AE58B2"/>
    <w:rsid w:val="00AF283F"/>
    <w:rsid w:val="00AF392D"/>
    <w:rsid w:val="00AF7F6C"/>
    <w:rsid w:val="00B0057F"/>
    <w:rsid w:val="00B02113"/>
    <w:rsid w:val="00B03CE3"/>
    <w:rsid w:val="00B04BAA"/>
    <w:rsid w:val="00B04C64"/>
    <w:rsid w:val="00B0519D"/>
    <w:rsid w:val="00B052E6"/>
    <w:rsid w:val="00B07C10"/>
    <w:rsid w:val="00B07D8B"/>
    <w:rsid w:val="00B10720"/>
    <w:rsid w:val="00B1131C"/>
    <w:rsid w:val="00B146EE"/>
    <w:rsid w:val="00B14AB3"/>
    <w:rsid w:val="00B14CAE"/>
    <w:rsid w:val="00B16077"/>
    <w:rsid w:val="00B1607A"/>
    <w:rsid w:val="00B16422"/>
    <w:rsid w:val="00B20F2F"/>
    <w:rsid w:val="00B23F03"/>
    <w:rsid w:val="00B24644"/>
    <w:rsid w:val="00B25E84"/>
    <w:rsid w:val="00B27413"/>
    <w:rsid w:val="00B31448"/>
    <w:rsid w:val="00B31568"/>
    <w:rsid w:val="00B32F87"/>
    <w:rsid w:val="00B36A97"/>
    <w:rsid w:val="00B37C43"/>
    <w:rsid w:val="00B37F0B"/>
    <w:rsid w:val="00B40B5C"/>
    <w:rsid w:val="00B42599"/>
    <w:rsid w:val="00B43F72"/>
    <w:rsid w:val="00B44510"/>
    <w:rsid w:val="00B446A2"/>
    <w:rsid w:val="00B4632C"/>
    <w:rsid w:val="00B501E2"/>
    <w:rsid w:val="00B5128A"/>
    <w:rsid w:val="00B5163D"/>
    <w:rsid w:val="00B52265"/>
    <w:rsid w:val="00B55C7C"/>
    <w:rsid w:val="00B56514"/>
    <w:rsid w:val="00B5711F"/>
    <w:rsid w:val="00B605D9"/>
    <w:rsid w:val="00B60FF2"/>
    <w:rsid w:val="00B6165C"/>
    <w:rsid w:val="00B61E76"/>
    <w:rsid w:val="00B62138"/>
    <w:rsid w:val="00B63174"/>
    <w:rsid w:val="00B66F2D"/>
    <w:rsid w:val="00B721FD"/>
    <w:rsid w:val="00B73388"/>
    <w:rsid w:val="00B741ED"/>
    <w:rsid w:val="00B75066"/>
    <w:rsid w:val="00B75069"/>
    <w:rsid w:val="00B803E1"/>
    <w:rsid w:val="00B809FC"/>
    <w:rsid w:val="00B81E4A"/>
    <w:rsid w:val="00B8287A"/>
    <w:rsid w:val="00B843DD"/>
    <w:rsid w:val="00B84903"/>
    <w:rsid w:val="00B850FB"/>
    <w:rsid w:val="00B85DAD"/>
    <w:rsid w:val="00B86D4A"/>
    <w:rsid w:val="00B8744F"/>
    <w:rsid w:val="00B92418"/>
    <w:rsid w:val="00B92603"/>
    <w:rsid w:val="00B95289"/>
    <w:rsid w:val="00B96D8D"/>
    <w:rsid w:val="00B96E51"/>
    <w:rsid w:val="00BA18E3"/>
    <w:rsid w:val="00BA1BE4"/>
    <w:rsid w:val="00BA3660"/>
    <w:rsid w:val="00BA371F"/>
    <w:rsid w:val="00BA499E"/>
    <w:rsid w:val="00BA7879"/>
    <w:rsid w:val="00BB180D"/>
    <w:rsid w:val="00BB2259"/>
    <w:rsid w:val="00BB2720"/>
    <w:rsid w:val="00BB28DF"/>
    <w:rsid w:val="00BB3ADF"/>
    <w:rsid w:val="00BB3F83"/>
    <w:rsid w:val="00BB4A6F"/>
    <w:rsid w:val="00BB542C"/>
    <w:rsid w:val="00BB67B3"/>
    <w:rsid w:val="00BC0A1A"/>
    <w:rsid w:val="00BC0F66"/>
    <w:rsid w:val="00BC1213"/>
    <w:rsid w:val="00BC2386"/>
    <w:rsid w:val="00BC6E15"/>
    <w:rsid w:val="00BC6F82"/>
    <w:rsid w:val="00BD05B6"/>
    <w:rsid w:val="00BD2117"/>
    <w:rsid w:val="00BD3224"/>
    <w:rsid w:val="00BD3BDB"/>
    <w:rsid w:val="00BD4EE9"/>
    <w:rsid w:val="00BD513D"/>
    <w:rsid w:val="00BE4524"/>
    <w:rsid w:val="00BE5AD6"/>
    <w:rsid w:val="00BE61BA"/>
    <w:rsid w:val="00BE64B4"/>
    <w:rsid w:val="00BE6B08"/>
    <w:rsid w:val="00BE723C"/>
    <w:rsid w:val="00BE7824"/>
    <w:rsid w:val="00BF0268"/>
    <w:rsid w:val="00BF0B34"/>
    <w:rsid w:val="00BF1B2E"/>
    <w:rsid w:val="00BF5670"/>
    <w:rsid w:val="00BF75EC"/>
    <w:rsid w:val="00BF7BD0"/>
    <w:rsid w:val="00C01CEE"/>
    <w:rsid w:val="00C04AF0"/>
    <w:rsid w:val="00C04B8E"/>
    <w:rsid w:val="00C063AA"/>
    <w:rsid w:val="00C110A4"/>
    <w:rsid w:val="00C11773"/>
    <w:rsid w:val="00C127B0"/>
    <w:rsid w:val="00C13E83"/>
    <w:rsid w:val="00C13FE3"/>
    <w:rsid w:val="00C17968"/>
    <w:rsid w:val="00C2116F"/>
    <w:rsid w:val="00C22D6D"/>
    <w:rsid w:val="00C2317B"/>
    <w:rsid w:val="00C24D05"/>
    <w:rsid w:val="00C25ACA"/>
    <w:rsid w:val="00C261EF"/>
    <w:rsid w:val="00C26781"/>
    <w:rsid w:val="00C3106D"/>
    <w:rsid w:val="00C32143"/>
    <w:rsid w:val="00C35F12"/>
    <w:rsid w:val="00C361E5"/>
    <w:rsid w:val="00C42480"/>
    <w:rsid w:val="00C449D8"/>
    <w:rsid w:val="00C4503F"/>
    <w:rsid w:val="00C4644B"/>
    <w:rsid w:val="00C466E7"/>
    <w:rsid w:val="00C5283B"/>
    <w:rsid w:val="00C5419A"/>
    <w:rsid w:val="00C548A4"/>
    <w:rsid w:val="00C54A83"/>
    <w:rsid w:val="00C55B86"/>
    <w:rsid w:val="00C56159"/>
    <w:rsid w:val="00C56B7A"/>
    <w:rsid w:val="00C571C6"/>
    <w:rsid w:val="00C57F3D"/>
    <w:rsid w:val="00C60DB2"/>
    <w:rsid w:val="00C6244E"/>
    <w:rsid w:val="00C670B2"/>
    <w:rsid w:val="00C718CE"/>
    <w:rsid w:val="00C7340A"/>
    <w:rsid w:val="00C740BB"/>
    <w:rsid w:val="00C743F0"/>
    <w:rsid w:val="00C748D0"/>
    <w:rsid w:val="00C75492"/>
    <w:rsid w:val="00C76B1C"/>
    <w:rsid w:val="00C80950"/>
    <w:rsid w:val="00C819AD"/>
    <w:rsid w:val="00C82498"/>
    <w:rsid w:val="00C83544"/>
    <w:rsid w:val="00C86367"/>
    <w:rsid w:val="00C869D7"/>
    <w:rsid w:val="00C8766C"/>
    <w:rsid w:val="00C9083D"/>
    <w:rsid w:val="00C90C18"/>
    <w:rsid w:val="00C94394"/>
    <w:rsid w:val="00C955C2"/>
    <w:rsid w:val="00C95747"/>
    <w:rsid w:val="00C97427"/>
    <w:rsid w:val="00CA342B"/>
    <w:rsid w:val="00CA406B"/>
    <w:rsid w:val="00CA5115"/>
    <w:rsid w:val="00CA655E"/>
    <w:rsid w:val="00CB0EDE"/>
    <w:rsid w:val="00CB21C9"/>
    <w:rsid w:val="00CB3F90"/>
    <w:rsid w:val="00CB6D31"/>
    <w:rsid w:val="00CB6D8D"/>
    <w:rsid w:val="00CB6ECC"/>
    <w:rsid w:val="00CB7562"/>
    <w:rsid w:val="00CC0205"/>
    <w:rsid w:val="00CC20C6"/>
    <w:rsid w:val="00CC2BB5"/>
    <w:rsid w:val="00CC2EEB"/>
    <w:rsid w:val="00CC3860"/>
    <w:rsid w:val="00CC483F"/>
    <w:rsid w:val="00CC5E21"/>
    <w:rsid w:val="00CC6292"/>
    <w:rsid w:val="00CC746C"/>
    <w:rsid w:val="00CC7E1E"/>
    <w:rsid w:val="00CD0065"/>
    <w:rsid w:val="00CD4220"/>
    <w:rsid w:val="00CD5F37"/>
    <w:rsid w:val="00CD6F1C"/>
    <w:rsid w:val="00CD7502"/>
    <w:rsid w:val="00CE0FF6"/>
    <w:rsid w:val="00CE168B"/>
    <w:rsid w:val="00CE1EE1"/>
    <w:rsid w:val="00CE33F8"/>
    <w:rsid w:val="00CE3F68"/>
    <w:rsid w:val="00CE4F07"/>
    <w:rsid w:val="00CE67A8"/>
    <w:rsid w:val="00CE6CB2"/>
    <w:rsid w:val="00CE7B34"/>
    <w:rsid w:val="00CE7E64"/>
    <w:rsid w:val="00CF0752"/>
    <w:rsid w:val="00CF09CF"/>
    <w:rsid w:val="00CF16C4"/>
    <w:rsid w:val="00CF1D5C"/>
    <w:rsid w:val="00CF491E"/>
    <w:rsid w:val="00CF5DA6"/>
    <w:rsid w:val="00CF7144"/>
    <w:rsid w:val="00D00652"/>
    <w:rsid w:val="00D0146E"/>
    <w:rsid w:val="00D02987"/>
    <w:rsid w:val="00D04149"/>
    <w:rsid w:val="00D048D8"/>
    <w:rsid w:val="00D05461"/>
    <w:rsid w:val="00D124E9"/>
    <w:rsid w:val="00D153E5"/>
    <w:rsid w:val="00D158ED"/>
    <w:rsid w:val="00D16E66"/>
    <w:rsid w:val="00D17CB4"/>
    <w:rsid w:val="00D17CC0"/>
    <w:rsid w:val="00D20D6E"/>
    <w:rsid w:val="00D22367"/>
    <w:rsid w:val="00D25052"/>
    <w:rsid w:val="00D25E07"/>
    <w:rsid w:val="00D26072"/>
    <w:rsid w:val="00D27034"/>
    <w:rsid w:val="00D305C0"/>
    <w:rsid w:val="00D3221E"/>
    <w:rsid w:val="00D33028"/>
    <w:rsid w:val="00D33C30"/>
    <w:rsid w:val="00D43BA8"/>
    <w:rsid w:val="00D478BD"/>
    <w:rsid w:val="00D479F4"/>
    <w:rsid w:val="00D47AC8"/>
    <w:rsid w:val="00D54BCE"/>
    <w:rsid w:val="00D5654B"/>
    <w:rsid w:val="00D57AE1"/>
    <w:rsid w:val="00D60505"/>
    <w:rsid w:val="00D60536"/>
    <w:rsid w:val="00D611E5"/>
    <w:rsid w:val="00D61330"/>
    <w:rsid w:val="00D61342"/>
    <w:rsid w:val="00D613E7"/>
    <w:rsid w:val="00D63AD7"/>
    <w:rsid w:val="00D64269"/>
    <w:rsid w:val="00D64C08"/>
    <w:rsid w:val="00D662F4"/>
    <w:rsid w:val="00D67033"/>
    <w:rsid w:val="00D71FF5"/>
    <w:rsid w:val="00D73124"/>
    <w:rsid w:val="00D76F3E"/>
    <w:rsid w:val="00D80D32"/>
    <w:rsid w:val="00D846D2"/>
    <w:rsid w:val="00D852F2"/>
    <w:rsid w:val="00D8692E"/>
    <w:rsid w:val="00D86E2B"/>
    <w:rsid w:val="00D93C85"/>
    <w:rsid w:val="00D94CC8"/>
    <w:rsid w:val="00D959A2"/>
    <w:rsid w:val="00D95D11"/>
    <w:rsid w:val="00D95FC1"/>
    <w:rsid w:val="00DA3327"/>
    <w:rsid w:val="00DA3AF2"/>
    <w:rsid w:val="00DA6554"/>
    <w:rsid w:val="00DA7D09"/>
    <w:rsid w:val="00DB3A38"/>
    <w:rsid w:val="00DB5A8C"/>
    <w:rsid w:val="00DC12D9"/>
    <w:rsid w:val="00DC328B"/>
    <w:rsid w:val="00DC3789"/>
    <w:rsid w:val="00DC4553"/>
    <w:rsid w:val="00DC48ED"/>
    <w:rsid w:val="00DC4AC0"/>
    <w:rsid w:val="00DD28AB"/>
    <w:rsid w:val="00DD41E5"/>
    <w:rsid w:val="00DE0B3C"/>
    <w:rsid w:val="00DE2C29"/>
    <w:rsid w:val="00DE3F46"/>
    <w:rsid w:val="00DE4BDA"/>
    <w:rsid w:val="00DF0012"/>
    <w:rsid w:val="00DF0C29"/>
    <w:rsid w:val="00DF34A6"/>
    <w:rsid w:val="00DF3BBD"/>
    <w:rsid w:val="00DF41E3"/>
    <w:rsid w:val="00E00C99"/>
    <w:rsid w:val="00E01886"/>
    <w:rsid w:val="00E0432D"/>
    <w:rsid w:val="00E10420"/>
    <w:rsid w:val="00E10C6A"/>
    <w:rsid w:val="00E135B2"/>
    <w:rsid w:val="00E13F93"/>
    <w:rsid w:val="00E15B4B"/>
    <w:rsid w:val="00E16E6D"/>
    <w:rsid w:val="00E20D25"/>
    <w:rsid w:val="00E26398"/>
    <w:rsid w:val="00E3429C"/>
    <w:rsid w:val="00E34DBD"/>
    <w:rsid w:val="00E35D2A"/>
    <w:rsid w:val="00E3723A"/>
    <w:rsid w:val="00E37DDD"/>
    <w:rsid w:val="00E41FBC"/>
    <w:rsid w:val="00E4261A"/>
    <w:rsid w:val="00E444EE"/>
    <w:rsid w:val="00E44BFE"/>
    <w:rsid w:val="00E46B1F"/>
    <w:rsid w:val="00E51043"/>
    <w:rsid w:val="00E523C3"/>
    <w:rsid w:val="00E53359"/>
    <w:rsid w:val="00E56CB4"/>
    <w:rsid w:val="00E57598"/>
    <w:rsid w:val="00E63737"/>
    <w:rsid w:val="00E63C61"/>
    <w:rsid w:val="00E64458"/>
    <w:rsid w:val="00E658A3"/>
    <w:rsid w:val="00E66157"/>
    <w:rsid w:val="00E67392"/>
    <w:rsid w:val="00E7063F"/>
    <w:rsid w:val="00E713B5"/>
    <w:rsid w:val="00E73849"/>
    <w:rsid w:val="00E76842"/>
    <w:rsid w:val="00E77495"/>
    <w:rsid w:val="00E7770A"/>
    <w:rsid w:val="00E77DC8"/>
    <w:rsid w:val="00E812F2"/>
    <w:rsid w:val="00E821E2"/>
    <w:rsid w:val="00E82F39"/>
    <w:rsid w:val="00E834B3"/>
    <w:rsid w:val="00E84DB9"/>
    <w:rsid w:val="00E85D71"/>
    <w:rsid w:val="00E85E5C"/>
    <w:rsid w:val="00E923BD"/>
    <w:rsid w:val="00E93F04"/>
    <w:rsid w:val="00EA05D5"/>
    <w:rsid w:val="00EA1FBD"/>
    <w:rsid w:val="00EA3383"/>
    <w:rsid w:val="00EA3A50"/>
    <w:rsid w:val="00EA4B39"/>
    <w:rsid w:val="00EA54A2"/>
    <w:rsid w:val="00EA55EB"/>
    <w:rsid w:val="00EA6242"/>
    <w:rsid w:val="00EA744C"/>
    <w:rsid w:val="00EA7D12"/>
    <w:rsid w:val="00EB0B5E"/>
    <w:rsid w:val="00EB1CAA"/>
    <w:rsid w:val="00EB22D0"/>
    <w:rsid w:val="00EB30C3"/>
    <w:rsid w:val="00EB52EB"/>
    <w:rsid w:val="00EB702A"/>
    <w:rsid w:val="00EC1FA1"/>
    <w:rsid w:val="00EC2374"/>
    <w:rsid w:val="00EC4486"/>
    <w:rsid w:val="00EC44C0"/>
    <w:rsid w:val="00EC4DDC"/>
    <w:rsid w:val="00EC695C"/>
    <w:rsid w:val="00ED0314"/>
    <w:rsid w:val="00ED2413"/>
    <w:rsid w:val="00ED3726"/>
    <w:rsid w:val="00ED3880"/>
    <w:rsid w:val="00ED4EA7"/>
    <w:rsid w:val="00ED7E3B"/>
    <w:rsid w:val="00EE0222"/>
    <w:rsid w:val="00EE0402"/>
    <w:rsid w:val="00EE1469"/>
    <w:rsid w:val="00EE1F84"/>
    <w:rsid w:val="00EE44A5"/>
    <w:rsid w:val="00EE57C7"/>
    <w:rsid w:val="00EE5C17"/>
    <w:rsid w:val="00EE60DD"/>
    <w:rsid w:val="00EE7EEB"/>
    <w:rsid w:val="00EF2DFD"/>
    <w:rsid w:val="00EF6399"/>
    <w:rsid w:val="00F0094E"/>
    <w:rsid w:val="00F00AAA"/>
    <w:rsid w:val="00F00CAD"/>
    <w:rsid w:val="00F03447"/>
    <w:rsid w:val="00F05516"/>
    <w:rsid w:val="00F05E2A"/>
    <w:rsid w:val="00F06FE4"/>
    <w:rsid w:val="00F078E0"/>
    <w:rsid w:val="00F158A0"/>
    <w:rsid w:val="00F20122"/>
    <w:rsid w:val="00F2129F"/>
    <w:rsid w:val="00F22DB2"/>
    <w:rsid w:val="00F2759B"/>
    <w:rsid w:val="00F30AF9"/>
    <w:rsid w:val="00F32FEB"/>
    <w:rsid w:val="00F356EF"/>
    <w:rsid w:val="00F36C63"/>
    <w:rsid w:val="00F37097"/>
    <w:rsid w:val="00F37BD5"/>
    <w:rsid w:val="00F40304"/>
    <w:rsid w:val="00F4038B"/>
    <w:rsid w:val="00F404A6"/>
    <w:rsid w:val="00F4058B"/>
    <w:rsid w:val="00F4119F"/>
    <w:rsid w:val="00F41923"/>
    <w:rsid w:val="00F4406D"/>
    <w:rsid w:val="00F4711A"/>
    <w:rsid w:val="00F475AA"/>
    <w:rsid w:val="00F50B2C"/>
    <w:rsid w:val="00F564BC"/>
    <w:rsid w:val="00F57CD1"/>
    <w:rsid w:val="00F61A40"/>
    <w:rsid w:val="00F62550"/>
    <w:rsid w:val="00F62805"/>
    <w:rsid w:val="00F630CC"/>
    <w:rsid w:val="00F6558E"/>
    <w:rsid w:val="00F6569E"/>
    <w:rsid w:val="00F66217"/>
    <w:rsid w:val="00F71458"/>
    <w:rsid w:val="00F71714"/>
    <w:rsid w:val="00F73A7C"/>
    <w:rsid w:val="00F7491C"/>
    <w:rsid w:val="00F76918"/>
    <w:rsid w:val="00F770D5"/>
    <w:rsid w:val="00F778AE"/>
    <w:rsid w:val="00F77A9F"/>
    <w:rsid w:val="00F77FA1"/>
    <w:rsid w:val="00F77FBA"/>
    <w:rsid w:val="00F827B4"/>
    <w:rsid w:val="00F82E38"/>
    <w:rsid w:val="00F83029"/>
    <w:rsid w:val="00F83EBB"/>
    <w:rsid w:val="00F84D43"/>
    <w:rsid w:val="00F85F70"/>
    <w:rsid w:val="00F9052F"/>
    <w:rsid w:val="00F9183E"/>
    <w:rsid w:val="00F94D92"/>
    <w:rsid w:val="00F95501"/>
    <w:rsid w:val="00F9580F"/>
    <w:rsid w:val="00F967C0"/>
    <w:rsid w:val="00F96BC7"/>
    <w:rsid w:val="00FA0E35"/>
    <w:rsid w:val="00FA1E8C"/>
    <w:rsid w:val="00FA3134"/>
    <w:rsid w:val="00FA31E5"/>
    <w:rsid w:val="00FA3F76"/>
    <w:rsid w:val="00FA47AE"/>
    <w:rsid w:val="00FA4E11"/>
    <w:rsid w:val="00FA4FF1"/>
    <w:rsid w:val="00FA6503"/>
    <w:rsid w:val="00FA6C34"/>
    <w:rsid w:val="00FA7668"/>
    <w:rsid w:val="00FA77E4"/>
    <w:rsid w:val="00FA7A9B"/>
    <w:rsid w:val="00FB003B"/>
    <w:rsid w:val="00FB413F"/>
    <w:rsid w:val="00FB7B4C"/>
    <w:rsid w:val="00FC0014"/>
    <w:rsid w:val="00FC097A"/>
    <w:rsid w:val="00FC283A"/>
    <w:rsid w:val="00FC4432"/>
    <w:rsid w:val="00FC56E8"/>
    <w:rsid w:val="00FC6E12"/>
    <w:rsid w:val="00FC73F1"/>
    <w:rsid w:val="00FD0703"/>
    <w:rsid w:val="00FD2C32"/>
    <w:rsid w:val="00FD2D1F"/>
    <w:rsid w:val="00FD40F1"/>
    <w:rsid w:val="00FD6AF4"/>
    <w:rsid w:val="00FE0BC3"/>
    <w:rsid w:val="00FE0ED1"/>
    <w:rsid w:val="00FE1BBD"/>
    <w:rsid w:val="00FE1F90"/>
    <w:rsid w:val="00FE29B5"/>
    <w:rsid w:val="00FE2CCB"/>
    <w:rsid w:val="00FF3FD7"/>
    <w:rsid w:val="00FF6197"/>
    <w:rsid w:val="00FF66A9"/>
    <w:rsid w:val="00FF69FE"/>
    <w:rsid w:val="00FF757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60B09D0C"/>
  <w15:docId w15:val="{59432E90-07CD-406D-AAF7-9AEF6A0B8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en-US" w:eastAsia="en-US" w:bidi="ar-SA"/>
      </w:rPr>
    </w:rPrDefault>
    <w:pPrDefault>
      <w:pPr>
        <w:spacing w:line="480" w:lineRule="auto"/>
        <w:ind w:right="-210"/>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4AD"/>
    <w:pPr>
      <w:jc w:val="both"/>
    </w:pPr>
  </w:style>
  <w:style w:type="paragraph" w:styleId="Heading1">
    <w:name w:val="heading 1"/>
    <w:basedOn w:val="Normal"/>
    <w:link w:val="Heading1Char"/>
    <w:uiPriority w:val="9"/>
    <w:qFormat/>
    <w:rsid w:val="00C748D0"/>
    <w:pPr>
      <w:widowControl w:val="0"/>
      <w:autoSpaceDE w:val="0"/>
      <w:autoSpaceDN w:val="0"/>
      <w:spacing w:line="240" w:lineRule="auto"/>
      <w:ind w:left="100" w:right="0"/>
      <w:outlineLvl w:val="0"/>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42B3F"/>
    <w:pPr>
      <w:spacing w:line="240" w:lineRule="auto"/>
    </w:pPr>
  </w:style>
  <w:style w:type="paragraph" w:styleId="ListParagraph">
    <w:name w:val="List Paragraph"/>
    <w:basedOn w:val="Normal"/>
    <w:uiPriority w:val="34"/>
    <w:qFormat/>
    <w:rsid w:val="00342B3F"/>
    <w:pPr>
      <w:ind w:left="720"/>
      <w:contextualSpacing/>
    </w:pPr>
  </w:style>
  <w:style w:type="paragraph" w:styleId="BalloonText">
    <w:name w:val="Balloon Text"/>
    <w:basedOn w:val="Normal"/>
    <w:link w:val="BalloonTextChar"/>
    <w:uiPriority w:val="99"/>
    <w:semiHidden/>
    <w:unhideWhenUsed/>
    <w:rsid w:val="005F54A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4AD"/>
    <w:rPr>
      <w:rFonts w:ascii="Tahoma" w:hAnsi="Tahoma" w:cs="Tahoma"/>
      <w:sz w:val="16"/>
      <w:szCs w:val="16"/>
    </w:rPr>
  </w:style>
  <w:style w:type="table" w:styleId="TableGrid">
    <w:name w:val="Table Grid"/>
    <w:basedOn w:val="TableNormal"/>
    <w:uiPriority w:val="59"/>
    <w:rsid w:val="005F54AD"/>
    <w:pPr>
      <w:spacing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5F54AD"/>
    <w:rPr>
      <w:color w:val="0000FF" w:themeColor="hyperlink"/>
      <w:u w:val="single"/>
    </w:rPr>
  </w:style>
  <w:style w:type="table" w:customStyle="1" w:styleId="LightShading1">
    <w:name w:val="Light Shading1"/>
    <w:basedOn w:val="TableNormal"/>
    <w:uiPriority w:val="60"/>
    <w:rsid w:val="005F54AD"/>
    <w:pPr>
      <w:spacing w:line="240" w:lineRule="auto"/>
      <w:jc w:val="both"/>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5F54AD"/>
    <w:pPr>
      <w:spacing w:line="240" w:lineRule="auto"/>
      <w:jc w:val="both"/>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F54AD"/>
    <w:pPr>
      <w:spacing w:line="240" w:lineRule="auto"/>
      <w:jc w:val="both"/>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F54AD"/>
    <w:pPr>
      <w:spacing w:line="240" w:lineRule="auto"/>
      <w:jc w:val="both"/>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5F54AD"/>
    <w:pPr>
      <w:spacing w:line="240" w:lineRule="auto"/>
      <w:jc w:val="both"/>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5F54AD"/>
    <w:pPr>
      <w:spacing w:line="240" w:lineRule="auto"/>
      <w:jc w:val="both"/>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NormalWeb">
    <w:name w:val="Normal (Web)"/>
    <w:basedOn w:val="Normal"/>
    <w:uiPriority w:val="99"/>
    <w:unhideWhenUsed/>
    <w:rsid w:val="005F54AD"/>
    <w:pPr>
      <w:spacing w:before="100" w:beforeAutospacing="1" w:after="100" w:afterAutospacing="1" w:line="240" w:lineRule="auto"/>
      <w:ind w:right="0"/>
      <w:jc w:val="left"/>
    </w:pPr>
    <w:rPr>
      <w:rFonts w:eastAsia="Times New Roman"/>
      <w:szCs w:val="24"/>
    </w:rPr>
  </w:style>
  <w:style w:type="paragraph" w:styleId="Header">
    <w:name w:val="header"/>
    <w:basedOn w:val="Normal"/>
    <w:link w:val="HeaderChar"/>
    <w:uiPriority w:val="99"/>
    <w:unhideWhenUsed/>
    <w:rsid w:val="005F54AD"/>
    <w:pPr>
      <w:tabs>
        <w:tab w:val="center" w:pos="4680"/>
        <w:tab w:val="right" w:pos="9360"/>
      </w:tabs>
      <w:spacing w:line="240" w:lineRule="auto"/>
    </w:pPr>
  </w:style>
  <w:style w:type="character" w:customStyle="1" w:styleId="HeaderChar">
    <w:name w:val="Header Char"/>
    <w:basedOn w:val="DefaultParagraphFont"/>
    <w:link w:val="Header"/>
    <w:uiPriority w:val="99"/>
    <w:rsid w:val="005F54AD"/>
  </w:style>
  <w:style w:type="paragraph" w:styleId="Footer">
    <w:name w:val="footer"/>
    <w:basedOn w:val="Normal"/>
    <w:link w:val="FooterChar"/>
    <w:uiPriority w:val="99"/>
    <w:unhideWhenUsed/>
    <w:rsid w:val="005F54AD"/>
    <w:pPr>
      <w:tabs>
        <w:tab w:val="center" w:pos="4680"/>
        <w:tab w:val="right" w:pos="9360"/>
      </w:tabs>
      <w:spacing w:line="240" w:lineRule="auto"/>
    </w:pPr>
  </w:style>
  <w:style w:type="character" w:customStyle="1" w:styleId="FooterChar">
    <w:name w:val="Footer Char"/>
    <w:basedOn w:val="DefaultParagraphFont"/>
    <w:link w:val="Footer"/>
    <w:uiPriority w:val="99"/>
    <w:rsid w:val="005F54AD"/>
  </w:style>
  <w:style w:type="paragraph" w:customStyle="1" w:styleId="Default">
    <w:name w:val="Default"/>
    <w:rsid w:val="00171DE8"/>
    <w:pPr>
      <w:autoSpaceDE w:val="0"/>
      <w:autoSpaceDN w:val="0"/>
      <w:adjustRightInd w:val="0"/>
      <w:spacing w:line="240" w:lineRule="auto"/>
      <w:ind w:right="0"/>
      <w:jc w:val="left"/>
    </w:pPr>
    <w:rPr>
      <w:rFonts w:ascii="Swis721LtEU" w:hAnsi="Swis721LtEU" w:cs="Swis721LtEU"/>
      <w:color w:val="000000"/>
      <w:szCs w:val="24"/>
    </w:rPr>
  </w:style>
  <w:style w:type="paragraph" w:customStyle="1" w:styleId="Pa3">
    <w:name w:val="Pa3"/>
    <w:basedOn w:val="Default"/>
    <w:next w:val="Default"/>
    <w:uiPriority w:val="99"/>
    <w:rsid w:val="00171DE8"/>
    <w:pPr>
      <w:spacing w:line="241" w:lineRule="atLeast"/>
    </w:pPr>
    <w:rPr>
      <w:rFonts w:cs="Times New Roman"/>
      <w:color w:val="auto"/>
    </w:rPr>
  </w:style>
  <w:style w:type="character" w:customStyle="1" w:styleId="A2">
    <w:name w:val="A2"/>
    <w:uiPriority w:val="99"/>
    <w:rsid w:val="00171DE8"/>
    <w:rPr>
      <w:rFonts w:cs="Swis721LtEU"/>
      <w:color w:val="000000"/>
      <w:sz w:val="14"/>
      <w:szCs w:val="14"/>
    </w:rPr>
  </w:style>
  <w:style w:type="character" w:customStyle="1" w:styleId="Heading1Char">
    <w:name w:val="Heading 1 Char"/>
    <w:basedOn w:val="DefaultParagraphFont"/>
    <w:link w:val="Heading1"/>
    <w:uiPriority w:val="9"/>
    <w:rsid w:val="00C748D0"/>
    <w:rPr>
      <w:rFonts w:eastAsia="Times New Roman"/>
      <w:b/>
      <w:bCs/>
      <w:szCs w:val="24"/>
    </w:rPr>
  </w:style>
  <w:style w:type="paragraph" w:styleId="BodyText">
    <w:name w:val="Body Text"/>
    <w:basedOn w:val="Normal"/>
    <w:link w:val="BodyTextChar"/>
    <w:uiPriority w:val="1"/>
    <w:qFormat/>
    <w:rsid w:val="000A0A77"/>
    <w:pPr>
      <w:widowControl w:val="0"/>
      <w:autoSpaceDE w:val="0"/>
      <w:autoSpaceDN w:val="0"/>
      <w:spacing w:line="240" w:lineRule="auto"/>
      <w:ind w:left="820" w:right="0"/>
    </w:pPr>
    <w:rPr>
      <w:rFonts w:eastAsia="Times New Roman"/>
      <w:szCs w:val="24"/>
    </w:rPr>
  </w:style>
  <w:style w:type="character" w:customStyle="1" w:styleId="BodyTextChar">
    <w:name w:val="Body Text Char"/>
    <w:basedOn w:val="DefaultParagraphFont"/>
    <w:link w:val="BodyText"/>
    <w:uiPriority w:val="1"/>
    <w:rsid w:val="000A0A77"/>
    <w:rPr>
      <w:rFonts w:eastAsia="Times New Roman"/>
      <w:szCs w:val="24"/>
    </w:rPr>
  </w:style>
  <w:style w:type="character" w:customStyle="1" w:styleId="UnresolvedMention1">
    <w:name w:val="Unresolved Mention1"/>
    <w:basedOn w:val="DefaultParagraphFont"/>
    <w:uiPriority w:val="99"/>
    <w:semiHidden/>
    <w:unhideWhenUsed/>
    <w:rsid w:val="00ED3880"/>
    <w:rPr>
      <w:color w:val="605E5C"/>
      <w:shd w:val="clear" w:color="auto" w:fill="E1DFDD"/>
    </w:rPr>
  </w:style>
  <w:style w:type="character" w:styleId="PlaceholderText">
    <w:name w:val="Placeholder Text"/>
    <w:basedOn w:val="DefaultParagraphFont"/>
    <w:uiPriority w:val="99"/>
    <w:semiHidden/>
    <w:rsid w:val="00DA3327"/>
    <w:rPr>
      <w:color w:val="808080"/>
    </w:rPr>
  </w:style>
  <w:style w:type="character" w:styleId="FootnoteReference">
    <w:name w:val="footnote reference"/>
    <w:basedOn w:val="DefaultParagraphFont"/>
    <w:uiPriority w:val="99"/>
    <w:semiHidden/>
    <w:unhideWhenUsed/>
    <w:rsid w:val="007232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66109">
      <w:bodyDiv w:val="1"/>
      <w:marLeft w:val="0"/>
      <w:marRight w:val="0"/>
      <w:marTop w:val="0"/>
      <w:marBottom w:val="0"/>
      <w:divBdr>
        <w:top w:val="none" w:sz="0" w:space="0" w:color="auto"/>
        <w:left w:val="none" w:sz="0" w:space="0" w:color="auto"/>
        <w:bottom w:val="none" w:sz="0" w:space="0" w:color="auto"/>
        <w:right w:val="none" w:sz="0" w:space="0" w:color="auto"/>
      </w:divBdr>
    </w:div>
    <w:div w:id="702093793">
      <w:bodyDiv w:val="1"/>
      <w:marLeft w:val="0"/>
      <w:marRight w:val="0"/>
      <w:marTop w:val="0"/>
      <w:marBottom w:val="0"/>
      <w:divBdr>
        <w:top w:val="none" w:sz="0" w:space="0" w:color="auto"/>
        <w:left w:val="none" w:sz="0" w:space="0" w:color="auto"/>
        <w:bottom w:val="none" w:sz="0" w:space="0" w:color="auto"/>
        <w:right w:val="none" w:sz="0" w:space="0" w:color="auto"/>
      </w:divBdr>
    </w:div>
    <w:div w:id="1452506539">
      <w:bodyDiv w:val="1"/>
      <w:marLeft w:val="0"/>
      <w:marRight w:val="0"/>
      <w:marTop w:val="0"/>
      <w:marBottom w:val="0"/>
      <w:divBdr>
        <w:top w:val="none" w:sz="0" w:space="0" w:color="auto"/>
        <w:left w:val="none" w:sz="0" w:space="0" w:color="auto"/>
        <w:bottom w:val="none" w:sz="0" w:space="0" w:color="auto"/>
        <w:right w:val="none" w:sz="0" w:space="0" w:color="auto"/>
      </w:divBdr>
    </w:div>
    <w:div w:id="1802306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idchuti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F3DBB5-000D-4271-AD96-5DB8C785F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13849</Words>
  <Characters>78940</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DEVID CHUTIA</cp:lastModifiedBy>
  <cp:revision>10</cp:revision>
  <dcterms:created xsi:type="dcterms:W3CDTF">2023-08-08T00:37:00Z</dcterms:created>
  <dcterms:modified xsi:type="dcterms:W3CDTF">2023-08-08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101e3decb2ad0077f72ec32533843e0b676bb15a3184c84d13dd929c075c45</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Recent Style Id 0_1">
    <vt:lpwstr>http://www.zotero.org/styles/acta-tropica</vt:lpwstr>
  </property>
  <property fmtid="{D5CDD505-2E9C-101B-9397-08002B2CF9AE}" pid="6" name="Mendeley Recent Style Name 0_1">
    <vt:lpwstr>Acta Tropic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linical-phytoscience</vt:lpwstr>
  </property>
  <property fmtid="{D5CDD505-2E9C-101B-9397-08002B2CF9AE}" pid="14" name="Mendeley Recent Style Name 4_1">
    <vt:lpwstr>Clinical Phytoscience</vt:lpwstr>
  </property>
  <property fmtid="{D5CDD505-2E9C-101B-9397-08002B2CF9AE}" pid="15" name="Mendeley Recent Style Id 5_1">
    <vt:lpwstr>http://www.zotero.org/styles/indian-journal-of-pharmacology</vt:lpwstr>
  </property>
  <property fmtid="{D5CDD505-2E9C-101B-9397-08002B2CF9AE}" pid="16" name="Mendeley Recent Style Name 5_1">
    <vt:lpwstr>Indian Journal of Pharmacology</vt:lpwstr>
  </property>
  <property fmtid="{D5CDD505-2E9C-101B-9397-08002B2CF9AE}" pid="17" name="Mendeley Recent Style Id 6_1">
    <vt:lpwstr>http://www.zotero.org/styles/journal-of-traditional-and-complementary-medicine</vt:lpwstr>
  </property>
  <property fmtid="{D5CDD505-2E9C-101B-9397-08002B2CF9AE}" pid="18" name="Mendeley Recent Style Name 6_1">
    <vt:lpwstr>Journal of Traditional and Complementary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39121928-d3f3-3f21-b050-58b1c99ac60c</vt:lpwstr>
  </property>
</Properties>
</file>